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lang w:val="en-AU"/>
        </w:rPr>
        <w:id w:val="289783867"/>
        <w:docPartObj>
          <w:docPartGallery w:val="Cover Pages"/>
          <w:docPartUnique/>
        </w:docPartObj>
      </w:sdtPr>
      <w:sdtEndPr>
        <w:rPr>
          <w:b w:val="0"/>
          <w:i/>
          <w:sz w:val="22"/>
        </w:rPr>
      </w:sdtEndPr>
      <w:sdtContent>
        <w:p w14:paraId="48D7D4FE" w14:textId="77777777" w:rsidR="0048371B" w:rsidRPr="00CC30E1" w:rsidRDefault="0048371B">
          <w:pPr>
            <w:rPr>
              <w:lang w:val="en-AU"/>
              <w:rPrChange w:id="0" w:author="Rachael Maree Woods" w:date="2016-03-16T14:26:00Z">
                <w:rPr/>
              </w:rPrChange>
            </w:rPr>
          </w:pPr>
        </w:p>
        <w:p w14:paraId="1B12DE15" w14:textId="77777777" w:rsidR="00B15B9F" w:rsidRPr="00CC30E1" w:rsidRDefault="00B15B9F" w:rsidP="00B15B9F">
          <w:pPr>
            <w:pStyle w:val="CommentText"/>
            <w:spacing w:line="360" w:lineRule="auto"/>
            <w:rPr>
              <w:b/>
              <w:sz w:val="50"/>
              <w:szCs w:val="50"/>
              <w:lang w:val="en-AU"/>
            </w:rPr>
          </w:pPr>
        </w:p>
        <w:p w14:paraId="334516CC" w14:textId="77777777" w:rsidR="005B58B4" w:rsidRPr="00CC30E1" w:rsidRDefault="005B58B4" w:rsidP="0034516A">
          <w:pPr>
            <w:pStyle w:val="Title2"/>
            <w:rPr>
              <w:rFonts w:ascii="Times New Roman" w:hAnsi="Times New Roman"/>
              <w:lang w:val="en-AU"/>
            </w:rPr>
          </w:pPr>
        </w:p>
        <w:p w14:paraId="7C8870D7" w14:textId="77777777" w:rsidR="005B58B4" w:rsidRPr="00CC30E1" w:rsidRDefault="005B58B4" w:rsidP="0034516A">
          <w:pPr>
            <w:pStyle w:val="Title2"/>
            <w:rPr>
              <w:rFonts w:ascii="Times New Roman" w:hAnsi="Times New Roman"/>
              <w:lang w:val="en-AU"/>
            </w:rPr>
          </w:pPr>
        </w:p>
        <w:p w14:paraId="195DD50E" w14:textId="77777777" w:rsidR="005B58B4" w:rsidRPr="00CC30E1" w:rsidRDefault="005B58B4" w:rsidP="0034516A">
          <w:pPr>
            <w:pStyle w:val="Title2"/>
            <w:rPr>
              <w:rFonts w:ascii="Times New Roman" w:hAnsi="Times New Roman"/>
              <w:lang w:val="en-AU"/>
            </w:rPr>
          </w:pPr>
        </w:p>
        <w:p w14:paraId="03AE7EC7" w14:textId="11FD4677" w:rsidR="00B15B9F" w:rsidRPr="00CC30E1" w:rsidRDefault="00B15B9F" w:rsidP="0034516A">
          <w:pPr>
            <w:pStyle w:val="Title2"/>
            <w:rPr>
              <w:rFonts w:ascii="Times New Roman" w:hAnsi="Times New Roman"/>
              <w:lang w:val="en-AU"/>
            </w:rPr>
          </w:pPr>
          <w:r w:rsidRPr="00CC30E1">
            <w:rPr>
              <w:rFonts w:ascii="Times New Roman" w:hAnsi="Times New Roman"/>
              <w:lang w:val="en-AU"/>
            </w:rPr>
            <w:t>Environmental factors limiting fertilisation and larval success in corals</w:t>
          </w:r>
          <w:r w:rsidR="000C79BA" w:rsidRPr="00CC30E1">
            <w:rPr>
              <w:rFonts w:ascii="Times New Roman" w:hAnsi="Times New Roman"/>
              <w:lang w:val="en-AU"/>
            </w:rPr>
            <w:t xml:space="preserve"> </w:t>
          </w:r>
        </w:p>
        <w:p w14:paraId="58425668" w14:textId="77777777" w:rsidR="00B15B9F" w:rsidRPr="00CC30E1" w:rsidRDefault="00B15B9F" w:rsidP="00B15B9F">
          <w:pPr>
            <w:pStyle w:val="CommentText"/>
            <w:spacing w:line="360" w:lineRule="auto"/>
            <w:rPr>
              <w:b/>
              <w:sz w:val="50"/>
              <w:szCs w:val="50"/>
              <w:lang w:val="en-AU"/>
            </w:rPr>
          </w:pPr>
        </w:p>
        <w:p w14:paraId="42DD8FC3" w14:textId="77777777" w:rsidR="00237A9A" w:rsidRPr="00CC30E1" w:rsidRDefault="00237A9A" w:rsidP="00B15B9F">
          <w:pPr>
            <w:pStyle w:val="CommentText"/>
            <w:spacing w:line="360" w:lineRule="auto"/>
            <w:rPr>
              <w:b/>
              <w:sz w:val="50"/>
              <w:szCs w:val="50"/>
              <w:lang w:val="en-AU"/>
            </w:rPr>
          </w:pPr>
        </w:p>
        <w:p w14:paraId="48E10946" w14:textId="77777777" w:rsidR="00237A9A" w:rsidRPr="00CC30E1" w:rsidRDefault="00237A9A" w:rsidP="00B15B9F">
          <w:pPr>
            <w:pStyle w:val="CommentText"/>
            <w:spacing w:line="360" w:lineRule="auto"/>
            <w:rPr>
              <w:b/>
              <w:sz w:val="50"/>
              <w:szCs w:val="50"/>
              <w:lang w:val="en-AU"/>
            </w:rPr>
          </w:pPr>
        </w:p>
        <w:p w14:paraId="46B8146B" w14:textId="626735C7" w:rsidR="00B15B9F" w:rsidRPr="00CC30E1" w:rsidRDefault="00B15B9F" w:rsidP="00B15B9F">
          <w:pPr>
            <w:pStyle w:val="author"/>
            <w:rPr>
              <w:lang w:val="en-AU"/>
            </w:rPr>
          </w:pPr>
          <w:r w:rsidRPr="00CC30E1">
            <w:rPr>
              <w:lang w:val="en-AU"/>
            </w:rPr>
            <w:t xml:space="preserve">Rachael </w:t>
          </w:r>
          <w:r w:rsidR="001A3DAF" w:rsidRPr="00CC30E1">
            <w:rPr>
              <w:lang w:val="en-AU"/>
            </w:rPr>
            <w:t xml:space="preserve">M. </w:t>
          </w:r>
          <w:r w:rsidRPr="00CC30E1">
            <w:rPr>
              <w:lang w:val="en-AU"/>
            </w:rPr>
            <w:t>Woods</w:t>
          </w:r>
          <w:r w:rsidR="00094BA0" w:rsidRPr="00CC30E1">
            <w:rPr>
              <w:lang w:val="en-AU"/>
            </w:rPr>
            <w:t xml:space="preserve"> (Corresponding Author)</w:t>
          </w:r>
        </w:p>
        <w:p w14:paraId="5AD0B60A" w14:textId="77777777" w:rsidR="00A81BBA" w:rsidRPr="00CC30E1" w:rsidRDefault="00A81BBA" w:rsidP="00A81BBA">
          <w:pPr>
            <w:pStyle w:val="affiliation"/>
            <w:rPr>
              <w:lang w:val="en-AU"/>
            </w:rPr>
          </w:pPr>
          <w:r w:rsidRPr="00CC30E1">
            <w:rPr>
              <w:lang w:val="en-AU"/>
            </w:rPr>
            <w:t>Department of Biological Sciences. Macquarie University, Sydney NSW 2109</w:t>
          </w:r>
        </w:p>
        <w:p w14:paraId="196BE8CE" w14:textId="7FDE6524" w:rsidR="0034516A" w:rsidRPr="00CC30E1" w:rsidRDefault="0034516A" w:rsidP="00B15B9F">
          <w:pPr>
            <w:pStyle w:val="fax"/>
            <w:spacing w:line="360" w:lineRule="auto"/>
            <w:rPr>
              <w:lang w:val="en-AU"/>
            </w:rPr>
          </w:pPr>
          <w:r w:rsidRPr="00CC30E1">
            <w:rPr>
              <w:lang w:val="en-AU"/>
            </w:rPr>
            <w:t xml:space="preserve">Phone: </w:t>
          </w:r>
          <w:r w:rsidR="00706623" w:rsidRPr="00CC30E1">
            <w:rPr>
              <w:lang w:val="en-AU"/>
            </w:rPr>
            <w:t>(02) 9850 6271</w:t>
          </w:r>
        </w:p>
        <w:p w14:paraId="67E32144" w14:textId="381CA3BB" w:rsidR="00B15B9F" w:rsidRPr="00CC30E1" w:rsidRDefault="00B15B9F" w:rsidP="00B15B9F">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1" w:author="Rachael Maree Woods" w:date="2016-03-16T14:26:00Z">
                <w:rPr/>
              </w:rPrChange>
            </w:rPr>
            <w:instrText xml:space="preserve"> HYPERLINK "mailto:rachael.maree.woods@gmail.com" </w:instrText>
          </w:r>
          <w:r w:rsidR="00E71073" w:rsidRPr="00BF6499">
            <w:rPr>
              <w:lang w:val="en-AU"/>
            </w:rPr>
            <w:fldChar w:fldCharType="separate"/>
          </w:r>
          <w:r w:rsidR="00094BA0" w:rsidRPr="00CC30E1">
            <w:rPr>
              <w:lang w:val="en-AU"/>
            </w:rPr>
            <w:t>rachael.maree.woods@gmail.com</w:t>
          </w:r>
          <w:r w:rsidR="00E71073" w:rsidRPr="00BF6499">
            <w:rPr>
              <w:lang w:val="en-AU"/>
            </w:rPr>
            <w:fldChar w:fldCharType="end"/>
          </w:r>
        </w:p>
        <w:p w14:paraId="203637E0" w14:textId="77777777" w:rsidR="00094BA0" w:rsidRPr="00CC30E1" w:rsidRDefault="00094BA0" w:rsidP="00094BA0">
          <w:pPr>
            <w:pStyle w:val="email"/>
            <w:rPr>
              <w:lang w:val="en-AU"/>
            </w:rPr>
          </w:pPr>
        </w:p>
        <w:p w14:paraId="3DC20AEF" w14:textId="148F3942" w:rsidR="00094BA0" w:rsidRPr="00CC30E1" w:rsidRDefault="00094BA0" w:rsidP="00094BA0">
          <w:pPr>
            <w:pStyle w:val="author"/>
            <w:rPr>
              <w:lang w:val="en-AU"/>
            </w:rPr>
          </w:pPr>
          <w:r w:rsidRPr="00CC30E1">
            <w:rPr>
              <w:lang w:val="en-AU"/>
            </w:rPr>
            <w:t>Andrew</w:t>
          </w:r>
          <w:r w:rsidR="00F34EF5" w:rsidRPr="00CC30E1">
            <w:rPr>
              <w:lang w:val="en-AU"/>
            </w:rPr>
            <w:t xml:space="preserve"> H.</w:t>
          </w:r>
          <w:r w:rsidRPr="00CC30E1">
            <w:rPr>
              <w:lang w:val="en-AU"/>
            </w:rPr>
            <w:t xml:space="preserve"> Baird</w:t>
          </w:r>
        </w:p>
        <w:p w14:paraId="0F800CB7" w14:textId="62D72D0F" w:rsidR="00B15B9F" w:rsidRPr="00CC30E1" w:rsidRDefault="00094BA0" w:rsidP="0034516A">
          <w:pPr>
            <w:pStyle w:val="affiliation"/>
            <w:rPr>
              <w:lang w:val="en-AU"/>
            </w:rPr>
          </w:pPr>
          <w:r w:rsidRPr="00CC30E1">
            <w:rPr>
              <w:lang w:val="en-AU"/>
            </w:rPr>
            <w:t>James Cook University, ARC Centre of Excellence for Coral Reef Studies</w:t>
          </w:r>
        </w:p>
        <w:p w14:paraId="73E87176" w14:textId="53301C91" w:rsidR="00094BA0" w:rsidRPr="00CC30E1" w:rsidRDefault="00D3667E" w:rsidP="00D3667E">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2" w:author="Rachael Maree Woods" w:date="2016-03-16T14:26:00Z">
                <w:rPr/>
              </w:rPrChange>
            </w:rPr>
            <w:instrText xml:space="preserve"> HYPERLINK "mailto:andrew.baird@jcu.edu.au" </w:instrText>
          </w:r>
          <w:r w:rsidR="00E71073" w:rsidRPr="00BF6499">
            <w:rPr>
              <w:lang w:val="en-AU"/>
            </w:rPr>
            <w:fldChar w:fldCharType="separate"/>
          </w:r>
          <w:r w:rsidRPr="00CC30E1">
            <w:rPr>
              <w:lang w:val="en-AU"/>
            </w:rPr>
            <w:t>andrew.baird@jcu.edu.au</w:t>
          </w:r>
          <w:r w:rsidR="00E71073" w:rsidRPr="00BF6499">
            <w:rPr>
              <w:lang w:val="en-AU"/>
            </w:rPr>
            <w:fldChar w:fldCharType="end"/>
          </w:r>
        </w:p>
        <w:p w14:paraId="7CD86D8E" w14:textId="77777777" w:rsidR="00D3667E" w:rsidRPr="00CC30E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CC30E1" w:rsidRDefault="00094BA0" w:rsidP="00094BA0">
          <w:pPr>
            <w:pStyle w:val="author"/>
            <w:rPr>
              <w:lang w:val="en-AU"/>
            </w:rPr>
          </w:pPr>
          <w:r w:rsidRPr="00CC30E1">
            <w:rPr>
              <w:lang w:val="en-AU"/>
            </w:rPr>
            <w:t xml:space="preserve">Toni </w:t>
          </w:r>
          <w:r w:rsidR="006917E2" w:rsidRPr="00CC30E1">
            <w:rPr>
              <w:lang w:val="en-AU"/>
            </w:rPr>
            <w:t xml:space="preserve">L. </w:t>
          </w:r>
          <w:r w:rsidRPr="00CC30E1">
            <w:rPr>
              <w:lang w:val="en-AU"/>
            </w:rPr>
            <w:t xml:space="preserve">Mizerek </w:t>
          </w:r>
        </w:p>
        <w:p w14:paraId="62177810" w14:textId="77777777" w:rsidR="00196F2F" w:rsidRPr="00CC30E1" w:rsidRDefault="00196F2F" w:rsidP="00196F2F">
          <w:pPr>
            <w:pStyle w:val="affiliation"/>
            <w:rPr>
              <w:lang w:val="en-AU"/>
            </w:rPr>
          </w:pPr>
          <w:r w:rsidRPr="00CC30E1">
            <w:rPr>
              <w:lang w:val="en-AU"/>
            </w:rPr>
            <w:t>Department of Biological Sciences. Macquarie University, Sydney NSW 2109</w:t>
          </w:r>
        </w:p>
        <w:p w14:paraId="3E74883F" w14:textId="3059FA6C" w:rsidR="00B15B9F" w:rsidRPr="00CC30E1" w:rsidRDefault="00D3667E" w:rsidP="00D3667E">
          <w:pPr>
            <w:pStyle w:val="fax"/>
            <w:spacing w:line="360" w:lineRule="auto"/>
            <w:rPr>
              <w:lang w:val="en-AU"/>
            </w:rPr>
          </w:pPr>
          <w:r w:rsidRPr="00CC30E1">
            <w:rPr>
              <w:lang w:val="en-AU"/>
            </w:rPr>
            <w:t>Email: toni.mizerek@mq.edu.au</w:t>
          </w:r>
        </w:p>
        <w:p w14:paraId="640FF575" w14:textId="77777777" w:rsidR="00D3667E" w:rsidRPr="00CC30E1" w:rsidRDefault="00D3667E" w:rsidP="00094BA0">
          <w:pPr>
            <w:pStyle w:val="NoSpacing"/>
            <w:rPr>
              <w:rFonts w:ascii="Times New Roman" w:hAnsi="Times New Roman"/>
            </w:rPr>
          </w:pPr>
        </w:p>
        <w:p w14:paraId="08DF30FA" w14:textId="55945239" w:rsidR="00094BA0" w:rsidRPr="00CC30E1" w:rsidRDefault="00094BA0" w:rsidP="00094BA0">
          <w:pPr>
            <w:pStyle w:val="author"/>
            <w:rPr>
              <w:lang w:val="en-AU"/>
            </w:rPr>
          </w:pPr>
          <w:r w:rsidRPr="00CC30E1">
            <w:rPr>
              <w:lang w:val="en-AU"/>
            </w:rPr>
            <w:t xml:space="preserve">Joshua </w:t>
          </w:r>
          <w:r w:rsidR="00F34EF5" w:rsidRPr="00CC30E1">
            <w:rPr>
              <w:lang w:val="en-AU"/>
            </w:rPr>
            <w:t xml:space="preserve">S. </w:t>
          </w:r>
          <w:r w:rsidRPr="00CC30E1">
            <w:rPr>
              <w:lang w:val="en-AU"/>
            </w:rPr>
            <w:t>Madin</w:t>
          </w:r>
        </w:p>
        <w:p w14:paraId="790125AF" w14:textId="5A9BF732" w:rsidR="00094BA0" w:rsidRPr="00CC30E1" w:rsidRDefault="00A81BBA" w:rsidP="0034516A">
          <w:pPr>
            <w:pStyle w:val="affiliation"/>
            <w:rPr>
              <w:lang w:val="en-AU"/>
            </w:rPr>
          </w:pPr>
          <w:r w:rsidRPr="00CC30E1">
            <w:rPr>
              <w:lang w:val="en-AU"/>
            </w:rPr>
            <w:t xml:space="preserve">Department of Biological Sciences. </w:t>
          </w:r>
          <w:r w:rsidR="00094BA0" w:rsidRPr="00CC30E1">
            <w:rPr>
              <w:lang w:val="en-AU"/>
            </w:rPr>
            <w:t xml:space="preserve">Macquarie University, </w:t>
          </w:r>
          <w:r w:rsidRPr="00CC30E1">
            <w:rPr>
              <w:lang w:val="en-AU"/>
            </w:rPr>
            <w:t>Sydney NSW 2109</w:t>
          </w:r>
        </w:p>
        <w:p w14:paraId="16F72AC5" w14:textId="05D85D09" w:rsidR="005B58B4" w:rsidRPr="00CC30E1" w:rsidRDefault="00C95792" w:rsidP="005B58B4">
          <w:pPr>
            <w:pStyle w:val="fax"/>
            <w:spacing w:line="360" w:lineRule="auto"/>
            <w:rPr>
              <w:lang w:val="en-AU"/>
            </w:rPr>
          </w:pPr>
          <w:r w:rsidRPr="00CC30E1">
            <w:rPr>
              <w:lang w:val="en-AU"/>
            </w:rPr>
            <w:t>Email: j</w:t>
          </w:r>
          <w:r w:rsidR="00D3667E" w:rsidRPr="00CC30E1">
            <w:rPr>
              <w:lang w:val="en-AU"/>
            </w:rPr>
            <w:t>oshua.</w:t>
          </w:r>
          <w:r w:rsidR="005B58B4" w:rsidRPr="00CC30E1">
            <w:rPr>
              <w:lang w:val="en-AU"/>
            </w:rPr>
            <w:t>madin@mq.edu.au</w:t>
          </w:r>
        </w:p>
      </w:sdtContent>
    </w:sdt>
    <w:p w14:paraId="6570B655" w14:textId="6C8DCCD0" w:rsidR="00D350EC" w:rsidRPr="00CC30E1" w:rsidRDefault="00D350EC" w:rsidP="005B58B4">
      <w:pPr>
        <w:pStyle w:val="Title1"/>
        <w:rPr>
          <w:rFonts w:ascii="Times New Roman" w:hAnsi="Times New Roman"/>
          <w:i/>
          <w:sz w:val="22"/>
          <w:lang w:val="en-AU"/>
        </w:rPr>
      </w:pPr>
      <w:r w:rsidRPr="00CC30E1">
        <w:rPr>
          <w:rFonts w:ascii="Times New Roman" w:hAnsi="Times New Roman"/>
          <w:lang w:val="en-AU"/>
        </w:rPr>
        <w:lastRenderedPageBreak/>
        <w:t>Abstract</w:t>
      </w:r>
    </w:p>
    <w:p w14:paraId="300FB4CB" w14:textId="25AB1A34" w:rsidR="00D350EC" w:rsidRPr="00CC30E1" w:rsidRDefault="002F3715" w:rsidP="009219E1">
      <w:pPr>
        <w:pStyle w:val="NoSpacing"/>
        <w:spacing w:line="480" w:lineRule="auto"/>
        <w:rPr>
          <w:rFonts w:ascii="Times New Roman" w:eastAsia="Times New Roman" w:hAnsi="Times New Roman"/>
          <w:sz w:val="20"/>
          <w:szCs w:val="20"/>
          <w:lang w:eastAsia="de-DE"/>
        </w:rPr>
      </w:pPr>
      <w:r w:rsidRPr="00CC30E1">
        <w:rPr>
          <w:rFonts w:ascii="Times New Roman" w:eastAsia="Times New Roman" w:hAnsi="Times New Roman"/>
          <w:sz w:val="20"/>
          <w:szCs w:val="20"/>
          <w:lang w:eastAsia="de-DE"/>
        </w:rPr>
        <w:t>Events in the e</w:t>
      </w:r>
      <w:r w:rsidR="00D350EC" w:rsidRPr="00CC30E1">
        <w:rPr>
          <w:rFonts w:ascii="Times New Roman" w:eastAsia="Times New Roman" w:hAnsi="Times New Roman"/>
          <w:sz w:val="20"/>
          <w:szCs w:val="20"/>
          <w:lang w:eastAsia="de-DE"/>
        </w:rPr>
        <w:t xml:space="preserve">arly life history of </w:t>
      </w:r>
      <w:r w:rsidR="00E04ACC" w:rsidRPr="00CC30E1">
        <w:rPr>
          <w:rFonts w:ascii="Times New Roman" w:eastAsia="Times New Roman" w:hAnsi="Times New Roman"/>
          <w:sz w:val="20"/>
          <w:szCs w:val="20"/>
          <w:lang w:eastAsia="de-DE"/>
        </w:rPr>
        <w:t xml:space="preserve">reef-building </w:t>
      </w:r>
      <w:r w:rsidR="00D350EC" w:rsidRPr="00CC30E1">
        <w:rPr>
          <w:rFonts w:ascii="Times New Roman" w:eastAsia="Times New Roman" w:hAnsi="Times New Roman"/>
          <w:sz w:val="20"/>
          <w:szCs w:val="20"/>
          <w:lang w:eastAsia="de-DE"/>
        </w:rPr>
        <w:t xml:space="preserve">corals, including fertilisation and </w:t>
      </w:r>
      <w:r w:rsidRPr="00CC30E1">
        <w:rPr>
          <w:rFonts w:ascii="Times New Roman" w:eastAsia="Times New Roman" w:hAnsi="Times New Roman"/>
          <w:sz w:val="20"/>
          <w:szCs w:val="20"/>
          <w:lang w:eastAsia="de-DE"/>
        </w:rPr>
        <w:t>larval survival</w:t>
      </w:r>
      <w:r w:rsidR="00D350EC" w:rsidRPr="00CC30E1">
        <w:rPr>
          <w:rFonts w:ascii="Times New Roman" w:eastAsia="Times New Roman" w:hAnsi="Times New Roman"/>
          <w:sz w:val="20"/>
          <w:szCs w:val="20"/>
          <w:lang w:eastAsia="de-DE"/>
        </w:rPr>
        <w:t xml:space="preserve">, are susceptible to changes in </w:t>
      </w:r>
      <w:r w:rsidR="00C70478" w:rsidRPr="00CC30E1">
        <w:rPr>
          <w:rFonts w:ascii="Times New Roman" w:eastAsia="Times New Roman" w:hAnsi="Times New Roman"/>
          <w:sz w:val="20"/>
          <w:szCs w:val="20"/>
          <w:lang w:eastAsia="de-DE"/>
        </w:rPr>
        <w:t xml:space="preserve">the </w:t>
      </w:r>
      <w:r w:rsidR="00D350EC" w:rsidRPr="00CC30E1">
        <w:rPr>
          <w:rFonts w:ascii="Times New Roman" w:eastAsia="Times New Roman" w:hAnsi="Times New Roman"/>
          <w:sz w:val="20"/>
          <w:szCs w:val="20"/>
          <w:lang w:eastAsia="de-DE"/>
        </w:rPr>
        <w:t>chemical and physical properties of seawater</w:t>
      </w:r>
      <w:r w:rsidR="00E51091" w:rsidRPr="00CC30E1">
        <w:rPr>
          <w:rFonts w:ascii="Times New Roman" w:eastAsia="Times New Roman" w:hAnsi="Times New Roman"/>
          <w:sz w:val="20"/>
          <w:szCs w:val="20"/>
          <w:lang w:eastAsia="de-DE"/>
        </w:rPr>
        <w:t xml:space="preserve">. </w:t>
      </w:r>
      <w:r w:rsidRPr="00CC30E1">
        <w:rPr>
          <w:rFonts w:ascii="Times New Roman" w:eastAsia="Times New Roman" w:hAnsi="Times New Roman"/>
          <w:sz w:val="20"/>
          <w:szCs w:val="20"/>
          <w:lang w:eastAsia="de-DE"/>
        </w:rPr>
        <w:t xml:space="preserve">Quantifying how </w:t>
      </w:r>
      <w:r w:rsidR="008B5C0E" w:rsidRPr="00CC30E1">
        <w:rPr>
          <w:rFonts w:ascii="Times New Roman" w:eastAsia="Times New Roman" w:hAnsi="Times New Roman"/>
          <w:sz w:val="20"/>
          <w:szCs w:val="20"/>
          <w:lang w:eastAsia="de-DE"/>
        </w:rPr>
        <w:t xml:space="preserve">changes in </w:t>
      </w:r>
      <w:r w:rsidRPr="00CC30E1">
        <w:rPr>
          <w:rFonts w:ascii="Times New Roman" w:eastAsia="Times New Roman" w:hAnsi="Times New Roman"/>
          <w:sz w:val="20"/>
          <w:szCs w:val="20"/>
          <w:lang w:eastAsia="de-DE"/>
        </w:rPr>
        <w:t>water quality affects these event</w:t>
      </w:r>
      <w:r w:rsidR="00724F60" w:rsidRPr="00CC30E1">
        <w:rPr>
          <w:rFonts w:ascii="Times New Roman" w:eastAsia="Times New Roman" w:hAnsi="Times New Roman"/>
          <w:sz w:val="20"/>
          <w:szCs w:val="20"/>
          <w:lang w:eastAsia="de-DE"/>
        </w:rPr>
        <w:t>s</w:t>
      </w:r>
      <w:r w:rsidRPr="00CC30E1">
        <w:rPr>
          <w:rFonts w:ascii="Times New Roman" w:eastAsia="Times New Roman" w:hAnsi="Times New Roman"/>
          <w:sz w:val="20"/>
          <w:szCs w:val="20"/>
          <w:lang w:eastAsia="de-DE"/>
        </w:rPr>
        <w:t xml:space="preserve"> </w:t>
      </w:r>
      <w:r w:rsidR="00D350EC" w:rsidRPr="00CC30E1">
        <w:rPr>
          <w:rFonts w:ascii="Times New Roman" w:eastAsia="Times New Roman" w:hAnsi="Times New Roman"/>
          <w:sz w:val="20"/>
          <w:szCs w:val="20"/>
          <w:lang w:eastAsia="de-DE"/>
        </w:rPr>
        <w:t xml:space="preserve">is therefore important for understanding and predicting population </w:t>
      </w:r>
      <w:r w:rsidR="00E51091" w:rsidRPr="00CC30E1">
        <w:rPr>
          <w:rFonts w:ascii="Times New Roman" w:eastAsia="Times New Roman" w:hAnsi="Times New Roman"/>
          <w:sz w:val="20"/>
          <w:szCs w:val="20"/>
          <w:lang w:eastAsia="de-DE"/>
        </w:rPr>
        <w:t>establishment in</w:t>
      </w:r>
      <w:r w:rsidR="00D350EC" w:rsidRPr="00CC30E1">
        <w:rPr>
          <w:rFonts w:ascii="Times New Roman" w:eastAsia="Times New Roman" w:hAnsi="Times New Roman"/>
          <w:sz w:val="20"/>
          <w:szCs w:val="20"/>
          <w:lang w:eastAsia="de-DE"/>
        </w:rPr>
        <w:t xml:space="preserve"> novel or changing environments. A review of the literature identified </w:t>
      </w:r>
      <w:ins w:id="3" w:author="Rachael Maree Woods" w:date="2016-02-16T14:27:00Z">
        <w:r w:rsidR="000A3CCD" w:rsidRPr="00CC30E1">
          <w:rPr>
            <w:rFonts w:ascii="Times New Roman" w:eastAsia="Times New Roman" w:hAnsi="Times New Roman"/>
            <w:sz w:val="20"/>
            <w:szCs w:val="20"/>
            <w:lang w:eastAsia="de-DE"/>
          </w:rPr>
          <w:t xml:space="preserve">that levels of </w:t>
        </w:r>
      </w:ins>
      <w:del w:id="4" w:author="Rachael Maree Woods" w:date="2016-02-16T14:27:00Z">
        <w:r w:rsidR="00D350EC" w:rsidRPr="00CC30E1" w:rsidDel="000A3CCD">
          <w:rPr>
            <w:rFonts w:ascii="Times New Roman" w:eastAsia="Times New Roman" w:hAnsi="Times New Roman"/>
            <w:sz w:val="20"/>
            <w:szCs w:val="20"/>
            <w:lang w:eastAsia="de-DE"/>
          </w:rPr>
          <w:delText>numerous</w:delText>
        </w:r>
        <w:r w:rsidR="00756297" w:rsidRPr="00CC30E1" w:rsidDel="000A3CCD">
          <w:rPr>
            <w:rFonts w:ascii="Times New Roman" w:eastAsia="Times New Roman" w:hAnsi="Times New Roman"/>
            <w:sz w:val="20"/>
            <w:szCs w:val="20"/>
            <w:lang w:eastAsia="de-DE"/>
          </w:rPr>
          <w:delText xml:space="preserve"> </w:delText>
        </w:r>
        <w:r w:rsidR="00E80AA9" w:rsidRPr="00CC30E1" w:rsidDel="000A3CCD">
          <w:rPr>
            <w:rFonts w:ascii="Times New Roman" w:eastAsia="Times New Roman" w:hAnsi="Times New Roman"/>
            <w:sz w:val="20"/>
            <w:szCs w:val="20"/>
            <w:lang w:eastAsia="de-DE"/>
          </w:rPr>
          <w:delText>factors</w:delText>
        </w:r>
        <w:r w:rsidR="00D350EC" w:rsidRPr="00CC30E1" w:rsidDel="000A3CCD">
          <w:rPr>
            <w:rFonts w:ascii="Times New Roman" w:eastAsia="Times New Roman" w:hAnsi="Times New Roman"/>
            <w:sz w:val="20"/>
            <w:szCs w:val="20"/>
            <w:lang w:eastAsia="de-DE"/>
          </w:rPr>
          <w:delText xml:space="preserve"> </w:delText>
        </w:r>
        <w:r w:rsidR="00E51091" w:rsidRPr="00CC30E1" w:rsidDel="000A3CCD">
          <w:rPr>
            <w:rFonts w:ascii="Times New Roman" w:eastAsia="Times New Roman" w:hAnsi="Times New Roman"/>
            <w:sz w:val="20"/>
            <w:szCs w:val="20"/>
            <w:lang w:eastAsia="de-DE"/>
          </w:rPr>
          <w:delText xml:space="preserve">that </w:delText>
        </w:r>
        <w:r w:rsidR="008B5C0E" w:rsidRPr="00CC30E1" w:rsidDel="000A3CCD">
          <w:rPr>
            <w:rFonts w:ascii="Times New Roman" w:eastAsia="Times New Roman" w:hAnsi="Times New Roman"/>
            <w:sz w:val="20"/>
            <w:szCs w:val="20"/>
            <w:lang w:eastAsia="de-DE"/>
          </w:rPr>
          <w:delText xml:space="preserve">affect </w:delText>
        </w:r>
        <w:r w:rsidR="00D350EC" w:rsidRPr="00CC30E1" w:rsidDel="000A3CCD">
          <w:rPr>
            <w:rFonts w:ascii="Times New Roman" w:eastAsia="Times New Roman" w:hAnsi="Times New Roman"/>
            <w:sz w:val="20"/>
            <w:szCs w:val="20"/>
            <w:lang w:eastAsia="de-DE"/>
          </w:rPr>
          <w:delText xml:space="preserve">fertilisation and larval survivorship, including </w:delText>
        </w:r>
      </w:del>
      <w:r w:rsidR="00D350EC" w:rsidRPr="00CC30E1">
        <w:rPr>
          <w:rFonts w:ascii="Times New Roman" w:eastAsia="Times New Roman" w:hAnsi="Times New Roman"/>
          <w:sz w:val="20"/>
          <w:szCs w:val="20"/>
          <w:lang w:eastAsia="de-DE"/>
        </w:rPr>
        <w:t>salinity, temperature, pH, suspended sediment, nutrients, and heavy metals</w:t>
      </w:r>
      <w:ins w:id="5" w:author="Rachael Maree Woods" w:date="2016-02-16T14:27:00Z">
        <w:r w:rsidR="000A3CCD" w:rsidRPr="00CC30E1">
          <w:rPr>
            <w:rFonts w:ascii="Times New Roman" w:eastAsia="Times New Roman" w:hAnsi="Times New Roman"/>
            <w:sz w:val="20"/>
            <w:szCs w:val="20"/>
            <w:lang w:eastAsia="de-DE"/>
          </w:rPr>
          <w:t xml:space="preserve"> affect coral early life history stages</w:t>
        </w:r>
      </w:ins>
      <w:r w:rsidR="00D350EC" w:rsidRPr="00CC30E1">
        <w:rPr>
          <w:rFonts w:ascii="Times New Roman" w:eastAsia="Times New Roman" w:hAnsi="Times New Roman"/>
          <w:sz w:val="20"/>
          <w:szCs w:val="20"/>
          <w:lang w:eastAsia="de-DE"/>
        </w:rPr>
        <w:t xml:space="preserve">. Using published experimental data, this study </w:t>
      </w:r>
      <w:r w:rsidR="00866F64" w:rsidRPr="00CC30E1">
        <w:rPr>
          <w:rFonts w:ascii="Times New Roman" w:eastAsia="Times New Roman" w:hAnsi="Times New Roman"/>
          <w:sz w:val="20"/>
          <w:szCs w:val="20"/>
          <w:lang w:eastAsia="de-DE"/>
        </w:rPr>
        <w:t>quantified</w:t>
      </w:r>
      <w:r w:rsidR="00D350EC" w:rsidRPr="00CC30E1">
        <w:rPr>
          <w:rFonts w:ascii="Times New Roman" w:eastAsia="Times New Roman" w:hAnsi="Times New Roman"/>
          <w:sz w:val="20"/>
          <w:szCs w:val="20"/>
          <w:lang w:eastAsia="de-DE"/>
        </w:rPr>
        <w:t xml:space="preserve"> the influence of seawater properties on </w:t>
      </w:r>
      <w:r w:rsidR="00BA277E" w:rsidRPr="00CC30E1">
        <w:rPr>
          <w:rFonts w:ascii="Times New Roman" w:eastAsia="Times New Roman" w:hAnsi="Times New Roman"/>
          <w:sz w:val="20"/>
          <w:szCs w:val="20"/>
          <w:lang w:eastAsia="de-DE"/>
        </w:rPr>
        <w:t xml:space="preserve">coral </w:t>
      </w:r>
      <w:r w:rsidR="00D350EC" w:rsidRPr="00CC30E1">
        <w:rPr>
          <w:rFonts w:ascii="Times New Roman" w:eastAsia="Times New Roman" w:hAnsi="Times New Roman"/>
          <w:sz w:val="20"/>
          <w:szCs w:val="20"/>
          <w:lang w:eastAsia="de-DE"/>
        </w:rPr>
        <w:t xml:space="preserve">fertilisation and larval survivorship probabilities. </w:t>
      </w:r>
      <w:r w:rsidR="00866F64" w:rsidRPr="00CC30E1">
        <w:rPr>
          <w:rFonts w:ascii="Times New Roman" w:eastAsia="Times New Roman" w:hAnsi="Times New Roman"/>
          <w:sz w:val="20"/>
          <w:szCs w:val="20"/>
          <w:lang w:eastAsia="de-DE"/>
        </w:rPr>
        <w:t>F</w:t>
      </w:r>
      <w:r w:rsidR="00D350EC" w:rsidRPr="00CC30E1">
        <w:rPr>
          <w:rFonts w:ascii="Times New Roman" w:eastAsia="Times New Roman" w:hAnsi="Times New Roman"/>
          <w:sz w:val="20"/>
          <w:szCs w:val="20"/>
          <w:lang w:eastAsia="de-DE"/>
        </w:rPr>
        <w:t xml:space="preserve">ertilisation success was </w:t>
      </w:r>
      <w:r w:rsidR="008B5C0E" w:rsidRPr="00CC30E1">
        <w:rPr>
          <w:rFonts w:ascii="Times New Roman" w:eastAsia="Times New Roman" w:hAnsi="Times New Roman"/>
          <w:sz w:val="20"/>
          <w:szCs w:val="20"/>
          <w:lang w:eastAsia="de-DE"/>
        </w:rPr>
        <w:t xml:space="preserve">highly </w:t>
      </w:r>
      <w:r w:rsidR="0055745E" w:rsidRPr="00CC30E1">
        <w:rPr>
          <w:rFonts w:ascii="Times New Roman" w:eastAsia="Times New Roman" w:hAnsi="Times New Roman"/>
          <w:sz w:val="20"/>
          <w:szCs w:val="20"/>
          <w:lang w:eastAsia="de-DE"/>
        </w:rPr>
        <w:t>sensitive to</w:t>
      </w:r>
      <w:r w:rsidR="00D350EC" w:rsidRPr="00CC30E1">
        <w:rPr>
          <w:rFonts w:ascii="Times New Roman" w:eastAsia="Times New Roman" w:hAnsi="Times New Roman"/>
          <w:sz w:val="20"/>
          <w:szCs w:val="20"/>
          <w:lang w:eastAsia="de-DE"/>
        </w:rPr>
        <w:t xml:space="preserve"> </w:t>
      </w:r>
      <w:ins w:id="6" w:author="Rachael Maree Woods" w:date="2016-02-16T14:29:00Z">
        <w:r w:rsidR="000A3CCD" w:rsidRPr="00CC30E1">
          <w:rPr>
            <w:rFonts w:ascii="Times New Roman" w:eastAsia="Times New Roman" w:hAnsi="Times New Roman"/>
            <w:sz w:val="20"/>
            <w:szCs w:val="20"/>
            <w:lang w:eastAsia="de-DE"/>
          </w:rPr>
          <w:t xml:space="preserve">suspended sediment, copper, salinity, </w:t>
        </w:r>
      </w:ins>
      <w:ins w:id="7" w:author="Rachael Maree Woods" w:date="2016-02-17T10:12:00Z">
        <w:r w:rsidR="00DE3BDE" w:rsidRPr="00CC30E1">
          <w:rPr>
            <w:rFonts w:ascii="Times New Roman" w:eastAsia="Times New Roman" w:hAnsi="Times New Roman"/>
            <w:sz w:val="20"/>
            <w:szCs w:val="20"/>
            <w:lang w:eastAsia="de-DE"/>
          </w:rPr>
          <w:t>phosphate</w:t>
        </w:r>
      </w:ins>
      <w:ins w:id="8" w:author="Rachael Maree Woods" w:date="2016-02-16T14:29:00Z">
        <w:r w:rsidR="000A3CCD" w:rsidRPr="00CC30E1">
          <w:rPr>
            <w:rFonts w:ascii="Times New Roman" w:eastAsia="Times New Roman" w:hAnsi="Times New Roman"/>
            <w:sz w:val="20"/>
            <w:szCs w:val="20"/>
            <w:lang w:eastAsia="de-DE"/>
          </w:rPr>
          <w:t xml:space="preserve"> and ammonium.</w:t>
        </w:r>
      </w:ins>
      <w:del w:id="9" w:author="Rachael Maree Woods" w:date="2016-02-16T14:29:00Z">
        <w:r w:rsidR="00D350EC" w:rsidRPr="00CC30E1" w:rsidDel="000A3CCD">
          <w:rPr>
            <w:rFonts w:ascii="Times New Roman" w:eastAsia="Times New Roman" w:hAnsi="Times New Roman"/>
            <w:sz w:val="20"/>
            <w:szCs w:val="20"/>
            <w:lang w:eastAsia="de-DE"/>
          </w:rPr>
          <w:delText xml:space="preserve">salinity, copper, phosphorus and </w:delText>
        </w:r>
        <w:r w:rsidR="008B5C0E" w:rsidRPr="00CC30E1" w:rsidDel="000A3CCD">
          <w:rPr>
            <w:rFonts w:ascii="Times New Roman" w:eastAsia="Times New Roman" w:hAnsi="Times New Roman"/>
            <w:sz w:val="20"/>
            <w:szCs w:val="20"/>
            <w:lang w:eastAsia="de-DE"/>
          </w:rPr>
          <w:delText xml:space="preserve">suspended </w:delText>
        </w:r>
        <w:r w:rsidR="00D350EC" w:rsidRPr="00CC30E1" w:rsidDel="000A3CCD">
          <w:rPr>
            <w:rFonts w:ascii="Times New Roman" w:eastAsia="Times New Roman" w:hAnsi="Times New Roman"/>
            <w:sz w:val="20"/>
            <w:szCs w:val="20"/>
            <w:lang w:eastAsia="de-DE"/>
          </w:rPr>
          <w:delText>sediment</w:delText>
        </w:r>
        <w:r w:rsidR="00866F64" w:rsidRPr="00CC30E1" w:rsidDel="000A3CCD">
          <w:rPr>
            <w:rFonts w:ascii="Times New Roman" w:eastAsia="Times New Roman" w:hAnsi="Times New Roman"/>
            <w:sz w:val="20"/>
            <w:szCs w:val="20"/>
            <w:lang w:eastAsia="de-DE"/>
          </w:rPr>
          <w:delText>.</w:delText>
        </w:r>
      </w:del>
      <w:r w:rsidR="00866F64" w:rsidRPr="00CC30E1">
        <w:rPr>
          <w:rFonts w:ascii="Times New Roman" w:eastAsia="Times New Roman" w:hAnsi="Times New Roman"/>
          <w:sz w:val="20"/>
          <w:szCs w:val="20"/>
          <w:lang w:eastAsia="de-DE"/>
        </w:rPr>
        <w:t xml:space="preserve">  L</w:t>
      </w:r>
      <w:r w:rsidR="00D350EC" w:rsidRPr="00CC30E1">
        <w:rPr>
          <w:rFonts w:ascii="Times New Roman" w:eastAsia="Times New Roman" w:hAnsi="Times New Roman"/>
          <w:sz w:val="20"/>
          <w:szCs w:val="20"/>
          <w:lang w:eastAsia="de-DE"/>
        </w:rPr>
        <w:t xml:space="preserve">arval survivorship was </w:t>
      </w:r>
      <w:r w:rsidR="00E51091" w:rsidRPr="00CC30E1">
        <w:rPr>
          <w:rFonts w:ascii="Times New Roman" w:eastAsia="Times New Roman" w:hAnsi="Times New Roman"/>
          <w:sz w:val="20"/>
          <w:szCs w:val="20"/>
          <w:lang w:eastAsia="de-DE"/>
        </w:rPr>
        <w:t xml:space="preserve">sensitive to </w:t>
      </w:r>
      <w:r w:rsidR="00D350EC" w:rsidRPr="00CC30E1">
        <w:rPr>
          <w:rFonts w:ascii="Times New Roman" w:eastAsia="Times New Roman" w:hAnsi="Times New Roman"/>
          <w:sz w:val="20"/>
          <w:szCs w:val="20"/>
          <w:lang w:eastAsia="de-DE"/>
        </w:rPr>
        <w:t xml:space="preserve">copper, lead and </w:t>
      </w:r>
      <w:del w:id="10" w:author="Rachael Maree Woods" w:date="2016-02-16T14:30:00Z">
        <w:r w:rsidR="00D350EC" w:rsidRPr="00CC30E1" w:rsidDel="000A3CCD">
          <w:rPr>
            <w:rFonts w:ascii="Times New Roman" w:eastAsia="Times New Roman" w:hAnsi="Times New Roman"/>
            <w:sz w:val="20"/>
            <w:szCs w:val="20"/>
            <w:lang w:eastAsia="de-DE"/>
          </w:rPr>
          <w:delText>temperature</w:delText>
        </w:r>
      </w:del>
      <w:ins w:id="11" w:author="Rachael Maree Woods" w:date="2016-02-16T14:30:00Z">
        <w:r w:rsidR="000A3CCD" w:rsidRPr="00CC30E1">
          <w:rPr>
            <w:rFonts w:ascii="Times New Roman" w:eastAsia="Times New Roman" w:hAnsi="Times New Roman"/>
            <w:sz w:val="20"/>
            <w:szCs w:val="20"/>
            <w:lang w:eastAsia="de-DE"/>
          </w:rPr>
          <w:t>salinity</w:t>
        </w:r>
      </w:ins>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A combined model was developed that estimated the joint probability of</w:t>
      </w:r>
      <w:r w:rsidR="00D350EC" w:rsidRPr="00CC30E1">
        <w:rPr>
          <w:rFonts w:ascii="Times New Roman" w:eastAsia="Times New Roman" w:hAnsi="Times New Roman"/>
          <w:sz w:val="20"/>
          <w:szCs w:val="20"/>
          <w:lang w:eastAsia="de-DE"/>
        </w:rPr>
        <w:t xml:space="preserve"> both fertilisation and larval survivorship in seawater with different chemical and physical </w:t>
      </w:r>
      <w:r w:rsidR="00196F2F" w:rsidRPr="00CC30E1">
        <w:rPr>
          <w:rFonts w:ascii="Times New Roman" w:eastAsia="Times New Roman" w:hAnsi="Times New Roman"/>
          <w:sz w:val="20"/>
          <w:szCs w:val="20"/>
          <w:lang w:eastAsia="de-DE"/>
        </w:rPr>
        <w:t xml:space="preserve">properties. </w:t>
      </w:r>
      <w:del w:id="12" w:author="Rachael Maree Woods" w:date="2016-03-22T08:19:00Z">
        <w:r w:rsidR="00196F2F" w:rsidRPr="00CC30E1" w:rsidDel="007B765C">
          <w:rPr>
            <w:rFonts w:ascii="Times New Roman" w:eastAsia="Times New Roman" w:hAnsi="Times New Roman"/>
            <w:sz w:val="20"/>
            <w:szCs w:val="20"/>
            <w:lang w:eastAsia="de-DE"/>
          </w:rPr>
          <w:delText>This model was able to determine the likelihood of larvae surviving through each stage of development to settlement competency</w:delText>
        </w:r>
      </w:del>
      <w:r w:rsidR="007B765C">
        <w:rPr>
          <w:rFonts w:ascii="Times New Roman" w:eastAsia="Times New Roman" w:hAnsi="Times New Roman"/>
          <w:sz w:val="20"/>
          <w:szCs w:val="20"/>
          <w:lang w:eastAsia="de-DE"/>
        </w:rPr>
        <w:t xml:space="preserve"> We demonstrated the combined model using water samples </w:t>
      </w:r>
      <w:r w:rsidR="007B765C" w:rsidRPr="00CC30E1">
        <w:rPr>
          <w:rFonts w:ascii="Times New Roman" w:eastAsia="Times New Roman" w:hAnsi="Times New Roman"/>
          <w:sz w:val="20"/>
          <w:szCs w:val="20"/>
          <w:lang w:eastAsia="de-DE"/>
        </w:rPr>
        <w:t>from Sydney and Lizard Island in Australia</w:t>
      </w:r>
      <w:r w:rsidR="007B765C">
        <w:rPr>
          <w:rFonts w:ascii="Times New Roman" w:eastAsia="Times New Roman" w:hAnsi="Times New Roman"/>
          <w:sz w:val="20"/>
          <w:szCs w:val="20"/>
          <w:lang w:eastAsia="de-DE"/>
        </w:rPr>
        <w:t xml:space="preserve"> to estimate the likelihood of larvae surviving through each stage of development to settlement competency.</w:t>
      </w:r>
      <w:r w:rsidR="00196F2F" w:rsidRPr="00CC30E1">
        <w:rPr>
          <w:rFonts w:ascii="Times New Roman" w:eastAsia="Times New Roman" w:hAnsi="Times New Roman"/>
          <w:sz w:val="20"/>
          <w:szCs w:val="20"/>
          <w:lang w:eastAsia="de-DE"/>
        </w:rPr>
        <w:t xml:space="preserve"> </w:t>
      </w:r>
      <w:del w:id="13" w:author="Rachael Maree Woods" w:date="2016-02-16T14:31:00Z">
        <w:r w:rsidR="00196F2F" w:rsidRPr="00CC30E1" w:rsidDel="000A3CCD">
          <w:rPr>
            <w:rFonts w:ascii="Times New Roman" w:eastAsia="Times New Roman" w:hAnsi="Times New Roman"/>
            <w:sz w:val="20"/>
            <w:szCs w:val="20"/>
            <w:lang w:eastAsia="de-DE"/>
          </w:rPr>
          <w:delText>The</w:delText>
        </w:r>
        <w:r w:rsidR="00866F64" w:rsidRPr="00CC30E1" w:rsidDel="000A3CCD">
          <w:rPr>
            <w:rFonts w:ascii="Times New Roman" w:eastAsia="Times New Roman" w:hAnsi="Times New Roman"/>
            <w:sz w:val="20"/>
            <w:szCs w:val="20"/>
            <w:lang w:eastAsia="de-DE"/>
          </w:rPr>
          <w:delText xml:space="preserve"> </w:delText>
        </w:r>
      </w:del>
      <w:ins w:id="14" w:author="Rachael Maree Woods" w:date="2016-02-16T14:31:00Z">
        <w:r w:rsidR="000A3CCD" w:rsidRPr="00CC30E1">
          <w:rPr>
            <w:rFonts w:ascii="Times New Roman" w:eastAsia="Times New Roman" w:hAnsi="Times New Roman"/>
            <w:sz w:val="20"/>
            <w:szCs w:val="20"/>
            <w:lang w:eastAsia="de-DE"/>
          </w:rPr>
          <w:t xml:space="preserve">This </w:t>
        </w:r>
      </w:ins>
      <w:r w:rsidR="00866F64" w:rsidRPr="00CC30E1">
        <w:rPr>
          <w:rFonts w:ascii="Times New Roman" w:eastAsia="Times New Roman" w:hAnsi="Times New Roman"/>
          <w:sz w:val="20"/>
          <w:szCs w:val="20"/>
          <w:lang w:eastAsia="de-DE"/>
        </w:rPr>
        <w:t xml:space="preserve">combined </w:t>
      </w:r>
      <w:r w:rsidR="00D350EC" w:rsidRPr="00CC30E1">
        <w:rPr>
          <w:rFonts w:ascii="Times New Roman" w:eastAsia="Times New Roman" w:hAnsi="Times New Roman"/>
          <w:sz w:val="20"/>
          <w:szCs w:val="20"/>
          <w:lang w:eastAsia="de-DE"/>
        </w:rPr>
        <w:t xml:space="preserve">model </w:t>
      </w:r>
      <w:r w:rsidR="003D6791" w:rsidRPr="00CC30E1">
        <w:rPr>
          <w:rFonts w:ascii="Times New Roman" w:eastAsia="Times New Roman" w:hAnsi="Times New Roman"/>
          <w:sz w:val="20"/>
          <w:szCs w:val="20"/>
          <w:lang w:eastAsia="de-DE"/>
        </w:rPr>
        <w:t>could</w:t>
      </w:r>
      <w:r w:rsidR="00D350EC" w:rsidRPr="00CC30E1">
        <w:rPr>
          <w:rFonts w:ascii="Times New Roman" w:eastAsia="Times New Roman" w:hAnsi="Times New Roman"/>
          <w:sz w:val="20"/>
          <w:szCs w:val="20"/>
          <w:lang w:eastAsia="de-DE"/>
        </w:rPr>
        <w:t xml:space="preserve"> therefore be used </w:t>
      </w:r>
      <w:r w:rsidR="008B5C0E" w:rsidRPr="00CC30E1">
        <w:rPr>
          <w:rFonts w:ascii="Times New Roman" w:eastAsia="Times New Roman" w:hAnsi="Times New Roman"/>
          <w:sz w:val="20"/>
          <w:szCs w:val="20"/>
          <w:lang w:eastAsia="de-DE"/>
        </w:rPr>
        <w:t xml:space="preserve">to </w:t>
      </w:r>
      <w:r w:rsidR="00D350EC" w:rsidRPr="00CC30E1">
        <w:rPr>
          <w:rFonts w:ascii="Times New Roman" w:eastAsia="Times New Roman" w:hAnsi="Times New Roman"/>
          <w:sz w:val="20"/>
          <w:szCs w:val="20"/>
          <w:lang w:eastAsia="de-DE"/>
        </w:rPr>
        <w:t>recommend targets for water quality in coastal waterways</w:t>
      </w:r>
      <w:ins w:id="15" w:author="Rachael Maree Woods" w:date="2016-02-16T14:32:00Z">
        <w:r w:rsidR="000A3CCD" w:rsidRPr="00CC30E1">
          <w:rPr>
            <w:rFonts w:ascii="Times New Roman" w:eastAsia="Times New Roman" w:hAnsi="Times New Roman"/>
            <w:sz w:val="20"/>
            <w:szCs w:val="20"/>
            <w:lang w:eastAsia="de-DE"/>
          </w:rPr>
          <w:t xml:space="preserve"> as well as aid in predicting the potential for species to expand their geographical range in response to climate change.</w:t>
        </w:r>
      </w:ins>
      <w:del w:id="16" w:author="Rachael Maree Woods" w:date="2016-02-16T14:32:00Z">
        <w:r w:rsidR="001F37B4" w:rsidRPr="00CC30E1" w:rsidDel="000A3CCD">
          <w:rPr>
            <w:rFonts w:ascii="Times New Roman" w:eastAsia="Times New Roman" w:hAnsi="Times New Roman"/>
            <w:sz w:val="20"/>
            <w:szCs w:val="20"/>
            <w:lang w:eastAsia="de-DE"/>
          </w:rPr>
          <w:delText>,</w:delText>
        </w:r>
        <w:r w:rsidR="00196F2F" w:rsidRPr="00CC30E1" w:rsidDel="000A3CCD">
          <w:rPr>
            <w:rFonts w:ascii="Times New Roman" w:eastAsia="Times New Roman" w:hAnsi="Times New Roman"/>
            <w:sz w:val="20"/>
            <w:szCs w:val="20"/>
            <w:lang w:eastAsia="de-DE"/>
          </w:rPr>
          <w:delText xml:space="preserve"> particularly the occurrences of sediment and </w:delText>
        </w:r>
        <w:r w:rsidR="009E7E3F" w:rsidRPr="00CC30E1" w:rsidDel="000A3CCD">
          <w:rPr>
            <w:rFonts w:ascii="Times New Roman" w:eastAsia="Times New Roman" w:hAnsi="Times New Roman"/>
            <w:sz w:val="20"/>
            <w:szCs w:val="20"/>
            <w:lang w:eastAsia="de-DE"/>
          </w:rPr>
          <w:delText xml:space="preserve">pollutants </w:delText>
        </w:r>
        <w:r w:rsidR="00196F2F" w:rsidRPr="00CC30E1" w:rsidDel="000A3CCD">
          <w:rPr>
            <w:rFonts w:ascii="Times New Roman" w:eastAsia="Times New Roman" w:hAnsi="Times New Roman"/>
            <w:sz w:val="20"/>
            <w:szCs w:val="20"/>
            <w:lang w:eastAsia="de-DE"/>
          </w:rPr>
          <w:delText>which can be easily monitored</w:delText>
        </w:r>
        <w:r w:rsidR="00D350EC" w:rsidRPr="00CC30E1" w:rsidDel="000A3CCD">
          <w:rPr>
            <w:rFonts w:ascii="Times New Roman" w:eastAsia="Times New Roman" w:hAnsi="Times New Roman"/>
            <w:sz w:val="20"/>
            <w:szCs w:val="20"/>
            <w:lang w:eastAsia="de-DE"/>
          </w:rPr>
          <w:delText>.</w:delText>
        </w:r>
      </w:del>
      <w:r w:rsidR="00D350EC" w:rsidRPr="00CC30E1">
        <w:rPr>
          <w:rFonts w:ascii="Times New Roman" w:eastAsia="Times New Roman" w:hAnsi="Times New Roman"/>
          <w:sz w:val="20"/>
          <w:szCs w:val="20"/>
          <w:lang w:eastAsia="de-DE"/>
        </w:rPr>
        <w:t xml:space="preserve"> </w:t>
      </w:r>
    </w:p>
    <w:p w14:paraId="27E4604F" w14:textId="77777777" w:rsidR="000A3CCD" w:rsidRPr="00CC30E1"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CC30E1" w:rsidRDefault="00D350EC" w:rsidP="009219E1">
      <w:pPr>
        <w:pStyle w:val="keywords"/>
        <w:spacing w:line="480" w:lineRule="auto"/>
        <w:rPr>
          <w:lang w:val="en-AU"/>
        </w:rPr>
      </w:pPr>
      <w:r w:rsidRPr="00CC30E1">
        <w:rPr>
          <w:lang w:val="en-AU"/>
        </w:rPr>
        <w:t>KEYWORDS. Meta-analysis, early life history stage, coral reef</w:t>
      </w:r>
      <w:r w:rsidR="008B1209" w:rsidRPr="00CC30E1">
        <w:rPr>
          <w:lang w:val="en-AU"/>
        </w:rPr>
        <w:t>, coral larvae</w:t>
      </w:r>
    </w:p>
    <w:p w14:paraId="229FD366" w14:textId="77777777" w:rsidR="008A2494" w:rsidRPr="00CC30E1" w:rsidRDefault="008A2494" w:rsidP="009219E1">
      <w:pPr>
        <w:overflowPunct/>
        <w:autoSpaceDE/>
        <w:autoSpaceDN/>
        <w:adjustRightInd/>
        <w:spacing w:line="480" w:lineRule="auto"/>
        <w:textAlignment w:val="auto"/>
        <w:rPr>
          <w:lang w:val="en-AU"/>
        </w:rPr>
      </w:pPr>
    </w:p>
    <w:p w14:paraId="687DB849" w14:textId="77777777" w:rsidR="00B21654" w:rsidRPr="00CC30E1" w:rsidRDefault="001E02C1" w:rsidP="009219E1">
      <w:pPr>
        <w:pStyle w:val="heading10"/>
        <w:spacing w:line="480" w:lineRule="auto"/>
        <w:rPr>
          <w:rFonts w:ascii="Times New Roman" w:hAnsi="Times New Roman"/>
          <w:lang w:val="en-AU"/>
        </w:rPr>
      </w:pPr>
      <w:commentRangeStart w:id="17"/>
      <w:r w:rsidRPr="00CC30E1">
        <w:rPr>
          <w:rFonts w:ascii="Times New Roman" w:hAnsi="Times New Roman"/>
          <w:lang w:val="en-AU"/>
        </w:rPr>
        <w:t>I</w:t>
      </w:r>
      <w:r w:rsidR="00B21654" w:rsidRPr="00CC30E1">
        <w:rPr>
          <w:rFonts w:ascii="Times New Roman" w:hAnsi="Times New Roman"/>
          <w:lang w:val="en-AU"/>
        </w:rPr>
        <w:t>ntroduction</w:t>
      </w:r>
      <w:commentRangeEnd w:id="17"/>
      <w:r w:rsidR="009D2D82" w:rsidRPr="00CC30E1">
        <w:rPr>
          <w:rStyle w:val="CommentReference"/>
          <w:rFonts w:ascii="Times New Roman" w:hAnsi="Times New Roman"/>
          <w:b w:val="0"/>
          <w:lang w:val="en-AU"/>
          <w:rPrChange w:id="18" w:author="Rachael Maree Woods" w:date="2016-03-16T14:26:00Z">
            <w:rPr>
              <w:rStyle w:val="CommentReference"/>
              <w:rFonts w:ascii="Times New Roman" w:hAnsi="Times New Roman"/>
              <w:b w:val="0"/>
            </w:rPr>
          </w:rPrChange>
        </w:rPr>
        <w:commentReference w:id="17"/>
      </w:r>
    </w:p>
    <w:p w14:paraId="3A13A641" w14:textId="29917DC2" w:rsidR="009604BC" w:rsidRPr="00CC30E1" w:rsidRDefault="009604BC" w:rsidP="009219E1">
      <w:pPr>
        <w:spacing w:line="480" w:lineRule="auto"/>
        <w:rPr>
          <w:lang w:val="en-AU"/>
        </w:rPr>
      </w:pPr>
      <w:commentRangeStart w:id="19"/>
      <w:r w:rsidRPr="00CC30E1">
        <w:rPr>
          <w:lang w:val="en-AU"/>
        </w:rPr>
        <w:t>Anthropogenic</w:t>
      </w:r>
      <w:commentRangeEnd w:id="19"/>
      <w:r w:rsidR="00CF7795" w:rsidRPr="00CC30E1">
        <w:rPr>
          <w:rStyle w:val="CommentReference"/>
          <w:lang w:val="en-AU"/>
          <w:rPrChange w:id="20" w:author="Rachael Maree Woods" w:date="2016-03-16T14:26:00Z">
            <w:rPr>
              <w:rStyle w:val="CommentReference"/>
            </w:rPr>
          </w:rPrChange>
        </w:rPr>
        <w:commentReference w:id="19"/>
      </w:r>
      <w:r w:rsidRPr="00CC30E1">
        <w:rPr>
          <w:lang w:val="en-AU"/>
        </w:rPr>
        <w:t xml:space="preserve"> </w:t>
      </w:r>
      <w:r w:rsidR="002635BD" w:rsidRPr="00CC30E1">
        <w:rPr>
          <w:lang w:val="en-AU"/>
        </w:rPr>
        <w:t xml:space="preserve">environmental </w:t>
      </w:r>
      <w:r w:rsidRPr="00CC30E1">
        <w:rPr>
          <w:lang w:val="en-AU"/>
        </w:rPr>
        <w:t xml:space="preserve">impacts such as waterway pollution and the indirect effects of climate change </w:t>
      </w:r>
      <w:r w:rsidR="002635BD" w:rsidRPr="00CC30E1">
        <w:rPr>
          <w:lang w:val="en-AU"/>
        </w:rPr>
        <w:t>are</w:t>
      </w:r>
      <w:r w:rsidRPr="00CC30E1">
        <w:rPr>
          <w:lang w:val="en-AU"/>
        </w:rPr>
        <w:t xml:space="preserve"> negati</w:t>
      </w:r>
      <w:r w:rsidR="00D1422A" w:rsidRPr="00CC30E1">
        <w:rPr>
          <w:lang w:val="en-AU"/>
        </w:rPr>
        <w:t xml:space="preserve">vely affecting marine organisms </w:t>
      </w:r>
      <w:r w:rsidR="006B2A4C" w:rsidRPr="00492DC6">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 </w:instrText>
      </w:r>
      <w:r w:rsidR="006B2A4C" w:rsidRPr="007B765C">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21" w:author="Rachael Maree Woods" w:date="2016-03-16T14:26:00Z">
            <w:rPr/>
          </w:rPrChange>
        </w:rPr>
        <w:instrText xml:space="preserve"> HYPERLINK \l "_ENREF_64" \o "Tilman, 2001 #59" </w:instrText>
      </w:r>
      <w:r w:rsidR="00E71073" w:rsidRPr="00492DC6">
        <w:rPr>
          <w:lang w:val="en-AU"/>
        </w:rPr>
        <w:fldChar w:fldCharType="separate"/>
      </w:r>
      <w:r w:rsidR="00196F2F" w:rsidRPr="00CC30E1">
        <w:rPr>
          <w:lang w:val="en-AU"/>
        </w:rPr>
        <w:t>Tilman and Lehman 2001</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22" w:author="Rachael Maree Woods" w:date="2016-03-16T14:26:00Z">
            <w:rPr/>
          </w:rPrChange>
        </w:rPr>
        <w:instrText xml:space="preserve"> HYPERLINK \l "_ENREF_30" \o "Harley, 2006 #41" </w:instrText>
      </w:r>
      <w:r w:rsidR="00E71073" w:rsidRPr="00492DC6">
        <w:rPr>
          <w:lang w:val="en-AU"/>
        </w:rPr>
        <w:fldChar w:fldCharType="separate"/>
      </w:r>
      <w:r w:rsidR="00196F2F" w:rsidRPr="00CC30E1">
        <w:rPr>
          <w:lang w:val="en-AU"/>
        </w:rPr>
        <w:t>Harley et al. 2006</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23" w:author="Rachael Maree Woods" w:date="2016-03-16T14:26:00Z">
            <w:rPr/>
          </w:rPrChange>
        </w:rPr>
        <w:instrText xml:space="preserve"> HYPERLINK \l "_ENREF_28" \o "Halpern, 2008 #40" </w:instrText>
      </w:r>
      <w:r w:rsidR="00E71073" w:rsidRPr="00492DC6">
        <w:rPr>
          <w:lang w:val="en-AU"/>
        </w:rPr>
        <w:fldChar w:fldCharType="separate"/>
      </w:r>
      <w:r w:rsidR="00196F2F" w:rsidRPr="00CC30E1">
        <w:rPr>
          <w:lang w:val="en-AU"/>
        </w:rPr>
        <w:t>Halpern et al. 2008</w:t>
      </w:r>
      <w:r w:rsidR="00E71073" w:rsidRPr="00492DC6">
        <w:rPr>
          <w:lang w:val="en-AU"/>
        </w:rPr>
        <w:fldChar w:fldCharType="end"/>
      </w:r>
      <w:r w:rsidR="00F04B20" w:rsidRPr="00CC30E1">
        <w:rPr>
          <w:lang w:val="en-AU"/>
        </w:rPr>
        <w:t>)</w:t>
      </w:r>
      <w:r w:rsidR="006B2A4C" w:rsidRPr="00492DC6">
        <w:rPr>
          <w:lang w:val="en-AU"/>
        </w:rPr>
        <w:fldChar w:fldCharType="end"/>
      </w:r>
      <w:r w:rsidR="00D1422A" w:rsidRPr="00CC30E1">
        <w:rPr>
          <w:lang w:val="en-AU"/>
        </w:rPr>
        <w:t xml:space="preserve">. </w:t>
      </w:r>
      <w:r w:rsidRPr="00CC30E1">
        <w:rPr>
          <w:lang w:val="en-AU"/>
        </w:rPr>
        <w:t>Run-off from agricultura</w:t>
      </w:r>
      <w:r w:rsidR="005A6115" w:rsidRPr="00CC30E1">
        <w:rPr>
          <w:lang w:val="en-AU"/>
        </w:rPr>
        <w:t>l activities increases</w:t>
      </w:r>
      <w:r w:rsidRPr="00CC30E1">
        <w:rPr>
          <w:lang w:val="en-AU"/>
        </w:rPr>
        <w:t xml:space="preserve"> </w:t>
      </w:r>
      <w:commentRangeStart w:id="24"/>
      <w:del w:id="25" w:author="Rachael Maree Woods" w:date="2016-03-02T09:41:00Z">
        <w:r w:rsidRPr="00CC30E1" w:rsidDel="00506AAF">
          <w:rPr>
            <w:lang w:val="en-AU"/>
          </w:rPr>
          <w:delText xml:space="preserve">eutrophication </w:delText>
        </w:r>
      </w:del>
      <w:commentRangeEnd w:id="24"/>
      <w:ins w:id="26" w:author="Rachael Maree Woods" w:date="2016-03-02T09:41:00Z">
        <w:r w:rsidR="00506AAF" w:rsidRPr="00CC30E1">
          <w:rPr>
            <w:lang w:val="en-AU"/>
          </w:rPr>
          <w:t xml:space="preserve">pollution </w:t>
        </w:r>
      </w:ins>
      <w:r w:rsidR="00FF776F" w:rsidRPr="00CC30E1">
        <w:rPr>
          <w:rStyle w:val="CommentReference"/>
          <w:lang w:val="en-AU"/>
          <w:rPrChange w:id="27" w:author="Rachael Maree Woods" w:date="2016-03-16T14:26:00Z">
            <w:rPr>
              <w:rStyle w:val="CommentReference"/>
            </w:rPr>
          </w:rPrChange>
        </w:rPr>
        <w:commentReference w:id="24"/>
      </w:r>
      <w:r w:rsidRPr="00CC30E1">
        <w:rPr>
          <w:lang w:val="en-AU"/>
        </w:rPr>
        <w:t>in th</w:t>
      </w:r>
      <w:r w:rsidR="00521ACB" w:rsidRPr="00CC30E1">
        <w:rPr>
          <w:lang w:val="en-AU"/>
        </w:rPr>
        <w:t xml:space="preserve">e form of nitrogen and </w:t>
      </w:r>
      <w:ins w:id="28" w:author="Rachael Maree Woods" w:date="2016-02-17T10:12:00Z">
        <w:r w:rsidR="00DE3BDE" w:rsidRPr="00CC30E1">
          <w:rPr>
            <w:lang w:val="en-AU"/>
          </w:rPr>
          <w:t xml:space="preserve">phosphate </w:t>
        </w:r>
      </w:ins>
      <w:del w:id="29" w:author="Rachael Maree Woods" w:date="2016-02-17T10:12:00Z">
        <w:r w:rsidR="00521ACB" w:rsidRPr="00CC30E1" w:rsidDel="00DE3BDE">
          <w:rPr>
            <w:lang w:val="en-AU"/>
          </w:rPr>
          <w:delText>phosphor</w:delText>
        </w:r>
        <w:r w:rsidRPr="00CC30E1" w:rsidDel="00DE3BDE">
          <w:rPr>
            <w:lang w:val="en-AU"/>
          </w:rPr>
          <w:delText>us</w:delText>
        </w:r>
        <w:r w:rsidR="00044CC1" w:rsidRPr="00CC30E1" w:rsidDel="00DE3BDE">
          <w:rPr>
            <w:lang w:val="en-AU"/>
          </w:rPr>
          <w:delText xml:space="preserve"> </w:delText>
        </w:r>
      </w:del>
      <w:r w:rsidR="006B2A4C" w:rsidRPr="00492DC6">
        <w:rPr>
          <w:lang w:val="en-AU"/>
        </w:rPr>
        <w:fldChar w:fldCharType="begin"/>
      </w:r>
      <w:r w:rsidR="00F04B20"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492DC6">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30" w:author="Rachael Maree Woods" w:date="2016-03-16T14:26:00Z">
            <w:rPr/>
          </w:rPrChange>
        </w:rPr>
        <w:instrText xml:space="preserve"> HYPERLINK \l "_ENREF_17" \o "De-Bashan, 2004 #16" </w:instrText>
      </w:r>
      <w:r w:rsidR="00E71073" w:rsidRPr="00492DC6">
        <w:rPr>
          <w:lang w:val="en-AU"/>
        </w:rPr>
        <w:fldChar w:fldCharType="separate"/>
      </w:r>
      <w:r w:rsidR="00196F2F" w:rsidRPr="00CC30E1">
        <w:rPr>
          <w:lang w:val="en-AU"/>
        </w:rPr>
        <w:t>De-Bashan and Bashan 2004</w:t>
      </w:r>
      <w:r w:rsidR="00E71073" w:rsidRPr="00492DC6">
        <w:rPr>
          <w:lang w:val="en-AU"/>
        </w:rPr>
        <w:fldChar w:fldCharType="end"/>
      </w:r>
      <w:r w:rsidR="00F04B20" w:rsidRPr="00CC30E1">
        <w:rPr>
          <w:lang w:val="en-AU"/>
        </w:rPr>
        <w:t>)</w:t>
      </w:r>
      <w:r w:rsidR="006B2A4C" w:rsidRPr="00492DC6">
        <w:rPr>
          <w:lang w:val="en-AU"/>
        </w:rPr>
        <w:fldChar w:fldCharType="end"/>
      </w:r>
      <w:r w:rsidR="002635BD" w:rsidRPr="00CC30E1">
        <w:rPr>
          <w:lang w:val="en-AU"/>
        </w:rPr>
        <w:t>,</w:t>
      </w:r>
      <w:r w:rsidRPr="00CC30E1">
        <w:rPr>
          <w:lang w:val="en-AU"/>
        </w:rPr>
        <w:t xml:space="preserve"> while increased heavy metal contamination </w:t>
      </w:r>
      <w:r w:rsidR="00E51091" w:rsidRPr="00CC30E1">
        <w:rPr>
          <w:lang w:val="en-AU"/>
        </w:rPr>
        <w:t xml:space="preserve">from industry </w:t>
      </w:r>
      <w:r w:rsidRPr="00CC30E1">
        <w:rPr>
          <w:lang w:val="en-AU"/>
        </w:rPr>
        <w:t xml:space="preserve">leads to the bioaccumulation of </w:t>
      </w:r>
      <w:commentRangeStart w:id="31"/>
      <w:del w:id="32" w:author="Rachael Maree Woods" w:date="2016-03-02T09:41:00Z">
        <w:r w:rsidRPr="00CC30E1" w:rsidDel="00506AAF">
          <w:rPr>
            <w:lang w:val="en-AU"/>
          </w:rPr>
          <w:delText xml:space="preserve">pollutants </w:delText>
        </w:r>
      </w:del>
      <w:commentRangeEnd w:id="31"/>
      <w:r w:rsidR="00506AAF" w:rsidRPr="00CC30E1">
        <w:rPr>
          <w:lang w:val="en-AU"/>
        </w:rPr>
        <w:t xml:space="preserve">contaminants </w:t>
      </w:r>
      <w:r w:rsidR="00863F3E" w:rsidRPr="00CC30E1">
        <w:rPr>
          <w:rStyle w:val="CommentReference"/>
          <w:lang w:val="en-AU"/>
        </w:rPr>
        <w:commentReference w:id="31"/>
      </w:r>
      <w:r w:rsidRPr="00CC30E1">
        <w:rPr>
          <w:lang w:val="en-AU"/>
        </w:rPr>
        <w:t xml:space="preserve">in </w:t>
      </w:r>
      <w:commentRangeStart w:id="33"/>
      <w:r w:rsidRPr="00CC30E1">
        <w:rPr>
          <w:lang w:val="en-AU"/>
        </w:rPr>
        <w:t>higher</w:t>
      </w:r>
      <w:ins w:id="34" w:author="Rachael Maree Woods" w:date="2016-03-02T09:44:00Z">
        <w:r w:rsidR="00506AAF" w:rsidRPr="00CC30E1">
          <w:rPr>
            <w:lang w:val="en-AU"/>
          </w:rPr>
          <w:t xml:space="preserve"> order</w:t>
        </w:r>
      </w:ins>
      <w:r w:rsidRPr="00CC30E1">
        <w:rPr>
          <w:lang w:val="en-AU"/>
        </w:rPr>
        <w:t xml:space="preserve"> trophic level species</w:t>
      </w:r>
      <w:r w:rsidR="00A43F76" w:rsidRPr="00CC30E1">
        <w:rPr>
          <w:lang w:val="en-AU"/>
        </w:rPr>
        <w:t xml:space="preserve"> </w:t>
      </w:r>
      <w:r w:rsidR="00A43F76" w:rsidRPr="00CC30E1">
        <w:rPr>
          <w:lang w:val="en-AU"/>
        </w:rPr>
        <w:lastRenderedPageBreak/>
        <w:t>(</w:t>
      </w:r>
      <w:r w:rsidR="00E81FE6" w:rsidRPr="00CC30E1">
        <w:rPr>
          <w:lang w:val="en-AU"/>
        </w:rPr>
        <w:t>e.g.</w:t>
      </w:r>
      <w:r w:rsidR="00A43F76" w:rsidRPr="00CC30E1">
        <w:rPr>
          <w:lang w:val="en-AU"/>
        </w:rPr>
        <w:t>,</w:t>
      </w:r>
      <w:r w:rsidR="00E81FE6" w:rsidRPr="00CC30E1">
        <w:rPr>
          <w:lang w:val="en-AU"/>
        </w:rPr>
        <w:t xml:space="preserve"> </w:t>
      </w:r>
      <w:del w:id="35" w:author="Rachael Maree Woods" w:date="2016-03-02T09:44:00Z">
        <w:r w:rsidR="00E81FE6" w:rsidRPr="00CC30E1" w:rsidDel="00506AAF">
          <w:rPr>
            <w:lang w:val="en-AU"/>
          </w:rPr>
          <w:delText>oysters</w:delText>
        </w:r>
        <w:r w:rsidR="00D2479A" w:rsidRPr="00CC30E1" w:rsidDel="00506AAF">
          <w:rPr>
            <w:lang w:val="en-AU"/>
          </w:rPr>
          <w:delText xml:space="preserve"> and </w:delText>
        </w:r>
      </w:del>
      <w:r w:rsidR="00CC735C" w:rsidRPr="00CC30E1">
        <w:rPr>
          <w:lang w:val="en-AU"/>
        </w:rPr>
        <w:t>tuna</w:t>
      </w:r>
      <w:r w:rsidR="00A43F76" w:rsidRPr="00CC30E1">
        <w:rPr>
          <w:lang w:val="en-AU"/>
        </w:rPr>
        <w:t>)</w:t>
      </w:r>
      <w:commentRangeEnd w:id="33"/>
      <w:r w:rsidR="00863F3E" w:rsidRPr="00CC30E1">
        <w:rPr>
          <w:rStyle w:val="CommentReference"/>
          <w:lang w:val="en-AU"/>
          <w:rPrChange w:id="36" w:author="Rachael Maree Woods" w:date="2016-03-16T14:26:00Z">
            <w:rPr>
              <w:rStyle w:val="CommentReference"/>
            </w:rPr>
          </w:rPrChange>
        </w:rPr>
        <w:commentReference w:id="33"/>
      </w:r>
      <w:r w:rsidR="00E81FE6" w:rsidRPr="00CC30E1">
        <w:rPr>
          <w:lang w:val="en-AU"/>
        </w:rPr>
        <w:t xml:space="preserve">, </w:t>
      </w:r>
      <w:r w:rsidR="002635BD" w:rsidRPr="00CC30E1">
        <w:rPr>
          <w:lang w:val="en-AU"/>
        </w:rPr>
        <w:t>and</w:t>
      </w:r>
      <w:r w:rsidRPr="00CC30E1">
        <w:rPr>
          <w:lang w:val="en-AU"/>
        </w:rPr>
        <w:t xml:space="preserve"> </w:t>
      </w:r>
      <w:r w:rsidR="00E81FE6" w:rsidRPr="00CC30E1">
        <w:rPr>
          <w:lang w:val="en-AU"/>
        </w:rPr>
        <w:t xml:space="preserve">therefore </w:t>
      </w:r>
      <w:r w:rsidRPr="00CC30E1">
        <w:rPr>
          <w:lang w:val="en-AU"/>
        </w:rPr>
        <w:t>pos</w:t>
      </w:r>
      <w:r w:rsidR="00481466" w:rsidRPr="00CC30E1">
        <w:rPr>
          <w:lang w:val="en-AU"/>
        </w:rPr>
        <w:t>es</w:t>
      </w:r>
      <w:r w:rsidRPr="00CC30E1">
        <w:rPr>
          <w:lang w:val="en-AU"/>
        </w:rPr>
        <w:t xml:space="preserve"> a direct threat to human food safety </w:t>
      </w:r>
      <w:r w:rsidR="006B2A4C" w:rsidRPr="00BF6499">
        <w:rPr>
          <w:lang w:val="en-AU"/>
        </w:rPr>
        <w:fldChar w:fldCharType="begin"/>
      </w:r>
      <w:r w:rsidR="00F04B20" w:rsidRPr="00CC30E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37" w:author="Rachael Maree Woods" w:date="2016-03-16T14:26:00Z">
            <w:rPr/>
          </w:rPrChange>
        </w:rPr>
        <w:instrText xml:space="preserve"> HYPERLINK \l "_ENREF_34" \o "Howarth, 2006 #45" </w:instrText>
      </w:r>
      <w:r w:rsidR="00E71073" w:rsidRPr="00BF6499">
        <w:rPr>
          <w:lang w:val="en-AU"/>
        </w:rPr>
        <w:fldChar w:fldCharType="separate"/>
      </w:r>
      <w:r w:rsidR="00196F2F" w:rsidRPr="00CC30E1">
        <w:rPr>
          <w:lang w:val="en-AU"/>
        </w:rPr>
        <w:t>Howarth and Marino 2006</w:t>
      </w:r>
      <w:r w:rsidR="00E71073" w:rsidRPr="00BF6499">
        <w:rPr>
          <w:lang w:val="en-AU"/>
        </w:rPr>
        <w:fldChar w:fldCharType="end"/>
      </w:r>
      <w:r w:rsidR="00F04B20" w:rsidRPr="00CC30E1">
        <w:rPr>
          <w:lang w:val="en-AU"/>
        </w:rPr>
        <w:t xml:space="preserve">; </w:t>
      </w:r>
      <w:r w:rsidR="00E71073" w:rsidRPr="00BF6499">
        <w:rPr>
          <w:lang w:val="en-AU"/>
        </w:rPr>
        <w:fldChar w:fldCharType="begin"/>
      </w:r>
      <w:r w:rsidR="00E71073" w:rsidRPr="00CC30E1">
        <w:rPr>
          <w:lang w:val="en-AU"/>
          <w:rPrChange w:id="38" w:author="Rachael Maree Woods" w:date="2016-03-16T14:26:00Z">
            <w:rPr/>
          </w:rPrChange>
        </w:rPr>
        <w:instrText xml:space="preserve"> HYPERLINK \l "_ENREF_14" \o "Copat, 2012 #28" </w:instrText>
      </w:r>
      <w:r w:rsidR="00E71073" w:rsidRPr="00BF6499">
        <w:rPr>
          <w:lang w:val="en-AU"/>
        </w:rPr>
        <w:fldChar w:fldCharType="separate"/>
      </w:r>
      <w:r w:rsidR="00196F2F" w:rsidRPr="00CC30E1">
        <w:rPr>
          <w:lang w:val="en-AU"/>
        </w:rPr>
        <w:t>Copat et al. 2012</w:t>
      </w:r>
      <w:r w:rsidR="00E71073" w:rsidRPr="00BF6499">
        <w:rPr>
          <w:lang w:val="en-AU"/>
        </w:rPr>
        <w:fldChar w:fldCharType="end"/>
      </w:r>
      <w:r w:rsidR="00F04B20" w:rsidRPr="00CC30E1">
        <w:rPr>
          <w:lang w:val="en-AU"/>
        </w:rPr>
        <w:t>)</w:t>
      </w:r>
      <w:r w:rsidR="006B2A4C" w:rsidRPr="00BF6499">
        <w:rPr>
          <w:lang w:val="en-AU"/>
        </w:rPr>
        <w:fldChar w:fldCharType="end"/>
      </w:r>
      <w:r w:rsidR="00044CC1" w:rsidRPr="00CC30E1">
        <w:rPr>
          <w:lang w:val="en-AU"/>
        </w:rPr>
        <w:t xml:space="preserve">. </w:t>
      </w:r>
      <w:r w:rsidR="001C521C" w:rsidRPr="00CC30E1">
        <w:rPr>
          <w:lang w:val="en-AU"/>
        </w:rPr>
        <w:t>In nutrient poor systems</w:t>
      </w:r>
      <w:r w:rsidRPr="00CC30E1">
        <w:rPr>
          <w:lang w:val="en-AU"/>
        </w:rPr>
        <w:t xml:space="preserve">, </w:t>
      </w:r>
      <w:r w:rsidR="001C521C" w:rsidRPr="00CC30E1">
        <w:rPr>
          <w:lang w:val="en-AU"/>
        </w:rPr>
        <w:t xml:space="preserve">such as coral reefs, </w:t>
      </w:r>
      <w:r w:rsidR="00E81FE6" w:rsidRPr="00CC30E1">
        <w:rPr>
          <w:lang w:val="en-AU"/>
        </w:rPr>
        <w:t>increase</w:t>
      </w:r>
      <w:r w:rsidR="001C521C" w:rsidRPr="00CC30E1">
        <w:rPr>
          <w:lang w:val="en-AU"/>
        </w:rPr>
        <w:t>s</w:t>
      </w:r>
      <w:r w:rsidR="00CF2247" w:rsidRPr="00CC30E1">
        <w:rPr>
          <w:lang w:val="en-AU"/>
        </w:rPr>
        <w:t xml:space="preserve"> in nutrients</w:t>
      </w:r>
      <w:ins w:id="39" w:author="Rachael Maree Woods" w:date="2016-03-22T08:23:00Z">
        <w:r w:rsidR="007B765C">
          <w:rPr>
            <w:lang w:val="en-AU"/>
          </w:rPr>
          <w:t xml:space="preserve"> c</w:t>
        </w:r>
      </w:ins>
      <w:ins w:id="40" w:author="Rachael Maree Woods" w:date="2016-03-22T08:24:00Z">
        <w:r w:rsidR="007B765C">
          <w:rPr>
            <w:lang w:val="en-AU"/>
          </w:rPr>
          <w:t>an,</w:t>
        </w:r>
      </w:ins>
      <w:del w:id="41" w:author="Rachael Maree Woods" w:date="2016-03-02T09:45:00Z">
        <w:r w:rsidR="00CF2247" w:rsidRPr="00CC30E1" w:rsidDel="00506AAF">
          <w:rPr>
            <w:lang w:val="en-AU"/>
          </w:rPr>
          <w:delText>,</w:delText>
        </w:r>
      </w:del>
      <w:r w:rsidR="00CF2247" w:rsidRPr="00CC30E1">
        <w:rPr>
          <w:lang w:val="en-AU"/>
        </w:rPr>
        <w:t xml:space="preserve"> </w:t>
      </w:r>
      <w:commentRangeStart w:id="42"/>
      <w:r w:rsidR="00CF2247" w:rsidRPr="00CC30E1">
        <w:rPr>
          <w:lang w:val="en-AU"/>
        </w:rPr>
        <w:t xml:space="preserve">when accompanied by decreases in herbivory, </w:t>
      </w:r>
      <w:del w:id="43" w:author="Rachael Maree Woods" w:date="2016-03-22T08:24:00Z">
        <w:r w:rsidRPr="00CC30E1" w:rsidDel="007B765C">
          <w:rPr>
            <w:lang w:val="en-AU"/>
          </w:rPr>
          <w:delText xml:space="preserve">can </w:delText>
        </w:r>
      </w:del>
      <w:del w:id="44" w:author="Rachael Maree Woods" w:date="2016-03-02T09:45:00Z">
        <w:r w:rsidRPr="00CC30E1" w:rsidDel="00506AAF">
          <w:rPr>
            <w:lang w:val="en-AU"/>
          </w:rPr>
          <w:delText xml:space="preserve">cause </w:delText>
        </w:r>
      </w:del>
      <w:ins w:id="45" w:author="Rachael Maree Woods" w:date="2016-03-02T09:45:00Z">
        <w:r w:rsidR="00506AAF" w:rsidRPr="00CC30E1">
          <w:rPr>
            <w:lang w:val="en-AU"/>
          </w:rPr>
          <w:t xml:space="preserve">lead to </w:t>
        </w:r>
      </w:ins>
      <w:r w:rsidRPr="00CC30E1">
        <w:rPr>
          <w:lang w:val="en-AU"/>
        </w:rPr>
        <w:t xml:space="preserve">changes </w:t>
      </w:r>
      <w:del w:id="46" w:author="Rachael Maree Woods" w:date="2016-03-02T09:45:00Z">
        <w:r w:rsidR="001C521C" w:rsidRPr="00CC30E1" w:rsidDel="00506AAF">
          <w:rPr>
            <w:lang w:val="en-AU"/>
          </w:rPr>
          <w:delText xml:space="preserve">to </w:delText>
        </w:r>
      </w:del>
      <w:ins w:id="47" w:author="Rachael Maree Woods" w:date="2016-03-02T09:45:00Z">
        <w:r w:rsidR="00506AAF" w:rsidRPr="00CC30E1">
          <w:rPr>
            <w:lang w:val="en-AU"/>
          </w:rPr>
          <w:t xml:space="preserve">in </w:t>
        </w:r>
      </w:ins>
      <w:r w:rsidRPr="00CC30E1">
        <w:rPr>
          <w:lang w:val="en-AU"/>
        </w:rPr>
        <w:t xml:space="preserve">ecosystem functioning, </w:t>
      </w:r>
      <w:r w:rsidR="001C521C" w:rsidRPr="00CC30E1">
        <w:rPr>
          <w:lang w:val="en-AU"/>
        </w:rPr>
        <w:t xml:space="preserve">such as </w:t>
      </w:r>
      <w:commentRangeStart w:id="48"/>
      <w:del w:id="49" w:author="Rachael Maree Woods" w:date="2016-03-02T09:45:00Z">
        <w:r w:rsidR="001C521C" w:rsidRPr="00CC30E1" w:rsidDel="00506AAF">
          <w:rPr>
            <w:lang w:val="en-AU"/>
          </w:rPr>
          <w:delText>changes</w:delText>
        </w:r>
      </w:del>
      <w:ins w:id="50" w:author="Rachael Maree Woods" w:date="2016-03-02T09:45:00Z">
        <w:del w:id="51" w:author="Josh Madin" w:date="2016-03-18T14:39:00Z">
          <w:r w:rsidR="00506AAF" w:rsidRPr="00CC30E1" w:rsidDel="00A46A40">
            <w:rPr>
              <w:lang w:val="en-AU"/>
            </w:rPr>
            <w:delText>fluctuations</w:delText>
          </w:r>
        </w:del>
      </w:ins>
      <w:del w:id="52" w:author="Josh Madin" w:date="2016-03-18T14:39:00Z">
        <w:r w:rsidR="00A940D7" w:rsidRPr="00CC30E1" w:rsidDel="00A46A40">
          <w:rPr>
            <w:lang w:val="en-AU"/>
          </w:rPr>
          <w:delText xml:space="preserve"> to </w:delText>
        </w:r>
        <w:commentRangeStart w:id="53"/>
        <w:r w:rsidR="00A940D7" w:rsidRPr="00CC30E1" w:rsidDel="00A46A40">
          <w:rPr>
            <w:lang w:val="en-AU"/>
          </w:rPr>
          <w:delText>alternative</w:delText>
        </w:r>
      </w:del>
      <w:ins w:id="54" w:author="Rachael Maree Woods" w:date="2016-03-02T09:46:00Z">
        <w:del w:id="55" w:author="Josh Madin" w:date="2016-03-18T14:39:00Z">
          <w:r w:rsidR="00506AAF" w:rsidRPr="00CC30E1" w:rsidDel="00A46A40">
            <w:rPr>
              <w:lang w:val="en-AU"/>
            </w:rPr>
            <w:delText>in the current</w:delText>
          </w:r>
        </w:del>
      </w:ins>
      <w:del w:id="56" w:author="Josh Madin" w:date="2016-03-18T14:39:00Z">
        <w:r w:rsidR="00A940D7" w:rsidRPr="00CC30E1" w:rsidDel="00A46A40">
          <w:rPr>
            <w:lang w:val="en-AU"/>
          </w:rPr>
          <w:delText xml:space="preserve"> stable state</w:delText>
        </w:r>
        <w:r w:rsidR="001C521C" w:rsidRPr="00CC30E1" w:rsidDel="00A46A40">
          <w:rPr>
            <w:lang w:val="en-AU"/>
          </w:rPr>
          <w:delText>s</w:delText>
        </w:r>
        <w:commentRangeEnd w:id="48"/>
        <w:commentRangeEnd w:id="53"/>
        <w:r w:rsidR="00F37CC7" w:rsidRPr="00CC30E1" w:rsidDel="00A46A40">
          <w:rPr>
            <w:rStyle w:val="CommentReference"/>
            <w:lang w:val="en-AU"/>
            <w:rPrChange w:id="57" w:author="Rachael Maree Woods" w:date="2016-03-16T14:26:00Z">
              <w:rPr>
                <w:rStyle w:val="CommentReference"/>
              </w:rPr>
            </w:rPrChange>
          </w:rPr>
          <w:commentReference w:id="53"/>
        </w:r>
        <w:r w:rsidR="00521ACB" w:rsidRPr="00CC30E1" w:rsidDel="00A46A40">
          <w:rPr>
            <w:rStyle w:val="CommentReference"/>
            <w:lang w:val="en-AU"/>
            <w:rPrChange w:id="58" w:author="Rachael Maree Woods" w:date="2016-03-16T14:26:00Z">
              <w:rPr>
                <w:rStyle w:val="CommentReference"/>
              </w:rPr>
            </w:rPrChange>
          </w:rPr>
          <w:commentReference w:id="48"/>
        </w:r>
      </w:del>
      <w:ins w:id="59" w:author="Josh Madin" w:date="2016-03-18T14:39:00Z">
        <w:r w:rsidR="00A46A40">
          <w:rPr>
            <w:lang w:val="en-AU"/>
          </w:rPr>
          <w:t>phase shifts</w:t>
        </w:r>
      </w:ins>
      <w:r w:rsidR="00A940D7" w:rsidRPr="00CC30E1">
        <w:rPr>
          <w:lang w:val="en-AU"/>
        </w:rPr>
        <w:t xml:space="preserve"> </w:t>
      </w:r>
      <w:r w:rsidR="001C521C" w:rsidRPr="00CC30E1">
        <w:rPr>
          <w:lang w:val="en-AU"/>
        </w:rPr>
        <w:t>that</w:t>
      </w:r>
      <w:r w:rsidRPr="00CC30E1">
        <w:rPr>
          <w:lang w:val="en-AU"/>
        </w:rPr>
        <w:t xml:space="preserve"> </w:t>
      </w:r>
      <w:commentRangeEnd w:id="42"/>
      <w:r w:rsidR="00863F3E" w:rsidRPr="00CC30E1">
        <w:rPr>
          <w:rStyle w:val="CommentReference"/>
          <w:lang w:val="en-AU"/>
          <w:rPrChange w:id="60" w:author="Rachael Maree Woods" w:date="2016-03-16T14:26:00Z">
            <w:rPr>
              <w:rStyle w:val="CommentReference"/>
            </w:rPr>
          </w:rPrChange>
        </w:rPr>
        <w:commentReference w:id="42"/>
      </w:r>
      <w:r w:rsidRPr="00CC30E1">
        <w:rPr>
          <w:lang w:val="en-AU"/>
        </w:rPr>
        <w:t>greatly affect the entire food web</w:t>
      </w:r>
      <w:r w:rsidR="00044CC1" w:rsidRPr="00CC30E1">
        <w:rPr>
          <w:lang w:val="en-AU"/>
        </w:rPr>
        <w:t xml:space="preserve"> </w:t>
      </w:r>
      <w:r w:rsidR="001D274A" w:rsidRPr="00CC30E1">
        <w:rPr>
          <w:lang w:val="en-AU"/>
        </w:rPr>
        <w:t>(</w:t>
      </w:r>
      <w:r w:rsidR="001C521C" w:rsidRPr="00BF6499">
        <w:rPr>
          <w:lang w:val="en-AU"/>
        </w:rPr>
        <w:fldChar w:fldCharType="begin"/>
      </w:r>
      <w:r w:rsidR="001C521C" w:rsidRPr="00CC30E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BF6499">
        <w:rPr>
          <w:lang w:val="en-AU"/>
        </w:rPr>
        <w:fldChar w:fldCharType="separate"/>
      </w:r>
      <w:r w:rsidR="00CF2247" w:rsidRPr="00CC30E1">
        <w:rPr>
          <w:lang w:val="en-AU"/>
        </w:rPr>
        <w:t>McCook 1999</w:t>
      </w:r>
      <w:r w:rsidR="001C521C" w:rsidRPr="00CC30E1">
        <w:rPr>
          <w:lang w:val="en-AU"/>
        </w:rPr>
        <w:t>)</w:t>
      </w:r>
      <w:r w:rsidR="001C521C" w:rsidRPr="00BF6499">
        <w:rPr>
          <w:lang w:val="en-AU"/>
        </w:rPr>
        <w:fldChar w:fldCharType="end"/>
      </w:r>
      <w:r w:rsidRPr="00CC30E1">
        <w:rPr>
          <w:lang w:val="en-AU"/>
        </w:rPr>
        <w:t xml:space="preserve">. </w:t>
      </w:r>
      <w:r w:rsidR="00651DCC" w:rsidRPr="00CC30E1">
        <w:rPr>
          <w:lang w:val="en-AU"/>
        </w:rPr>
        <w:t>Meanwhile</w:t>
      </w:r>
      <w:r w:rsidRPr="00CC30E1">
        <w:rPr>
          <w:lang w:val="en-AU"/>
        </w:rPr>
        <w:t xml:space="preserve">, alterations in water chemistry and temperature are </w:t>
      </w:r>
      <w:r w:rsidR="00E81FE6" w:rsidRPr="00CC30E1">
        <w:rPr>
          <w:lang w:val="en-AU"/>
        </w:rPr>
        <w:t>already having an effect</w:t>
      </w:r>
      <w:r w:rsidRPr="00CC30E1">
        <w:rPr>
          <w:lang w:val="en-AU"/>
        </w:rPr>
        <w:t xml:space="preserve"> </w:t>
      </w:r>
      <w:r w:rsidR="00097339" w:rsidRPr="00CC30E1">
        <w:rPr>
          <w:lang w:val="en-AU"/>
        </w:rPr>
        <w:t xml:space="preserve">in </w:t>
      </w:r>
      <w:r w:rsidRPr="00CC30E1">
        <w:rPr>
          <w:lang w:val="en-AU"/>
        </w:rPr>
        <w:t>the tropics</w:t>
      </w:r>
      <w:r w:rsidR="009252E0" w:rsidRPr="00CC30E1">
        <w:rPr>
          <w:lang w:val="en-AU"/>
        </w:rPr>
        <w:t>. I</w:t>
      </w:r>
      <w:r w:rsidRPr="00CC30E1">
        <w:rPr>
          <w:lang w:val="en-AU"/>
        </w:rPr>
        <w:t>ncreased sea</w:t>
      </w:r>
      <w:r w:rsidR="00764C24" w:rsidRPr="00CC30E1">
        <w:rPr>
          <w:lang w:val="en-AU"/>
        </w:rPr>
        <w:t xml:space="preserve"> surface temperatures </w:t>
      </w:r>
      <w:del w:id="61" w:author="Rachael Maree Woods" w:date="2016-03-22T08:24:00Z">
        <w:r w:rsidR="00E81FE6" w:rsidRPr="00CC30E1" w:rsidDel="007B765C">
          <w:rPr>
            <w:lang w:val="en-AU"/>
          </w:rPr>
          <w:delText xml:space="preserve">(Hughes et al 2003) </w:delText>
        </w:r>
      </w:del>
      <w:r w:rsidR="008F16DB" w:rsidRPr="00CC30E1">
        <w:rPr>
          <w:lang w:val="en-AU"/>
        </w:rPr>
        <w:t xml:space="preserve">present an increasing threat to reef building corals </w:t>
      </w:r>
      <w:del w:id="62" w:author="Rachael Maree Woods" w:date="2016-02-17T09:22:00Z">
        <w:r w:rsidR="008F16DB" w:rsidRPr="00CC30E1" w:rsidDel="00863F3E">
          <w:rPr>
            <w:lang w:val="en-AU"/>
          </w:rPr>
          <w:delText>leading to</w:delText>
        </w:r>
      </w:del>
      <w:ins w:id="63" w:author="Rachael Maree Woods" w:date="2016-02-17T09:22:00Z">
        <w:r w:rsidR="00863F3E" w:rsidRPr="00CC30E1">
          <w:rPr>
            <w:lang w:val="en-AU"/>
          </w:rPr>
          <w:t>associated with</w:t>
        </w:r>
      </w:ins>
      <w:r w:rsidR="008F16DB" w:rsidRPr="00CC30E1">
        <w:rPr>
          <w:lang w:val="en-AU"/>
        </w:rPr>
        <w:t xml:space="preserve"> large scale bleaching events (</w:t>
      </w:r>
      <w:ins w:id="64" w:author="Rachael Maree Woods" w:date="2016-03-22T08:24:00Z">
        <w:r w:rsidR="007B765C" w:rsidRPr="00CC30E1">
          <w:rPr>
            <w:lang w:val="en-AU"/>
          </w:rPr>
          <w:t>Hughes et al 2003</w:t>
        </w:r>
        <w:r w:rsidR="007B765C">
          <w:rPr>
            <w:lang w:val="en-AU"/>
          </w:rPr>
          <w:t xml:space="preserve">; </w:t>
        </w:r>
      </w:ins>
      <w:r w:rsidR="008F16DB" w:rsidRPr="00CC30E1">
        <w:rPr>
          <w:lang w:val="en-AU"/>
        </w:rPr>
        <w:t xml:space="preserve">Hoegh-Guldberg 1999). Ocean acidification also poses a threat to </w:t>
      </w:r>
      <w:r w:rsidR="001627DE" w:rsidRPr="00CC30E1">
        <w:rPr>
          <w:lang w:val="en-AU"/>
        </w:rPr>
        <w:t>s</w:t>
      </w:r>
      <w:r w:rsidR="008F16DB" w:rsidRPr="00CC30E1">
        <w:rPr>
          <w:lang w:val="en-AU"/>
        </w:rPr>
        <w:t>cleractinian corals</w:t>
      </w:r>
      <w:r w:rsidR="0079228A" w:rsidRPr="00CC30E1">
        <w:rPr>
          <w:lang w:val="en-AU"/>
        </w:rPr>
        <w:t xml:space="preserve"> (Chua et al. 2013</w:t>
      </w:r>
      <w:r w:rsidR="00CD04D3" w:rsidRPr="00CC30E1">
        <w:rPr>
          <w:lang w:val="en-AU"/>
        </w:rPr>
        <w:t>)</w:t>
      </w:r>
      <w:r w:rsidR="008F16DB" w:rsidRPr="00CC30E1">
        <w:rPr>
          <w:lang w:val="en-AU"/>
        </w:rPr>
        <w:t xml:space="preserve">, reducing their ability accrete and grow (Anthony 2008). </w:t>
      </w:r>
      <w:r w:rsidRPr="00CC30E1">
        <w:rPr>
          <w:lang w:val="en-AU"/>
        </w:rPr>
        <w:t>How these environmental changes will influence the ecol</w:t>
      </w:r>
      <w:r w:rsidR="00F23648" w:rsidRPr="00CC30E1">
        <w:rPr>
          <w:lang w:val="en-AU"/>
        </w:rPr>
        <w:t xml:space="preserve">ogical distributions of species </w:t>
      </w:r>
      <w:r w:rsidRPr="00CC30E1">
        <w:rPr>
          <w:lang w:val="en-AU"/>
        </w:rPr>
        <w:t xml:space="preserve">will depend </w:t>
      </w:r>
      <w:r w:rsidR="00E81FE6" w:rsidRPr="00CC30E1">
        <w:rPr>
          <w:lang w:val="en-AU"/>
        </w:rPr>
        <w:t xml:space="preserve">in part </w:t>
      </w:r>
      <w:r w:rsidRPr="00CC30E1">
        <w:rPr>
          <w:lang w:val="en-AU"/>
        </w:rPr>
        <w:t xml:space="preserve">on the </w:t>
      </w:r>
      <w:r w:rsidR="00E81FE6" w:rsidRPr="00CC30E1">
        <w:rPr>
          <w:lang w:val="en-AU"/>
        </w:rPr>
        <w:t xml:space="preserve">sensitivity </w:t>
      </w:r>
      <w:r w:rsidRPr="00CC30E1">
        <w:rPr>
          <w:lang w:val="en-AU"/>
        </w:rPr>
        <w:t xml:space="preserve">of </w:t>
      </w:r>
      <w:r w:rsidR="00400135" w:rsidRPr="00CC30E1">
        <w:rPr>
          <w:lang w:val="en-AU"/>
        </w:rPr>
        <w:t>their early life history stages</w:t>
      </w:r>
      <w:r w:rsidR="00E51091" w:rsidRPr="00CC30E1">
        <w:rPr>
          <w:lang w:val="en-AU"/>
        </w:rPr>
        <w:t>.</w:t>
      </w:r>
    </w:p>
    <w:p w14:paraId="1EDDEE5F" w14:textId="77777777" w:rsidR="009604BC" w:rsidRPr="00CC30E1" w:rsidRDefault="009604BC" w:rsidP="009219E1">
      <w:pPr>
        <w:spacing w:line="480" w:lineRule="auto"/>
        <w:rPr>
          <w:lang w:val="en-AU"/>
        </w:rPr>
      </w:pPr>
    </w:p>
    <w:p w14:paraId="430E756C" w14:textId="77359779" w:rsidR="009604BC" w:rsidRPr="00CC30E1" w:rsidRDefault="009604BC" w:rsidP="009219E1">
      <w:pPr>
        <w:spacing w:line="480" w:lineRule="auto"/>
        <w:rPr>
          <w:lang w:val="en-AU"/>
        </w:rPr>
      </w:pPr>
      <w:r w:rsidRPr="00CC30E1">
        <w:rPr>
          <w:lang w:val="en-AU"/>
        </w:rPr>
        <w:t>The success of early life history stages of plants and animals is a fundamental determinant of species’ abundances and distributions</w:t>
      </w:r>
      <w:r w:rsidR="001C4343" w:rsidRPr="00CC30E1">
        <w:rPr>
          <w:lang w:val="en-AU"/>
        </w:rPr>
        <w:t xml:space="preserve">. </w:t>
      </w:r>
      <w:del w:id="65" w:author="Josh Madin" w:date="2016-03-18T14:48:00Z">
        <w:r w:rsidRPr="00CC30E1" w:rsidDel="000E6773">
          <w:rPr>
            <w:lang w:val="en-AU"/>
          </w:rPr>
          <w:delText>This is</w:delText>
        </w:r>
      </w:del>
      <w:ins w:id="66" w:author="Josh Madin" w:date="2016-03-18T14:48:00Z">
        <w:r w:rsidR="000E6773">
          <w:rPr>
            <w:lang w:val="en-AU"/>
          </w:rPr>
          <w:t>These stages are</w:t>
        </w:r>
      </w:ins>
      <w:r w:rsidRPr="00CC30E1">
        <w:rPr>
          <w:lang w:val="en-AU"/>
        </w:rPr>
        <w:t xml:space="preserve"> especially </w:t>
      </w:r>
      <w:del w:id="67" w:author="Josh Madin" w:date="2016-03-18T14:48:00Z">
        <w:r w:rsidRPr="00CC30E1" w:rsidDel="000E6773">
          <w:rPr>
            <w:lang w:val="en-AU"/>
          </w:rPr>
          <w:delText>the case</w:delText>
        </w:r>
      </w:del>
      <w:ins w:id="68" w:author="Josh Madin" w:date="2016-03-18T14:48:00Z">
        <w:r w:rsidR="000E6773">
          <w:rPr>
            <w:lang w:val="en-AU"/>
          </w:rPr>
          <w:t>important</w:t>
        </w:r>
      </w:ins>
      <w:r w:rsidRPr="00CC30E1">
        <w:rPr>
          <w:lang w:val="en-AU"/>
        </w:rPr>
        <w:t xml:space="preserve"> in marine environments where </w:t>
      </w:r>
      <w:r w:rsidR="007600C2" w:rsidRPr="00CC30E1">
        <w:rPr>
          <w:lang w:val="en-AU"/>
        </w:rPr>
        <w:t xml:space="preserve">most </w:t>
      </w:r>
      <w:r w:rsidR="00FB145A" w:rsidRPr="00CC30E1">
        <w:rPr>
          <w:lang w:val="en-AU"/>
        </w:rPr>
        <w:t xml:space="preserve">gamete </w:t>
      </w:r>
      <w:r w:rsidR="001F5820" w:rsidRPr="00CC30E1">
        <w:rPr>
          <w:lang w:val="en-AU"/>
        </w:rPr>
        <w:t>fertilisation</w:t>
      </w:r>
      <w:r w:rsidR="00FB145A" w:rsidRPr="00CC30E1">
        <w:rPr>
          <w:lang w:val="en-AU"/>
        </w:rPr>
        <w:t xml:space="preserve"> and larval </w:t>
      </w:r>
      <w:r w:rsidRPr="00CC30E1">
        <w:rPr>
          <w:lang w:val="en-AU"/>
        </w:rPr>
        <w:t xml:space="preserve">dispersal occur in the plankton </w:t>
      </w:r>
      <w:r w:rsidR="006B2A4C" w:rsidRPr="00BF6499">
        <w:rPr>
          <w:lang w:val="en-AU"/>
        </w:rPr>
        <w:fldChar w:fldCharType="begin"/>
      </w:r>
      <w:r w:rsidR="00F04B20" w:rsidRPr="00CC30E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69" w:author="Rachael Maree Woods" w:date="2016-03-16T14:26:00Z">
            <w:rPr/>
          </w:rPrChange>
        </w:rPr>
        <w:instrText xml:space="preserve"> HYPERLINK \l "_ENREF_27" \o "Grantham, 2003 #37" </w:instrText>
      </w:r>
      <w:r w:rsidR="00E71073" w:rsidRPr="00BF6499">
        <w:rPr>
          <w:lang w:val="en-AU"/>
        </w:rPr>
        <w:fldChar w:fldCharType="separate"/>
      </w:r>
      <w:r w:rsidR="00196F2F" w:rsidRPr="00CC30E1">
        <w:rPr>
          <w:lang w:val="en-AU"/>
        </w:rPr>
        <w:t>Grantham et al. 200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Adult marine species often lack the ability to travel large distances once mature or are sedentary in their adult</w:t>
      </w:r>
      <w:r w:rsidR="00F04B20" w:rsidRPr="00CC30E1">
        <w:rPr>
          <w:lang w:val="en-AU"/>
        </w:rPr>
        <w:t xml:space="preserve"> form </w:t>
      </w:r>
      <w:r w:rsidR="006B2A4C" w:rsidRPr="00492DC6">
        <w:rPr>
          <w:lang w:val="en-AU"/>
        </w:rPr>
        <w:fldChar w:fldCharType="begin"/>
      </w:r>
      <w:r w:rsidR="00F04B20" w:rsidRPr="00CC30E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492DC6">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70" w:author="Rachael Maree Woods" w:date="2016-03-16T14:26:00Z">
            <w:rPr/>
          </w:rPrChange>
        </w:rPr>
        <w:instrText xml:space="preserve"> HYPERLINK \l "_ENREF_36" \o "Jackson, 1986 #47" </w:instrText>
      </w:r>
      <w:r w:rsidR="00E71073" w:rsidRPr="00BF6499">
        <w:rPr>
          <w:lang w:val="en-AU"/>
        </w:rPr>
        <w:fldChar w:fldCharType="separate"/>
      </w:r>
      <w:r w:rsidR="00196F2F" w:rsidRPr="00CC30E1">
        <w:rPr>
          <w:lang w:val="en-AU"/>
        </w:rPr>
        <w:t>Jackson 1986</w:t>
      </w:r>
      <w:r w:rsidR="00E71073" w:rsidRPr="00BF6499">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71" w:author="Rachael Maree Woods" w:date="2016-03-16T14:26:00Z">
            <w:rPr/>
          </w:rPrChange>
        </w:rPr>
        <w:instrText xml:space="preserve"> HYPERLINK \l "_ENREF_16" \o "Cowen, 2009 #29" </w:instrText>
      </w:r>
      <w:r w:rsidR="00E71073" w:rsidRPr="00492DC6">
        <w:rPr>
          <w:lang w:val="en-AU"/>
        </w:rPr>
        <w:fldChar w:fldCharType="separate"/>
      </w:r>
      <w:r w:rsidR="00196F2F" w:rsidRPr="00CC30E1">
        <w:rPr>
          <w:lang w:val="en-AU"/>
        </w:rPr>
        <w:t>Cowen and Sponaugle 2009</w:t>
      </w:r>
      <w:r w:rsidR="00E71073" w:rsidRPr="00492DC6">
        <w:rPr>
          <w:lang w:val="en-AU"/>
        </w:rPr>
        <w:fldChar w:fldCharType="end"/>
      </w:r>
      <w:r w:rsidR="00F04B20" w:rsidRPr="00CC30E1">
        <w:rPr>
          <w:lang w:val="en-AU"/>
        </w:rPr>
        <w:t>)</w:t>
      </w:r>
      <w:r w:rsidR="006B2A4C" w:rsidRPr="00492DC6">
        <w:rPr>
          <w:lang w:val="en-AU"/>
        </w:rPr>
        <w:fldChar w:fldCharType="end"/>
      </w:r>
      <w:r w:rsidR="00F04B20" w:rsidRPr="00CC30E1">
        <w:rPr>
          <w:lang w:val="en-AU"/>
        </w:rPr>
        <w:t xml:space="preserve">. </w:t>
      </w:r>
      <w:r w:rsidRPr="00CC30E1">
        <w:rPr>
          <w:lang w:val="en-AU"/>
        </w:rPr>
        <w:t xml:space="preserve">Larval dispersal ensures the </w:t>
      </w:r>
      <w:r w:rsidR="0088773E" w:rsidRPr="00CC30E1">
        <w:rPr>
          <w:lang w:val="en-AU"/>
        </w:rPr>
        <w:t>connectivity</w:t>
      </w:r>
      <w:r w:rsidR="008D1E1F" w:rsidRPr="00CC30E1">
        <w:rPr>
          <w:lang w:val="en-AU"/>
        </w:rPr>
        <w:t xml:space="preserve"> of existing </w:t>
      </w:r>
      <w:r w:rsidRPr="00CC30E1">
        <w:rPr>
          <w:lang w:val="en-AU"/>
        </w:rPr>
        <w:t>populations</w:t>
      </w:r>
      <w:r w:rsidR="0088773E" w:rsidRPr="00CC30E1">
        <w:rPr>
          <w:lang w:val="en-AU"/>
        </w:rPr>
        <w:t>, including buffering from local extinction,</w:t>
      </w:r>
      <w:r w:rsidRPr="00CC30E1">
        <w:rPr>
          <w:lang w:val="en-AU"/>
        </w:rPr>
        <w:t xml:space="preserve"> </w:t>
      </w:r>
      <w:r w:rsidR="008D1E1F" w:rsidRPr="00CC30E1">
        <w:rPr>
          <w:lang w:val="en-AU"/>
        </w:rPr>
        <w:t xml:space="preserve">and establishment of </w:t>
      </w:r>
      <w:r w:rsidRPr="00CC30E1">
        <w:rPr>
          <w:lang w:val="en-AU"/>
        </w:rPr>
        <w:t>new or less populated locations</w:t>
      </w:r>
      <w:r w:rsidR="00F04B20" w:rsidRPr="00CC30E1">
        <w:rPr>
          <w:lang w:val="en-AU"/>
        </w:rPr>
        <w:t xml:space="preserve"> </w:t>
      </w:r>
      <w:r w:rsidR="006B2A4C" w:rsidRPr="00BF6499">
        <w:rPr>
          <w:lang w:val="en-AU"/>
        </w:rPr>
        <w:fldChar w:fldCharType="begin"/>
      </w:r>
      <w:r w:rsidR="00F04B20" w:rsidRPr="00CC30E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72" w:author="Rachael Maree Woods" w:date="2016-03-16T14:26:00Z">
            <w:rPr/>
          </w:rPrChange>
        </w:rPr>
        <w:instrText xml:space="preserve"> HYPERLINK \l "_ENREF_23" \o "Gaylord, 2013 #35" </w:instrText>
      </w:r>
      <w:r w:rsidR="00E71073" w:rsidRPr="00BF6499">
        <w:rPr>
          <w:lang w:val="en-AU"/>
        </w:rPr>
        <w:fldChar w:fldCharType="separate"/>
      </w:r>
      <w:r w:rsidR="00196F2F" w:rsidRPr="00CC30E1">
        <w:rPr>
          <w:lang w:val="en-AU"/>
        </w:rPr>
        <w:t>Gaylord et al. 201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xml:space="preserve">. </w:t>
      </w:r>
      <w:r w:rsidR="00812FB8" w:rsidRPr="00CC30E1">
        <w:rPr>
          <w:lang w:val="en-AU"/>
        </w:rPr>
        <w:t>R</w:t>
      </w:r>
      <w:r w:rsidR="00802544" w:rsidRPr="00CC30E1">
        <w:rPr>
          <w:lang w:val="en-AU"/>
        </w:rPr>
        <w:t xml:space="preserve">eef building </w:t>
      </w:r>
      <w:r w:rsidRPr="00CC30E1">
        <w:rPr>
          <w:lang w:val="en-AU"/>
        </w:rPr>
        <w:t>corals disperse</w:t>
      </w:r>
      <w:r w:rsidR="00D657E0" w:rsidRPr="00CC30E1">
        <w:rPr>
          <w:lang w:val="en-AU"/>
        </w:rPr>
        <w:t xml:space="preserve"> via pelagic larvae, potentially over vast distance</w:t>
      </w:r>
      <w:r w:rsidR="0017302A" w:rsidRPr="00CC30E1">
        <w:rPr>
          <w:lang w:val="en-AU"/>
        </w:rPr>
        <w:t>s</w:t>
      </w:r>
      <w:r w:rsidR="00D86DE3" w:rsidRPr="00CC30E1">
        <w:rPr>
          <w:lang w:val="en-AU"/>
        </w:rPr>
        <w:t xml:space="preserve"> (Jackson 1986; Richmond 199</w:t>
      </w:r>
      <w:r w:rsidR="008764EC" w:rsidRPr="00CC30E1">
        <w:rPr>
          <w:lang w:val="en-AU"/>
        </w:rPr>
        <w:t>7; Graham et al. 200</w:t>
      </w:r>
      <w:r w:rsidR="00787E59" w:rsidRPr="00CC30E1">
        <w:rPr>
          <w:lang w:val="en-AU"/>
        </w:rPr>
        <w:t>8</w:t>
      </w:r>
      <w:r w:rsidR="00D657E0" w:rsidRPr="00CC30E1">
        <w:rPr>
          <w:lang w:val="en-AU"/>
        </w:rPr>
        <w:t>)</w:t>
      </w:r>
      <w:r w:rsidR="0017302A" w:rsidRPr="00CC30E1">
        <w:rPr>
          <w:lang w:val="en-AU"/>
        </w:rPr>
        <w:t>.</w:t>
      </w:r>
      <w:r w:rsidRPr="00CC30E1">
        <w:rPr>
          <w:lang w:val="en-AU"/>
        </w:rPr>
        <w:t xml:space="preserve"> </w:t>
      </w:r>
      <w:r w:rsidR="00406C5C" w:rsidRPr="00CC30E1">
        <w:rPr>
          <w:lang w:val="en-AU"/>
        </w:rPr>
        <w:t>H</w:t>
      </w:r>
      <w:r w:rsidRPr="00CC30E1">
        <w:rPr>
          <w:lang w:val="en-AU"/>
        </w:rPr>
        <w:t xml:space="preserve">owever, it is these early stages that are </w:t>
      </w:r>
      <w:r w:rsidR="00D657E0" w:rsidRPr="00CC30E1">
        <w:rPr>
          <w:lang w:val="en-AU"/>
        </w:rPr>
        <w:t xml:space="preserve">often </w:t>
      </w:r>
      <w:r w:rsidRPr="00CC30E1">
        <w:rPr>
          <w:lang w:val="en-AU"/>
        </w:rPr>
        <w:t>vulnerable to slight changes in environmental conditions</w:t>
      </w:r>
      <w:r w:rsidR="003D11BA" w:rsidRPr="00CC30E1">
        <w:rPr>
          <w:lang w:val="en-AU"/>
        </w:rPr>
        <w:t xml:space="preserve"> </w:t>
      </w:r>
      <w:r w:rsidR="006B2A4C" w:rsidRPr="00BF6499">
        <w:rPr>
          <w:lang w:val="en-AU"/>
        </w:rPr>
        <w:fldChar w:fldCharType="begin"/>
      </w:r>
      <w:r w:rsidR="00672CA8" w:rsidRPr="00CC30E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BF6499">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73" w:author="Rachael Maree Woods" w:date="2016-03-16T14:26:00Z">
            <w:rPr/>
          </w:rPrChange>
        </w:rPr>
        <w:instrText xml:space="preserve"> HYPERLINK \l "_ENREF_32" \o "Hédouin, 2013 #81" </w:instrText>
      </w:r>
      <w:r w:rsidR="00E71073" w:rsidRPr="00BF6499">
        <w:rPr>
          <w:lang w:val="en-AU"/>
        </w:rPr>
        <w:fldChar w:fldCharType="separate"/>
      </w:r>
      <w:r w:rsidR="00196F2F" w:rsidRPr="00CC30E1">
        <w:rPr>
          <w:lang w:val="en-AU"/>
        </w:rPr>
        <w:t>Hédouin and Gates 2013</w:t>
      </w:r>
      <w:r w:rsidR="00E71073" w:rsidRPr="00BF6499">
        <w:rPr>
          <w:lang w:val="en-AU"/>
        </w:rPr>
        <w:fldChar w:fldCharType="end"/>
      </w:r>
      <w:r w:rsidR="00672CA8" w:rsidRPr="00CC30E1">
        <w:rPr>
          <w:lang w:val="en-AU"/>
        </w:rPr>
        <w:t>)</w:t>
      </w:r>
      <w:r w:rsidR="006B2A4C" w:rsidRPr="00BF6499">
        <w:rPr>
          <w:lang w:val="en-AU"/>
        </w:rPr>
        <w:fldChar w:fldCharType="end"/>
      </w:r>
      <w:r w:rsidRPr="00CC30E1">
        <w:rPr>
          <w:lang w:val="en-AU"/>
        </w:rPr>
        <w:t xml:space="preserve">. </w:t>
      </w:r>
    </w:p>
    <w:p w14:paraId="1CBB91F1" w14:textId="77777777" w:rsidR="009604BC" w:rsidRPr="00CC30E1" w:rsidRDefault="009604BC" w:rsidP="009219E1">
      <w:pPr>
        <w:spacing w:line="480" w:lineRule="auto"/>
        <w:rPr>
          <w:lang w:val="en-AU"/>
        </w:rPr>
      </w:pPr>
    </w:p>
    <w:p w14:paraId="62DA9EFE" w14:textId="370FCEA1" w:rsidR="009604BC" w:rsidRPr="00CC30E1" w:rsidRDefault="007768FB" w:rsidP="009219E1">
      <w:pPr>
        <w:spacing w:line="480" w:lineRule="auto"/>
        <w:rPr>
          <w:ins w:id="74" w:author="Rachael Maree Woods" w:date="2016-03-02T09:52:00Z"/>
          <w:lang w:val="en-AU"/>
        </w:rPr>
      </w:pPr>
      <w:r w:rsidRPr="00CC30E1">
        <w:rPr>
          <w:lang w:val="en-AU"/>
        </w:rPr>
        <w:t>P</w:t>
      </w:r>
      <w:r w:rsidR="00321177" w:rsidRPr="00CC30E1">
        <w:rPr>
          <w:lang w:val="en-AU"/>
        </w:rPr>
        <w:t>re-settlement</w:t>
      </w:r>
      <w:r w:rsidR="009604BC" w:rsidRPr="00CC30E1">
        <w:rPr>
          <w:lang w:val="en-AU"/>
        </w:rPr>
        <w:t xml:space="preserve"> stages </w:t>
      </w:r>
      <w:r w:rsidR="00321177" w:rsidRPr="00CC30E1">
        <w:rPr>
          <w:lang w:val="en-AU"/>
        </w:rPr>
        <w:t xml:space="preserve">of </w:t>
      </w:r>
      <w:r w:rsidR="009604BC" w:rsidRPr="00CC30E1">
        <w:rPr>
          <w:lang w:val="en-AU"/>
        </w:rPr>
        <w:t xml:space="preserve">corals </w:t>
      </w:r>
      <w:r w:rsidR="00321177" w:rsidRPr="00CC30E1">
        <w:rPr>
          <w:lang w:val="en-AU"/>
        </w:rPr>
        <w:t>(</w:t>
      </w:r>
      <w:r w:rsidR="00B5290F" w:rsidRPr="00CC30E1">
        <w:rPr>
          <w:lang w:val="en-AU"/>
        </w:rPr>
        <w:t xml:space="preserve">embryos </w:t>
      </w:r>
      <w:r w:rsidR="009604BC" w:rsidRPr="00CC30E1">
        <w:rPr>
          <w:lang w:val="en-AU"/>
        </w:rPr>
        <w:t>and larva</w:t>
      </w:r>
      <w:r w:rsidR="00B5290F" w:rsidRPr="00CC30E1">
        <w:rPr>
          <w:lang w:val="en-AU"/>
        </w:rPr>
        <w:t>e</w:t>
      </w:r>
      <w:r w:rsidR="00321177" w:rsidRPr="00CC30E1">
        <w:rPr>
          <w:lang w:val="en-AU"/>
        </w:rPr>
        <w:t>)</w:t>
      </w:r>
      <w:r w:rsidR="009604BC" w:rsidRPr="00CC30E1">
        <w:rPr>
          <w:lang w:val="en-AU"/>
        </w:rPr>
        <w:t xml:space="preserve"> </w:t>
      </w:r>
      <w:r w:rsidR="00321177" w:rsidRPr="00CC30E1">
        <w:rPr>
          <w:lang w:val="en-AU"/>
        </w:rPr>
        <w:t xml:space="preserve">are usually </w:t>
      </w:r>
      <w:r w:rsidRPr="00CC30E1">
        <w:rPr>
          <w:lang w:val="en-AU"/>
        </w:rPr>
        <w:t>influenced</w:t>
      </w:r>
      <w:r w:rsidR="00321177" w:rsidRPr="00CC30E1">
        <w:rPr>
          <w:lang w:val="en-AU"/>
        </w:rPr>
        <w:t xml:space="preserve"> </w:t>
      </w:r>
      <w:r w:rsidRPr="00CC30E1">
        <w:rPr>
          <w:lang w:val="en-AU"/>
        </w:rPr>
        <w:t>by</w:t>
      </w:r>
      <w:r w:rsidR="00321177" w:rsidRPr="00CC30E1">
        <w:rPr>
          <w:lang w:val="en-AU"/>
        </w:rPr>
        <w:t xml:space="preserve"> </w:t>
      </w:r>
      <w:r w:rsidR="009604BC" w:rsidRPr="00CC30E1">
        <w:rPr>
          <w:lang w:val="en-AU"/>
        </w:rPr>
        <w:t xml:space="preserve">specific environmental and chemical cues, which dictate </w:t>
      </w:r>
      <w:del w:id="75" w:author="Josh Madin" w:date="2016-03-18T14:49:00Z">
        <w:r w:rsidR="009604BC" w:rsidRPr="00CC30E1" w:rsidDel="000E6773">
          <w:rPr>
            <w:lang w:val="en-AU"/>
          </w:rPr>
          <w:delText xml:space="preserve">the </w:delText>
        </w:r>
      </w:del>
      <w:ins w:id="76" w:author="Josh Madin" w:date="2016-03-18T14:49:00Z">
        <w:r w:rsidR="000E6773">
          <w:rPr>
            <w:lang w:val="en-AU"/>
          </w:rPr>
          <w:t>their</w:t>
        </w:r>
        <w:r w:rsidR="000E6773" w:rsidRPr="00CC30E1">
          <w:rPr>
            <w:lang w:val="en-AU"/>
          </w:rPr>
          <w:t xml:space="preserve"> </w:t>
        </w:r>
      </w:ins>
      <w:r w:rsidR="00B5290F" w:rsidRPr="00CC30E1">
        <w:rPr>
          <w:lang w:val="en-AU"/>
        </w:rPr>
        <w:t xml:space="preserve">success </w:t>
      </w:r>
      <w:del w:id="77" w:author="Josh Madin" w:date="2016-03-18T14:49:00Z">
        <w:r w:rsidR="00B5290F" w:rsidRPr="00CC30E1" w:rsidDel="000E6773">
          <w:rPr>
            <w:lang w:val="en-AU"/>
          </w:rPr>
          <w:delText>of these stages</w:delText>
        </w:r>
        <w:r w:rsidR="00672CA8" w:rsidRPr="00CC30E1" w:rsidDel="000E6773">
          <w:rPr>
            <w:lang w:val="en-AU"/>
          </w:rPr>
          <w:delText xml:space="preserve"> </w:delText>
        </w:r>
      </w:del>
      <w:r w:rsidR="006B2A4C" w:rsidRPr="00BF6499">
        <w:rPr>
          <w:lang w:val="en-AU"/>
        </w:rPr>
        <w:fldChar w:fldCharType="begin"/>
      </w:r>
      <w:r w:rsidR="00672CA8" w:rsidRPr="00CC30E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BF6499">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78" w:author="Rachael Maree Woods" w:date="2016-03-16T14:26:00Z">
            <w:rPr/>
          </w:rPrChange>
        </w:rPr>
        <w:instrText xml:space="preserve"> HYPERLINK \l "_ENREF_20" \o "Erwin, 2010 #32" </w:instrText>
      </w:r>
      <w:r w:rsidR="00E71073" w:rsidRPr="00BF6499">
        <w:rPr>
          <w:lang w:val="en-AU"/>
        </w:rPr>
        <w:fldChar w:fldCharType="separate"/>
      </w:r>
      <w:r w:rsidR="00196F2F" w:rsidRPr="00CC30E1">
        <w:rPr>
          <w:lang w:val="en-AU"/>
        </w:rPr>
        <w:t>Erwin and Szmant 2010</w:t>
      </w:r>
      <w:r w:rsidR="00E71073" w:rsidRPr="00BF6499">
        <w:rPr>
          <w:lang w:val="en-AU"/>
        </w:rPr>
        <w:fldChar w:fldCharType="end"/>
      </w:r>
      <w:r w:rsidR="00672CA8" w:rsidRPr="00CC30E1">
        <w:rPr>
          <w:lang w:val="en-AU"/>
        </w:rPr>
        <w:t>)</w:t>
      </w:r>
      <w:r w:rsidR="006B2A4C" w:rsidRPr="00BF6499">
        <w:rPr>
          <w:lang w:val="en-AU"/>
        </w:rPr>
        <w:fldChar w:fldCharType="end"/>
      </w:r>
      <w:r w:rsidR="00672CA8" w:rsidRPr="00CC30E1">
        <w:rPr>
          <w:lang w:val="en-AU"/>
        </w:rPr>
        <w:t>.</w:t>
      </w:r>
      <w:r w:rsidR="00392996" w:rsidRPr="00CC30E1">
        <w:rPr>
          <w:lang w:val="en-AU"/>
        </w:rPr>
        <w:t xml:space="preserve"> </w:t>
      </w:r>
      <w:r w:rsidR="00B5290F" w:rsidRPr="00CC30E1">
        <w:rPr>
          <w:lang w:val="en-AU"/>
        </w:rPr>
        <w:t>Approximately</w:t>
      </w:r>
      <w:r w:rsidR="00134457" w:rsidRPr="00CC30E1">
        <w:rPr>
          <w:lang w:val="en-AU"/>
        </w:rPr>
        <w:t xml:space="preserve"> </w:t>
      </w:r>
      <w:r w:rsidR="00392996" w:rsidRPr="00CC30E1">
        <w:rPr>
          <w:lang w:val="en-AU"/>
        </w:rPr>
        <w:t>85% of scleractinian coral</w:t>
      </w:r>
      <w:r w:rsidR="009604BC" w:rsidRPr="00CC30E1">
        <w:rPr>
          <w:lang w:val="en-AU"/>
        </w:rPr>
        <w:t xml:space="preserve"> species </w:t>
      </w:r>
      <w:r w:rsidR="00B5290F" w:rsidRPr="00CC30E1">
        <w:rPr>
          <w:lang w:val="en-AU"/>
        </w:rPr>
        <w:t>broadcast spawn gametes</w:t>
      </w:r>
      <w:r w:rsidR="00672CA8" w:rsidRPr="00CC30E1">
        <w:rPr>
          <w:lang w:val="en-AU"/>
        </w:rPr>
        <w:t xml:space="preserve"> </w:t>
      </w:r>
      <w:r w:rsidR="00B5290F" w:rsidRPr="00CC30E1">
        <w:rPr>
          <w:lang w:val="en-AU"/>
        </w:rPr>
        <w:t>that</w:t>
      </w:r>
      <w:r w:rsidR="008B17FC" w:rsidRPr="00CC30E1">
        <w:rPr>
          <w:lang w:val="en-AU"/>
        </w:rPr>
        <w:t xml:space="preserve"> rise to the surface waters where fertilisation </w:t>
      </w:r>
      <w:r w:rsidR="00C01331" w:rsidRPr="00CC30E1">
        <w:rPr>
          <w:lang w:val="en-AU"/>
        </w:rPr>
        <w:t>occurs</w:t>
      </w:r>
      <w:r w:rsidR="00561C2B" w:rsidRPr="00CC30E1">
        <w:rPr>
          <w:lang w:val="en-AU"/>
        </w:rPr>
        <w:t xml:space="preserve"> (Baird et al. 2009)</w:t>
      </w:r>
      <w:r w:rsidR="009604BC" w:rsidRPr="00CC30E1">
        <w:rPr>
          <w:lang w:val="en-AU"/>
        </w:rPr>
        <w:t xml:space="preserve">. </w:t>
      </w:r>
      <w:r w:rsidR="002939D2" w:rsidRPr="00CC30E1">
        <w:rPr>
          <w:lang w:val="en-AU"/>
        </w:rPr>
        <w:t xml:space="preserve">Following </w:t>
      </w:r>
      <w:r w:rsidR="001F5820" w:rsidRPr="00CC30E1">
        <w:rPr>
          <w:lang w:val="en-AU"/>
        </w:rPr>
        <w:t>fertilisation</w:t>
      </w:r>
      <w:r w:rsidR="002939D2" w:rsidRPr="00CC30E1">
        <w:rPr>
          <w:lang w:val="en-AU"/>
        </w:rPr>
        <w:t xml:space="preserve">, </w:t>
      </w:r>
      <w:r w:rsidR="009604BC" w:rsidRPr="00CC30E1">
        <w:rPr>
          <w:lang w:val="en-AU"/>
        </w:rPr>
        <w:t xml:space="preserve">larvae </w:t>
      </w:r>
      <w:r w:rsidR="00BA56E9" w:rsidRPr="00CC30E1">
        <w:rPr>
          <w:lang w:val="en-AU"/>
        </w:rPr>
        <w:t xml:space="preserve">of some species </w:t>
      </w:r>
      <w:r w:rsidR="002939D2" w:rsidRPr="00CC30E1">
        <w:rPr>
          <w:lang w:val="en-AU"/>
        </w:rPr>
        <w:t xml:space="preserve">can </w:t>
      </w:r>
      <w:r w:rsidR="009604BC" w:rsidRPr="00CC30E1">
        <w:rPr>
          <w:lang w:val="en-AU"/>
        </w:rPr>
        <w:t xml:space="preserve">survive for up to several </w:t>
      </w:r>
      <w:r w:rsidR="00BA56E9" w:rsidRPr="00CC30E1">
        <w:rPr>
          <w:lang w:val="en-AU"/>
        </w:rPr>
        <w:t xml:space="preserve">months </w:t>
      </w:r>
      <w:r w:rsidR="009604BC" w:rsidRPr="00CC30E1">
        <w:rPr>
          <w:lang w:val="en-AU"/>
        </w:rPr>
        <w:t>in the plankton</w:t>
      </w:r>
      <w:r w:rsidR="008764EC" w:rsidRPr="00CC30E1">
        <w:rPr>
          <w:lang w:val="en-AU"/>
        </w:rPr>
        <w:t xml:space="preserve"> (Graham et al. 200</w:t>
      </w:r>
      <w:r w:rsidR="00787E59" w:rsidRPr="00CC30E1">
        <w:rPr>
          <w:lang w:val="en-AU"/>
        </w:rPr>
        <w:t>8</w:t>
      </w:r>
      <w:r w:rsidR="00BA56E9" w:rsidRPr="00CC30E1">
        <w:rPr>
          <w:lang w:val="en-AU"/>
        </w:rPr>
        <w:t>)</w:t>
      </w:r>
      <w:r w:rsidR="008B17FC" w:rsidRPr="00CC30E1">
        <w:rPr>
          <w:lang w:val="en-AU"/>
        </w:rPr>
        <w:t xml:space="preserve">, however most are competent to settle onto the reef after </w:t>
      </w:r>
      <w:r w:rsidR="007600C2" w:rsidRPr="00CC30E1">
        <w:rPr>
          <w:lang w:val="en-AU"/>
        </w:rPr>
        <w:t>approximately four</w:t>
      </w:r>
      <w:r w:rsidR="008B17FC" w:rsidRPr="00CC30E1">
        <w:rPr>
          <w:lang w:val="en-AU"/>
        </w:rPr>
        <w:t xml:space="preserve"> days</w:t>
      </w:r>
      <w:r w:rsidR="00BA56E9" w:rsidRPr="00CC30E1">
        <w:rPr>
          <w:lang w:val="en-AU"/>
        </w:rPr>
        <w:t xml:space="preserve"> (Connolly &amp; Baird 2010; Figueiredo et al 2013)</w:t>
      </w:r>
      <w:r w:rsidR="00281E24" w:rsidRPr="00CC30E1">
        <w:rPr>
          <w:lang w:val="en-AU"/>
        </w:rPr>
        <w:t>.</w:t>
      </w:r>
      <w:r w:rsidR="00672CA8" w:rsidRPr="00CC30E1">
        <w:rPr>
          <w:lang w:val="en-AU"/>
        </w:rPr>
        <w:t xml:space="preserve"> </w:t>
      </w:r>
      <w:r w:rsidR="002B799F" w:rsidRPr="00CC30E1">
        <w:rPr>
          <w:lang w:val="en-AU"/>
        </w:rPr>
        <w:t xml:space="preserve">Subtle changes in nutrient </w:t>
      </w:r>
      <w:del w:id="79" w:author="Rachael Maree Woods" w:date="2016-02-17T09:23:00Z">
        <w:r w:rsidR="002B799F" w:rsidRPr="00CC30E1" w:rsidDel="00863F3E">
          <w:rPr>
            <w:lang w:val="en-AU"/>
          </w:rPr>
          <w:delText>load</w:delText>
        </w:r>
      </w:del>
      <w:ins w:id="80" w:author="Rachael Maree Woods" w:date="2016-02-17T09:23:00Z">
        <w:r w:rsidR="00863F3E" w:rsidRPr="00CC30E1">
          <w:rPr>
            <w:lang w:val="en-AU"/>
          </w:rPr>
          <w:t>concentrations</w:t>
        </w:r>
      </w:ins>
      <w:r w:rsidR="002B799F" w:rsidRPr="00CC30E1">
        <w:rPr>
          <w:lang w:val="en-AU"/>
        </w:rPr>
        <w:t xml:space="preserve">, heavy metal toxicity and ocean chemistry severely reduce fertilisation success </w:t>
      </w:r>
      <w:r w:rsidR="002B799F" w:rsidRPr="00BF6499">
        <w:rPr>
          <w:lang w:val="en-AU"/>
        </w:rPr>
        <w:fldChar w:fldCharType="begin"/>
      </w:r>
      <w:r w:rsidR="002B799F" w:rsidRPr="00CC30E1">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BF6499">
        <w:rPr>
          <w:lang w:val="en-AU"/>
        </w:rPr>
        <w:fldChar w:fldCharType="separate"/>
      </w:r>
      <w:r w:rsidR="002B799F" w:rsidRPr="00CC30E1">
        <w:rPr>
          <w:lang w:val="en-AU"/>
        </w:rPr>
        <w:t>(</w:t>
      </w:r>
      <w:r w:rsidR="00E71073" w:rsidRPr="00BF6499">
        <w:rPr>
          <w:lang w:val="en-AU"/>
        </w:rPr>
        <w:fldChar w:fldCharType="begin"/>
      </w:r>
      <w:r w:rsidR="00E71073" w:rsidRPr="00CC30E1">
        <w:rPr>
          <w:lang w:val="en-AU"/>
          <w:rPrChange w:id="81" w:author="Rachael Maree Woods" w:date="2016-03-16T14:26:00Z">
            <w:rPr/>
          </w:rPrChange>
        </w:rPr>
        <w:instrText xml:space="preserve"> HYPERLINK \l "_ENREF_65" \o "Victor, 2005 #60" </w:instrText>
      </w:r>
      <w:r w:rsidR="00E71073" w:rsidRPr="00BF6499">
        <w:rPr>
          <w:lang w:val="en-AU"/>
        </w:rPr>
        <w:fldChar w:fldCharType="separate"/>
      </w:r>
      <w:r w:rsidR="00196F2F" w:rsidRPr="00CC30E1">
        <w:rPr>
          <w:lang w:val="en-AU"/>
        </w:rPr>
        <w:t>Victor and Richmond 2005</w:t>
      </w:r>
      <w:r w:rsidR="00E71073" w:rsidRPr="00BF6499">
        <w:rPr>
          <w:lang w:val="en-AU"/>
        </w:rPr>
        <w:fldChar w:fldCharType="end"/>
      </w:r>
      <w:r w:rsidR="002B799F" w:rsidRPr="00CC30E1">
        <w:rPr>
          <w:lang w:val="en-AU"/>
        </w:rPr>
        <w:t xml:space="preserve">; </w:t>
      </w:r>
      <w:r w:rsidR="00E71073" w:rsidRPr="00BF6499">
        <w:rPr>
          <w:lang w:val="en-AU"/>
        </w:rPr>
        <w:fldChar w:fldCharType="begin"/>
      </w:r>
      <w:r w:rsidR="00E71073" w:rsidRPr="00CC30E1">
        <w:rPr>
          <w:lang w:val="en-AU"/>
          <w:rPrChange w:id="82" w:author="Rachael Maree Woods" w:date="2016-03-16T14:26:00Z">
            <w:rPr/>
          </w:rPrChange>
        </w:rPr>
        <w:instrText xml:space="preserve"> HYPERLINK \l "_ENREF_35" \o "Humphrey, 2008 #46" </w:instrText>
      </w:r>
      <w:r w:rsidR="00E71073" w:rsidRPr="00BF6499">
        <w:rPr>
          <w:lang w:val="en-AU"/>
        </w:rPr>
        <w:fldChar w:fldCharType="separate"/>
      </w:r>
      <w:r w:rsidR="00196F2F" w:rsidRPr="00CC30E1">
        <w:rPr>
          <w:lang w:val="en-AU"/>
        </w:rPr>
        <w:t>Humphrey et al. 2008</w:t>
      </w:r>
      <w:r w:rsidR="00E71073" w:rsidRPr="00BF6499">
        <w:rPr>
          <w:lang w:val="en-AU"/>
        </w:rPr>
        <w:fldChar w:fldCharType="end"/>
      </w:r>
      <w:r w:rsidR="002B799F" w:rsidRPr="00CC30E1">
        <w:rPr>
          <w:lang w:val="en-AU"/>
        </w:rPr>
        <w:t>)</w:t>
      </w:r>
      <w:r w:rsidR="002B799F" w:rsidRPr="00BF6499">
        <w:rPr>
          <w:lang w:val="en-AU"/>
        </w:rPr>
        <w:fldChar w:fldCharType="end"/>
      </w:r>
      <w:r w:rsidR="002B799F" w:rsidRPr="00CC30E1">
        <w:rPr>
          <w:lang w:val="en-AU"/>
        </w:rPr>
        <w:t>.</w:t>
      </w:r>
      <w:r w:rsidR="00561C2B" w:rsidRPr="00CC30E1">
        <w:rPr>
          <w:lang w:val="en-AU"/>
        </w:rPr>
        <w:t xml:space="preserve"> </w:t>
      </w:r>
      <w:r w:rsidR="00254DBA" w:rsidRPr="00CC30E1">
        <w:rPr>
          <w:lang w:val="en-AU"/>
        </w:rPr>
        <w:t>Heavy metals including copper and lead</w:t>
      </w:r>
      <w:ins w:id="83" w:author="Josh Madin" w:date="2016-03-18T14:50:00Z">
        <w:r w:rsidR="000E6773">
          <w:rPr>
            <w:lang w:val="en-AU"/>
          </w:rPr>
          <w:t>,</w:t>
        </w:r>
      </w:ins>
      <w:r w:rsidR="00254DBA" w:rsidRPr="00CC30E1">
        <w:rPr>
          <w:lang w:val="en-AU"/>
        </w:rPr>
        <w:t xml:space="preserve"> </w:t>
      </w:r>
      <w:ins w:id="84" w:author="Rachael Maree Woods" w:date="2016-03-02T09:48:00Z">
        <w:r w:rsidR="00506AAF" w:rsidRPr="00CC30E1">
          <w:rPr>
            <w:lang w:val="en-AU"/>
          </w:rPr>
          <w:t xml:space="preserve">which are naturally found </w:t>
        </w:r>
        <w:del w:id="85" w:author="Josh Madin" w:date="2016-03-18T14:50:00Z">
          <w:r w:rsidR="00506AAF" w:rsidRPr="00CC30E1" w:rsidDel="000E6773">
            <w:rPr>
              <w:lang w:val="en-AU"/>
            </w:rPr>
            <w:delText>with</w:delText>
          </w:r>
        </w:del>
      </w:ins>
      <w:ins w:id="86" w:author="Rachael Maree Woods" w:date="2016-03-02T09:49:00Z">
        <w:del w:id="87" w:author="Josh Madin" w:date="2016-03-18T14:50:00Z">
          <w:r w:rsidR="00506AAF" w:rsidRPr="00CC30E1" w:rsidDel="000E6773">
            <w:rPr>
              <w:lang w:val="en-AU"/>
            </w:rPr>
            <w:delText>in the oceans</w:delText>
          </w:r>
        </w:del>
      </w:ins>
      <w:ins w:id="88" w:author="Josh Madin" w:date="2016-03-18T14:50:00Z">
        <w:r w:rsidR="000E6773">
          <w:rPr>
            <w:lang w:val="en-AU"/>
          </w:rPr>
          <w:t>in seawater,</w:t>
        </w:r>
      </w:ins>
      <w:ins w:id="89" w:author="Rachael Maree Woods" w:date="2016-03-02T09:49:00Z">
        <w:r w:rsidR="00506AAF" w:rsidRPr="00CC30E1">
          <w:rPr>
            <w:lang w:val="en-AU"/>
          </w:rPr>
          <w:t xml:space="preserve"> have increased in concentrations </w:t>
        </w:r>
      </w:ins>
      <w:ins w:id="90" w:author="Rachael Maree Woods" w:date="2016-03-16T11:08:00Z">
        <w:r w:rsidR="00CA4A92" w:rsidRPr="00CC30E1">
          <w:rPr>
            <w:lang w:val="en-AU"/>
          </w:rPr>
          <w:t xml:space="preserve">as a </w:t>
        </w:r>
      </w:ins>
      <w:del w:id="91" w:author="Rachael Maree Woods" w:date="2016-03-02T09:49:00Z">
        <w:r w:rsidR="00254DBA" w:rsidRPr="00CC30E1" w:rsidDel="00506AAF">
          <w:rPr>
            <w:lang w:val="en-AU"/>
          </w:rPr>
          <w:delText xml:space="preserve">have been found within the ocean as a </w:delText>
        </w:r>
      </w:del>
      <w:commentRangeStart w:id="92"/>
      <w:r w:rsidR="00254DBA" w:rsidRPr="00CC30E1">
        <w:rPr>
          <w:lang w:val="en-AU"/>
        </w:rPr>
        <w:t xml:space="preserve">result of the mining and manufacturing </w:t>
      </w:r>
      <w:del w:id="93" w:author="Josh Madin" w:date="2016-03-18T14:51:00Z">
        <w:r w:rsidR="00254DBA" w:rsidRPr="00CC30E1" w:rsidDel="000E6773">
          <w:rPr>
            <w:lang w:val="en-AU"/>
          </w:rPr>
          <w:delText>sectors</w:delText>
        </w:r>
        <w:r w:rsidR="00782115" w:rsidRPr="00CC30E1" w:rsidDel="000E6773">
          <w:rPr>
            <w:lang w:val="en-AU"/>
          </w:rPr>
          <w:delText xml:space="preserve"> </w:delText>
        </w:r>
        <w:commentRangeEnd w:id="92"/>
        <w:r w:rsidR="00863F3E" w:rsidRPr="00CC30E1" w:rsidDel="000E6773">
          <w:rPr>
            <w:rStyle w:val="CommentReference"/>
            <w:lang w:val="en-AU"/>
            <w:rPrChange w:id="94" w:author="Rachael Maree Woods" w:date="2016-03-16T14:26:00Z">
              <w:rPr>
                <w:rStyle w:val="CommentReference"/>
              </w:rPr>
            </w:rPrChange>
          </w:rPr>
          <w:commentReference w:id="92"/>
        </w:r>
      </w:del>
      <w:r w:rsidR="00782115" w:rsidRPr="00CC30E1">
        <w:rPr>
          <w:lang w:val="en-AU"/>
        </w:rPr>
        <w:t>(</w:t>
      </w:r>
      <w:r w:rsidR="00E71073" w:rsidRPr="00BF6499">
        <w:rPr>
          <w:lang w:val="en-AU"/>
        </w:rPr>
        <w:fldChar w:fldCharType="begin"/>
      </w:r>
      <w:r w:rsidR="00E71073" w:rsidRPr="00CC30E1">
        <w:rPr>
          <w:lang w:val="en-AU"/>
          <w:rPrChange w:id="95" w:author="Rachael Maree Woods" w:date="2016-03-16T14:26:00Z">
            <w:rPr/>
          </w:rPrChange>
        </w:rPr>
        <w:instrText xml:space="preserve"> HYPERLINK \l "_ENREF_39" \o "Howarth, 2006 #45" </w:instrText>
      </w:r>
      <w:r w:rsidR="00E71073" w:rsidRPr="00BF6499">
        <w:rPr>
          <w:lang w:val="en-AU"/>
        </w:rPr>
        <w:fldChar w:fldCharType="separate"/>
      </w:r>
      <w:r w:rsidR="00782115" w:rsidRPr="00CC30E1">
        <w:rPr>
          <w:lang w:val="en-AU"/>
        </w:rPr>
        <w:t>Howarth and Marino 2006</w:t>
      </w:r>
      <w:r w:rsidR="00E71073" w:rsidRPr="00BF6499">
        <w:rPr>
          <w:lang w:val="en-AU"/>
        </w:rPr>
        <w:fldChar w:fldCharType="end"/>
      </w:r>
      <w:r w:rsidR="00782115" w:rsidRPr="00CC30E1">
        <w:rPr>
          <w:lang w:val="en-AU"/>
        </w:rPr>
        <w:t xml:space="preserve">; </w:t>
      </w:r>
      <w:r w:rsidR="00E71073" w:rsidRPr="00BF6499">
        <w:rPr>
          <w:lang w:val="en-AU"/>
        </w:rPr>
        <w:fldChar w:fldCharType="begin"/>
      </w:r>
      <w:r w:rsidR="00E71073" w:rsidRPr="00CC30E1">
        <w:rPr>
          <w:lang w:val="en-AU"/>
          <w:rPrChange w:id="96" w:author="Rachael Maree Woods" w:date="2016-03-16T14:26:00Z">
            <w:rPr/>
          </w:rPrChange>
        </w:rPr>
        <w:instrText xml:space="preserve"> HYPERLINK \l "_ENREF_16" \o "Copat, 2012 #28" </w:instrText>
      </w:r>
      <w:r w:rsidR="00E71073" w:rsidRPr="00BF6499">
        <w:rPr>
          <w:lang w:val="en-AU"/>
        </w:rPr>
        <w:fldChar w:fldCharType="separate"/>
      </w:r>
      <w:r w:rsidR="00782115" w:rsidRPr="00CC30E1">
        <w:rPr>
          <w:lang w:val="en-AU"/>
        </w:rPr>
        <w:t>Copat et al. 2012</w:t>
      </w:r>
      <w:r w:rsidR="00E71073" w:rsidRPr="00BF6499">
        <w:rPr>
          <w:lang w:val="en-AU"/>
        </w:rPr>
        <w:fldChar w:fldCharType="end"/>
      </w:r>
      <w:r w:rsidR="00782115" w:rsidRPr="00CC30E1">
        <w:rPr>
          <w:lang w:val="en-AU"/>
        </w:rPr>
        <w:t>)</w:t>
      </w:r>
      <w:r w:rsidR="00254DBA" w:rsidRPr="00CC30E1">
        <w:rPr>
          <w:lang w:val="en-AU"/>
        </w:rPr>
        <w:t xml:space="preserve">. </w:t>
      </w:r>
      <w:commentRangeStart w:id="97"/>
      <w:r w:rsidR="00641A37" w:rsidRPr="00CC30E1">
        <w:rPr>
          <w:lang w:val="en-AU"/>
        </w:rPr>
        <w:t>Pollutants in the form of increase</w:t>
      </w:r>
      <w:r w:rsidR="00254DBA" w:rsidRPr="00CC30E1">
        <w:rPr>
          <w:lang w:val="en-AU"/>
        </w:rPr>
        <w:t>d</w:t>
      </w:r>
      <w:r w:rsidR="00641A37" w:rsidRPr="00CC30E1">
        <w:rPr>
          <w:lang w:val="en-AU"/>
        </w:rPr>
        <w:t xml:space="preserve"> nutrients</w:t>
      </w:r>
      <w:ins w:id="98" w:author="Josh Madin" w:date="2016-03-18T14:51:00Z">
        <w:r w:rsidR="000E6773">
          <w:rPr>
            <w:lang w:val="en-AU"/>
          </w:rPr>
          <w:t>,</w:t>
        </w:r>
      </w:ins>
      <w:r w:rsidR="00641A37" w:rsidRPr="00CC30E1">
        <w:rPr>
          <w:lang w:val="en-AU"/>
        </w:rPr>
        <w:t xml:space="preserve"> including </w:t>
      </w:r>
      <w:r w:rsidR="00D06518" w:rsidRPr="00CC30E1">
        <w:rPr>
          <w:lang w:val="en-AU"/>
        </w:rPr>
        <w:t>ammonium</w:t>
      </w:r>
      <w:r w:rsidR="00521ACB" w:rsidRPr="00CC30E1">
        <w:rPr>
          <w:lang w:val="en-AU"/>
        </w:rPr>
        <w:t xml:space="preserve">, </w:t>
      </w:r>
      <w:ins w:id="99" w:author="Rachael Maree Woods" w:date="2016-02-17T10:12:00Z">
        <w:r w:rsidR="00DE3BDE" w:rsidRPr="00CC30E1">
          <w:rPr>
            <w:lang w:val="en-AU"/>
          </w:rPr>
          <w:t xml:space="preserve">phosphate </w:t>
        </w:r>
      </w:ins>
      <w:del w:id="100" w:author="Rachael Maree Woods" w:date="2016-02-17T10:12:00Z">
        <w:r w:rsidR="00521ACB" w:rsidRPr="00CC30E1" w:rsidDel="00DE3BDE">
          <w:rPr>
            <w:lang w:val="en-AU"/>
          </w:rPr>
          <w:delText>phosphor</w:delText>
        </w:r>
        <w:r w:rsidR="00641A37" w:rsidRPr="00CC30E1" w:rsidDel="00DE3BDE">
          <w:rPr>
            <w:lang w:val="en-AU"/>
          </w:rPr>
          <w:delText xml:space="preserve">us </w:delText>
        </w:r>
      </w:del>
      <w:r w:rsidR="00641A37" w:rsidRPr="00CC30E1">
        <w:rPr>
          <w:lang w:val="en-AU"/>
        </w:rPr>
        <w:t>and nitrates</w:t>
      </w:r>
      <w:ins w:id="101" w:author="Josh Madin" w:date="2016-03-18T14:51:00Z">
        <w:r w:rsidR="000E6773">
          <w:rPr>
            <w:lang w:val="en-AU"/>
          </w:rPr>
          <w:t>,</w:t>
        </w:r>
      </w:ins>
      <w:r w:rsidR="00641A37" w:rsidRPr="00CC30E1">
        <w:rPr>
          <w:lang w:val="en-AU"/>
        </w:rPr>
        <w:t xml:space="preserve"> </w:t>
      </w:r>
      <w:ins w:id="102" w:author="Rachael Maree Woods" w:date="2016-03-16T11:08:00Z">
        <w:r w:rsidR="00CA4A92" w:rsidRPr="00CC30E1">
          <w:rPr>
            <w:lang w:val="en-AU"/>
          </w:rPr>
          <w:t xml:space="preserve">can </w:t>
        </w:r>
      </w:ins>
      <w:r w:rsidR="00254DBA" w:rsidRPr="00CC30E1">
        <w:rPr>
          <w:lang w:val="en-AU"/>
        </w:rPr>
        <w:t>enter waterways and the ocean as run-off from agriculture</w:t>
      </w:r>
      <w:del w:id="103" w:author="Josh Madin" w:date="2016-03-18T14:51:00Z">
        <w:r w:rsidR="00254DBA" w:rsidRPr="00CC30E1" w:rsidDel="000E6773">
          <w:rPr>
            <w:lang w:val="en-AU"/>
          </w:rPr>
          <w:delText>,</w:delText>
        </w:r>
      </w:del>
      <w:r w:rsidR="00254DBA" w:rsidRPr="00CC30E1">
        <w:rPr>
          <w:lang w:val="en-AU"/>
        </w:rPr>
        <w:t xml:space="preserve"> </w:t>
      </w:r>
      <w:del w:id="104" w:author="Rachael Maree Woods" w:date="2016-03-02T09:50:00Z">
        <w:r w:rsidR="00254DBA" w:rsidRPr="00CC30E1" w:rsidDel="00506AAF">
          <w:rPr>
            <w:lang w:val="en-AU"/>
          </w:rPr>
          <w:delText>with their use in fertilisers and as a product of untreated organic matter and manure</w:delText>
        </w:r>
        <w:r w:rsidR="00E90AA4" w:rsidRPr="00CC30E1" w:rsidDel="00506AAF">
          <w:rPr>
            <w:lang w:val="en-AU"/>
          </w:rPr>
          <w:delText xml:space="preserve"> </w:delText>
        </w:r>
      </w:del>
      <w:commentRangeEnd w:id="97"/>
      <w:r w:rsidR="00863F3E" w:rsidRPr="00CC30E1">
        <w:rPr>
          <w:rStyle w:val="CommentReference"/>
          <w:lang w:val="en-AU"/>
          <w:rPrChange w:id="105" w:author="Rachael Maree Woods" w:date="2016-03-16T14:26:00Z">
            <w:rPr>
              <w:rStyle w:val="CommentReference"/>
            </w:rPr>
          </w:rPrChange>
        </w:rPr>
        <w:commentReference w:id="97"/>
      </w:r>
      <w:r w:rsidR="00E90AA4" w:rsidRPr="00BF6499">
        <w:rPr>
          <w:lang w:val="en-AU"/>
        </w:rPr>
        <w:fldChar w:fldCharType="begin"/>
      </w:r>
      <w:r w:rsidR="00E90AA4"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BF6499">
        <w:rPr>
          <w:lang w:val="en-AU"/>
        </w:rPr>
        <w:fldChar w:fldCharType="separate"/>
      </w:r>
      <w:r w:rsidR="00E90AA4" w:rsidRPr="00CC30E1">
        <w:rPr>
          <w:lang w:val="en-AU"/>
        </w:rPr>
        <w:t>(</w:t>
      </w:r>
      <w:r w:rsidR="00E71073" w:rsidRPr="00BF6499">
        <w:rPr>
          <w:lang w:val="en-AU"/>
        </w:rPr>
        <w:fldChar w:fldCharType="begin"/>
      </w:r>
      <w:r w:rsidR="00E71073" w:rsidRPr="00CC30E1">
        <w:rPr>
          <w:lang w:val="en-AU"/>
          <w:rPrChange w:id="106" w:author="Rachael Maree Woods" w:date="2016-03-16T14:26:00Z">
            <w:rPr/>
          </w:rPrChange>
        </w:rPr>
        <w:instrText xml:space="preserve"> HYPERLINK \l "_ENREF_17" \o "De-Bashan, 2004 #16" </w:instrText>
      </w:r>
      <w:r w:rsidR="00E71073" w:rsidRPr="00BF6499">
        <w:rPr>
          <w:lang w:val="en-AU"/>
        </w:rPr>
        <w:fldChar w:fldCharType="separate"/>
      </w:r>
      <w:r w:rsidR="00196F2F" w:rsidRPr="00CC30E1">
        <w:rPr>
          <w:lang w:val="en-AU"/>
        </w:rPr>
        <w:t>De-Bashan and Bashan 2004</w:t>
      </w:r>
      <w:r w:rsidR="00E71073" w:rsidRPr="00BF6499">
        <w:rPr>
          <w:lang w:val="en-AU"/>
        </w:rPr>
        <w:fldChar w:fldCharType="end"/>
      </w:r>
      <w:r w:rsidR="00E90AA4" w:rsidRPr="00CC30E1">
        <w:rPr>
          <w:lang w:val="en-AU"/>
        </w:rPr>
        <w:t>)</w:t>
      </w:r>
      <w:r w:rsidR="00E90AA4" w:rsidRPr="00BF6499">
        <w:rPr>
          <w:lang w:val="en-AU"/>
        </w:rPr>
        <w:fldChar w:fldCharType="end"/>
      </w:r>
      <w:r w:rsidR="00F551AD" w:rsidRPr="00CC30E1">
        <w:rPr>
          <w:lang w:val="en-AU"/>
        </w:rPr>
        <w:t xml:space="preserve">. </w:t>
      </w:r>
      <w:r w:rsidR="00254DBA" w:rsidRPr="00CC30E1">
        <w:rPr>
          <w:lang w:val="en-AU"/>
        </w:rPr>
        <w:t xml:space="preserve"> Increased run-off </w:t>
      </w:r>
      <w:r w:rsidR="00561C2B" w:rsidRPr="00CC30E1">
        <w:rPr>
          <w:lang w:val="en-AU"/>
        </w:rPr>
        <w:t xml:space="preserve">has </w:t>
      </w:r>
      <w:r w:rsidR="00254DBA" w:rsidRPr="00CC30E1">
        <w:rPr>
          <w:lang w:val="en-AU"/>
        </w:rPr>
        <w:t xml:space="preserve">also </w:t>
      </w:r>
      <w:r w:rsidR="00561C2B" w:rsidRPr="00CC30E1">
        <w:rPr>
          <w:lang w:val="en-AU"/>
        </w:rPr>
        <w:t>been linked to</w:t>
      </w:r>
      <w:r w:rsidR="00254DBA" w:rsidRPr="00CC30E1">
        <w:rPr>
          <w:lang w:val="en-AU"/>
        </w:rPr>
        <w:t xml:space="preserve"> </w:t>
      </w:r>
      <w:r w:rsidR="00561C2B" w:rsidRPr="00CC30E1">
        <w:rPr>
          <w:lang w:val="en-AU"/>
        </w:rPr>
        <w:t>human-</w:t>
      </w:r>
      <w:r w:rsidR="00254DBA" w:rsidRPr="00CC30E1">
        <w:rPr>
          <w:lang w:val="en-AU"/>
        </w:rPr>
        <w:t>induced climate change</w:t>
      </w:r>
      <w:r w:rsidR="00561C2B" w:rsidRPr="00CC30E1">
        <w:rPr>
          <w:lang w:val="en-AU"/>
        </w:rPr>
        <w:t>,</w:t>
      </w:r>
      <w:r w:rsidR="00254DBA" w:rsidRPr="00CC30E1">
        <w:rPr>
          <w:lang w:val="en-AU"/>
        </w:rPr>
        <w:t xml:space="preserve"> where an increase in the occurrence of storm</w:t>
      </w:r>
      <w:r w:rsidR="00EE7DD0" w:rsidRPr="00CC30E1">
        <w:rPr>
          <w:lang w:val="en-AU"/>
        </w:rPr>
        <w:t>s</w:t>
      </w:r>
      <w:r w:rsidR="00254DBA" w:rsidRPr="00CC30E1">
        <w:rPr>
          <w:lang w:val="en-AU"/>
        </w:rPr>
        <w:t xml:space="preserve"> has resulted in </w:t>
      </w:r>
      <w:ins w:id="107" w:author="Rachael Maree Woods" w:date="2016-03-02T09:51:00Z">
        <w:r w:rsidR="00506AAF" w:rsidRPr="00CC30E1">
          <w:rPr>
            <w:lang w:val="en-AU"/>
          </w:rPr>
          <w:t xml:space="preserve">greater </w:t>
        </w:r>
      </w:ins>
      <w:commentRangeStart w:id="108"/>
      <w:r w:rsidR="00D05699" w:rsidRPr="00CC30E1">
        <w:rPr>
          <w:lang w:val="en-AU"/>
        </w:rPr>
        <w:t xml:space="preserve">freshwater </w:t>
      </w:r>
      <w:del w:id="109" w:author="Rachael Maree Woods" w:date="2016-03-02T09:51:00Z">
        <w:r w:rsidR="00D05699" w:rsidRPr="00CC30E1" w:rsidDel="00506AAF">
          <w:rPr>
            <w:lang w:val="en-AU"/>
          </w:rPr>
          <w:delText>influxes</w:delText>
        </w:r>
      </w:del>
      <w:commentRangeEnd w:id="108"/>
      <w:ins w:id="110" w:author="Rachael Maree Woods" w:date="2016-03-02T09:51:00Z">
        <w:r w:rsidR="00506AAF" w:rsidRPr="00CC30E1">
          <w:rPr>
            <w:lang w:val="en-AU"/>
          </w:rPr>
          <w:t>flows</w:t>
        </w:r>
      </w:ins>
      <w:r w:rsidR="00863F3E" w:rsidRPr="00CC30E1">
        <w:rPr>
          <w:rStyle w:val="CommentReference"/>
          <w:lang w:val="en-AU"/>
          <w:rPrChange w:id="111" w:author="Rachael Maree Woods" w:date="2016-03-16T14:26:00Z">
            <w:rPr>
              <w:rStyle w:val="CommentReference"/>
            </w:rPr>
          </w:rPrChange>
        </w:rPr>
        <w:commentReference w:id="108"/>
      </w:r>
      <w:r w:rsidR="00D05699" w:rsidRPr="00CC30E1">
        <w:rPr>
          <w:lang w:val="en-AU"/>
        </w:rPr>
        <w:t xml:space="preserve"> from the land</w:t>
      </w:r>
      <w:r w:rsidR="001F37B4" w:rsidRPr="00CC30E1">
        <w:rPr>
          <w:lang w:val="en-AU"/>
        </w:rPr>
        <w:t>,</w:t>
      </w:r>
      <w:r w:rsidR="00D05699" w:rsidRPr="00CC30E1">
        <w:rPr>
          <w:lang w:val="en-AU"/>
        </w:rPr>
        <w:t xml:space="preserve"> not only carrying pollutants</w:t>
      </w:r>
      <w:r w:rsidR="00561C2B" w:rsidRPr="00CC30E1">
        <w:rPr>
          <w:lang w:val="en-AU"/>
        </w:rPr>
        <w:t>,</w:t>
      </w:r>
      <w:r w:rsidR="00D05699" w:rsidRPr="00CC30E1">
        <w:rPr>
          <w:lang w:val="en-AU"/>
        </w:rPr>
        <w:t xml:space="preserve"> but also altering ocean salinity</w:t>
      </w:r>
      <w:r w:rsidR="00E90AA4" w:rsidRPr="00CC30E1">
        <w:rPr>
          <w:lang w:val="en-AU"/>
        </w:rPr>
        <w:t xml:space="preserve"> (</w:t>
      </w:r>
      <w:r w:rsidR="00C04EBF" w:rsidRPr="00CC30E1">
        <w:rPr>
          <w:lang w:val="en-AU"/>
        </w:rPr>
        <w:t>Solomon</w:t>
      </w:r>
      <w:r w:rsidR="00E90AA4" w:rsidRPr="00CC30E1">
        <w:rPr>
          <w:lang w:val="en-AU"/>
        </w:rPr>
        <w:t xml:space="preserve"> 2007)</w:t>
      </w:r>
      <w:r w:rsidR="00D05699" w:rsidRPr="00CC30E1">
        <w:rPr>
          <w:lang w:val="en-AU"/>
        </w:rPr>
        <w:t>. Other factors associated</w:t>
      </w:r>
      <w:r w:rsidR="00254DBA" w:rsidRPr="00CC30E1">
        <w:rPr>
          <w:lang w:val="en-AU"/>
        </w:rPr>
        <w:t xml:space="preserve"> with climate change </w:t>
      </w:r>
      <w:r w:rsidR="00D05699" w:rsidRPr="00CC30E1">
        <w:rPr>
          <w:lang w:val="en-AU"/>
        </w:rPr>
        <w:t>include</w:t>
      </w:r>
      <w:r w:rsidR="00254DBA" w:rsidRPr="00CC30E1">
        <w:rPr>
          <w:lang w:val="en-AU"/>
        </w:rPr>
        <w:t xml:space="preserve"> </w:t>
      </w:r>
      <w:ins w:id="112" w:author="Josh Madin" w:date="2016-03-18T14:52:00Z">
        <w:r w:rsidR="000E6773">
          <w:rPr>
            <w:lang w:val="en-AU"/>
          </w:rPr>
          <w:t xml:space="preserve">abnormal </w:t>
        </w:r>
      </w:ins>
      <w:r w:rsidR="00254DBA" w:rsidRPr="00CC30E1">
        <w:rPr>
          <w:lang w:val="en-AU"/>
        </w:rPr>
        <w:t xml:space="preserve">changes in sea surface temperature and pH, as a result of increased atmospheric carbon dioxide </w:t>
      </w:r>
      <w:r w:rsidR="00A03D21" w:rsidRPr="00CC30E1">
        <w:rPr>
          <w:lang w:val="en-AU"/>
        </w:rPr>
        <w:t>(Solomon, 2007)</w:t>
      </w:r>
      <w:r w:rsidR="00254DBA" w:rsidRPr="00CC30E1">
        <w:rPr>
          <w:lang w:val="en-AU"/>
        </w:rPr>
        <w:t xml:space="preserve">. </w:t>
      </w:r>
      <w:r w:rsidR="00561C2B" w:rsidRPr="00CC30E1">
        <w:rPr>
          <w:lang w:val="en-AU"/>
        </w:rPr>
        <w:t>These environmental factors</w:t>
      </w:r>
      <w:r w:rsidR="00254DBA" w:rsidRPr="00CC30E1">
        <w:rPr>
          <w:lang w:val="en-AU"/>
        </w:rPr>
        <w:t xml:space="preserve"> </w:t>
      </w:r>
      <w:r w:rsidR="00561C2B" w:rsidRPr="00CC30E1">
        <w:rPr>
          <w:lang w:val="en-AU"/>
        </w:rPr>
        <w:t xml:space="preserve">generally </w:t>
      </w:r>
      <w:r w:rsidR="00254DBA" w:rsidRPr="00CC30E1">
        <w:rPr>
          <w:lang w:val="en-AU"/>
        </w:rPr>
        <w:t xml:space="preserve">affect the </w:t>
      </w:r>
      <w:r w:rsidR="00561C2B" w:rsidRPr="00CC30E1">
        <w:rPr>
          <w:lang w:val="en-AU"/>
        </w:rPr>
        <w:t xml:space="preserve">growth and </w:t>
      </w:r>
      <w:r w:rsidR="00254DBA" w:rsidRPr="00CC30E1">
        <w:rPr>
          <w:lang w:val="en-AU"/>
        </w:rPr>
        <w:t>survival of marine organisms</w:t>
      </w:r>
      <w:r w:rsidR="00561C2B" w:rsidRPr="00CC30E1">
        <w:rPr>
          <w:lang w:val="en-AU"/>
        </w:rPr>
        <w:t>,</w:t>
      </w:r>
      <w:r w:rsidR="00254DBA" w:rsidRPr="00CC30E1">
        <w:rPr>
          <w:lang w:val="en-AU"/>
        </w:rPr>
        <w:t xml:space="preserve"> </w:t>
      </w:r>
      <w:r w:rsidR="00561C2B" w:rsidRPr="00CC30E1">
        <w:rPr>
          <w:lang w:val="en-AU"/>
        </w:rPr>
        <w:t>but have</w:t>
      </w:r>
      <w:r w:rsidR="00C65F62" w:rsidRPr="00CC30E1">
        <w:rPr>
          <w:lang w:val="en-AU"/>
        </w:rPr>
        <w:t xml:space="preserve"> </w:t>
      </w:r>
      <w:r w:rsidR="00254DBA" w:rsidRPr="00CC30E1">
        <w:rPr>
          <w:lang w:val="en-AU"/>
        </w:rPr>
        <w:t xml:space="preserve">been </w:t>
      </w:r>
      <w:r w:rsidR="00561C2B" w:rsidRPr="00CC30E1">
        <w:rPr>
          <w:lang w:val="en-AU"/>
        </w:rPr>
        <w:t xml:space="preserve">specifically </w:t>
      </w:r>
      <w:r w:rsidR="00254DBA" w:rsidRPr="00CC30E1">
        <w:rPr>
          <w:lang w:val="en-AU"/>
        </w:rPr>
        <w:t>shown to negatively affect early life history stages</w:t>
      </w:r>
      <w:r w:rsidR="00561C2B" w:rsidRPr="00CC30E1">
        <w:rPr>
          <w:lang w:val="en-AU"/>
        </w:rPr>
        <w:t xml:space="preserve">. Examples </w:t>
      </w:r>
      <w:r w:rsidR="00E32052" w:rsidRPr="00CC30E1">
        <w:rPr>
          <w:lang w:val="en-AU"/>
        </w:rPr>
        <w:t>include</w:t>
      </w:r>
      <w:r w:rsidR="00196F2F" w:rsidRPr="00CC30E1">
        <w:rPr>
          <w:lang w:val="en-AU"/>
        </w:rPr>
        <w:t xml:space="preserve"> polychaete worm</w:t>
      </w:r>
      <w:r w:rsidR="00E32052" w:rsidRPr="00CC30E1">
        <w:rPr>
          <w:lang w:val="en-AU"/>
        </w:rPr>
        <w:t>s (</w:t>
      </w:r>
      <w:r w:rsidR="00E71073" w:rsidRPr="00BF6499">
        <w:rPr>
          <w:lang w:val="en-AU"/>
        </w:rPr>
        <w:fldChar w:fldCharType="begin"/>
      </w:r>
      <w:r w:rsidR="00E71073" w:rsidRPr="00CC30E1">
        <w:rPr>
          <w:lang w:val="en-AU"/>
          <w:rPrChange w:id="113" w:author="Rachael Maree Woods" w:date="2016-03-16T14:26:00Z">
            <w:rPr/>
          </w:rPrChange>
        </w:rPr>
        <w:instrText xml:space="preserve"> HYPERLINK \l "_ENREF_25" \o "Gopalakrishnan, 2008 #36" </w:instrText>
      </w:r>
      <w:r w:rsidR="00E71073" w:rsidRPr="00BF6499">
        <w:rPr>
          <w:lang w:val="en-AU"/>
        </w:rPr>
        <w:fldChar w:fldCharType="separate"/>
      </w:r>
      <w:r w:rsidR="00085260" w:rsidRPr="00CC30E1">
        <w:rPr>
          <w:lang w:val="en-AU"/>
        </w:rPr>
        <w:t>Gopalakrishnan et al. 2008</w:t>
      </w:r>
      <w:r w:rsidR="00E71073" w:rsidRPr="00BF6499">
        <w:rPr>
          <w:lang w:val="en-AU"/>
        </w:rPr>
        <w:fldChar w:fldCharType="end"/>
      </w:r>
      <w:r w:rsidR="00E32052" w:rsidRPr="00CC30E1">
        <w:rPr>
          <w:lang w:val="en-AU"/>
        </w:rPr>
        <w:t>)</w:t>
      </w:r>
      <w:r w:rsidR="00196F2F" w:rsidRPr="00CC30E1">
        <w:rPr>
          <w:lang w:val="en-AU"/>
        </w:rPr>
        <w:t>, echinoderm</w:t>
      </w:r>
      <w:r w:rsidR="00E32052" w:rsidRPr="00CC30E1">
        <w:rPr>
          <w:lang w:val="en-AU"/>
        </w:rPr>
        <w:t>s (</w:t>
      </w:r>
      <w:r w:rsidR="00E71073" w:rsidRPr="00BF6499">
        <w:rPr>
          <w:lang w:val="en-AU"/>
        </w:rPr>
        <w:fldChar w:fldCharType="begin"/>
      </w:r>
      <w:r w:rsidR="00E71073" w:rsidRPr="00CC30E1">
        <w:rPr>
          <w:lang w:val="en-AU"/>
          <w:rPrChange w:id="114" w:author="Rachael Maree Woods" w:date="2016-03-16T14:26:00Z">
            <w:rPr/>
          </w:rPrChange>
        </w:rPr>
        <w:instrText xml:space="preserve"> HYPERLINK \l "_ENREF_33" \o "Heslinga, 1976 #44" </w:instrText>
      </w:r>
      <w:r w:rsidR="00E71073" w:rsidRPr="00BF6499">
        <w:rPr>
          <w:lang w:val="en-AU"/>
        </w:rPr>
        <w:fldChar w:fldCharType="separate"/>
      </w:r>
      <w:r w:rsidR="00085260" w:rsidRPr="00CC30E1">
        <w:rPr>
          <w:lang w:val="en-AU"/>
        </w:rPr>
        <w:t>Heslinga 1976</w:t>
      </w:r>
      <w:r w:rsidR="00E71073" w:rsidRPr="00BF6499">
        <w:rPr>
          <w:lang w:val="en-AU"/>
        </w:rPr>
        <w:fldChar w:fldCharType="end"/>
      </w:r>
      <w:r w:rsidR="00085260" w:rsidRPr="00CC30E1">
        <w:rPr>
          <w:lang w:val="en-AU"/>
        </w:rPr>
        <w:t xml:space="preserve">; </w:t>
      </w:r>
      <w:r w:rsidR="00E71073" w:rsidRPr="00BF6499">
        <w:rPr>
          <w:lang w:val="en-AU"/>
        </w:rPr>
        <w:fldChar w:fldCharType="begin"/>
      </w:r>
      <w:r w:rsidR="00E71073" w:rsidRPr="00CC30E1">
        <w:rPr>
          <w:lang w:val="en-AU"/>
          <w:rPrChange w:id="115" w:author="Rachael Maree Woods" w:date="2016-03-16T14:26:00Z">
            <w:rPr/>
          </w:rPrChange>
        </w:rPr>
        <w:instrText xml:space="preserve"> HYPERLINK \l "_ENREF_57" \o "Schlegel, 2012 #78" </w:instrText>
      </w:r>
      <w:r w:rsidR="00E71073" w:rsidRPr="00BF6499">
        <w:rPr>
          <w:lang w:val="en-AU"/>
        </w:rPr>
        <w:fldChar w:fldCharType="separate"/>
      </w:r>
      <w:r w:rsidR="00085260" w:rsidRPr="00CC30E1">
        <w:rPr>
          <w:lang w:val="en-AU"/>
        </w:rPr>
        <w:t>Schlegel et al. 2012</w:t>
      </w:r>
      <w:r w:rsidR="00E71073" w:rsidRPr="00BF6499">
        <w:rPr>
          <w:lang w:val="en-AU"/>
        </w:rPr>
        <w:fldChar w:fldCharType="end"/>
      </w:r>
      <w:r w:rsidR="00E32052" w:rsidRPr="00CC30E1">
        <w:rPr>
          <w:lang w:val="en-AU"/>
        </w:rPr>
        <w:t>)</w:t>
      </w:r>
      <w:r w:rsidR="00085260" w:rsidRPr="00CC30E1">
        <w:rPr>
          <w:lang w:val="en-AU"/>
        </w:rPr>
        <w:t xml:space="preserve"> and </w:t>
      </w:r>
      <w:r w:rsidR="00196F2F" w:rsidRPr="00CC30E1">
        <w:rPr>
          <w:lang w:val="en-AU"/>
        </w:rPr>
        <w:t>bivalve</w:t>
      </w:r>
      <w:r w:rsidR="00E32052" w:rsidRPr="00CC30E1">
        <w:rPr>
          <w:lang w:val="en-AU"/>
        </w:rPr>
        <w:t>s (</w:t>
      </w:r>
      <w:r w:rsidR="00E71073" w:rsidRPr="00BF6499">
        <w:rPr>
          <w:lang w:val="en-AU"/>
        </w:rPr>
        <w:fldChar w:fldCharType="begin"/>
      </w:r>
      <w:r w:rsidR="00E71073" w:rsidRPr="00CC30E1">
        <w:rPr>
          <w:lang w:val="en-AU"/>
          <w:rPrChange w:id="116" w:author="Rachael Maree Woods" w:date="2016-03-16T14:26:00Z">
            <w:rPr/>
          </w:rPrChange>
        </w:rPr>
        <w:instrText xml:space="preserve"> HYPERLINK \l "_ENREF_11" \o "Calabrese, 1977 #9" </w:instrText>
      </w:r>
      <w:r w:rsidR="00E71073" w:rsidRPr="00BF6499">
        <w:rPr>
          <w:lang w:val="en-AU"/>
        </w:rPr>
        <w:fldChar w:fldCharType="separate"/>
      </w:r>
      <w:r w:rsidR="00085260" w:rsidRPr="00CC30E1">
        <w:rPr>
          <w:lang w:val="en-AU"/>
        </w:rPr>
        <w:t xml:space="preserve">Calabrese et al. </w:t>
      </w:r>
      <w:r w:rsidR="00085260" w:rsidRPr="00CC30E1">
        <w:rPr>
          <w:lang w:val="en-AU"/>
        </w:rPr>
        <w:lastRenderedPageBreak/>
        <w:t>1977</w:t>
      </w:r>
      <w:r w:rsidR="00E71073" w:rsidRPr="00BF6499">
        <w:rPr>
          <w:lang w:val="en-AU"/>
        </w:rPr>
        <w:fldChar w:fldCharType="end"/>
      </w:r>
      <w:r w:rsidR="00085260" w:rsidRPr="00CC30E1">
        <w:rPr>
          <w:lang w:val="en-AU"/>
        </w:rPr>
        <w:t xml:space="preserve">; </w:t>
      </w:r>
      <w:r w:rsidR="00E71073" w:rsidRPr="00BF6499">
        <w:rPr>
          <w:lang w:val="en-AU"/>
        </w:rPr>
        <w:fldChar w:fldCharType="begin"/>
      </w:r>
      <w:r w:rsidR="00E71073" w:rsidRPr="00CC30E1">
        <w:rPr>
          <w:lang w:val="en-AU"/>
          <w:rPrChange w:id="117" w:author="Rachael Maree Woods" w:date="2016-03-16T14:26:00Z">
            <w:rPr/>
          </w:rPrChange>
        </w:rPr>
        <w:instrText xml:space="preserve"> HYPERLINK \l "_ENREF_38" \o "Kurihara, 2008 #12" </w:instrText>
      </w:r>
      <w:r w:rsidR="00E71073" w:rsidRPr="00BF6499">
        <w:rPr>
          <w:lang w:val="en-AU"/>
        </w:rPr>
        <w:fldChar w:fldCharType="separate"/>
      </w:r>
      <w:r w:rsidR="00085260" w:rsidRPr="00CC30E1">
        <w:rPr>
          <w:lang w:val="en-AU"/>
        </w:rPr>
        <w:t>Kurihara 2008</w:t>
      </w:r>
      <w:r w:rsidR="00E71073" w:rsidRPr="00BF6499">
        <w:rPr>
          <w:lang w:val="en-AU"/>
        </w:rPr>
        <w:fldChar w:fldCharType="end"/>
      </w:r>
      <w:r w:rsidR="00E32052" w:rsidRPr="00CC30E1">
        <w:rPr>
          <w:lang w:val="en-AU"/>
        </w:rPr>
        <w:t>)</w:t>
      </w:r>
      <w:r w:rsidR="00085260" w:rsidRPr="00CC30E1">
        <w:rPr>
          <w:lang w:val="en-AU"/>
        </w:rPr>
        <w:t xml:space="preserve">. </w:t>
      </w:r>
      <w:r w:rsidR="008A672B" w:rsidRPr="00CC30E1">
        <w:rPr>
          <w:lang w:val="en-AU"/>
        </w:rPr>
        <w:t>Negative effects</w:t>
      </w:r>
      <w:r w:rsidR="00481466" w:rsidRPr="00CC30E1">
        <w:rPr>
          <w:lang w:val="en-AU"/>
        </w:rPr>
        <w:t xml:space="preserve"> </w:t>
      </w:r>
      <w:r w:rsidR="001F37B4" w:rsidRPr="00CC30E1">
        <w:rPr>
          <w:lang w:val="en-AU"/>
        </w:rPr>
        <w:t>on</w:t>
      </w:r>
      <w:r w:rsidR="00481466" w:rsidRPr="00CC30E1">
        <w:rPr>
          <w:lang w:val="en-AU"/>
        </w:rPr>
        <w:t xml:space="preserve"> survival ha</w:t>
      </w:r>
      <w:r w:rsidR="008A672B" w:rsidRPr="00CC30E1">
        <w:rPr>
          <w:lang w:val="en-AU"/>
        </w:rPr>
        <w:t>ve</w:t>
      </w:r>
      <w:r w:rsidR="00481466" w:rsidRPr="00CC30E1">
        <w:rPr>
          <w:lang w:val="en-AU"/>
        </w:rPr>
        <w:t xml:space="preserve"> also been observed </w:t>
      </w:r>
      <w:r w:rsidR="008A672B" w:rsidRPr="00CC30E1">
        <w:rPr>
          <w:lang w:val="en-AU"/>
        </w:rPr>
        <w:t>broadly for</w:t>
      </w:r>
      <w:r w:rsidR="00481466" w:rsidRPr="00CC30E1">
        <w:rPr>
          <w:lang w:val="en-AU"/>
        </w:rPr>
        <w:t xml:space="preserve"> scleractinian coral species </w:t>
      </w:r>
      <w:r w:rsidR="006B2A4C" w:rsidRPr="00492DC6">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 </w:instrText>
      </w:r>
      <w:r w:rsidR="006B2A4C" w:rsidRPr="007B765C">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18" w:author="Rachael Maree Woods" w:date="2016-03-16T14:26:00Z">
            <w:rPr/>
          </w:rPrChange>
        </w:rPr>
        <w:instrText xml:space="preserve"> HYPERLINK \l "_ENREF_52" \o "Reichelt-Brushett, 2005 #56" </w:instrText>
      </w:r>
      <w:r w:rsidR="00E71073" w:rsidRPr="00BF6499">
        <w:rPr>
          <w:lang w:val="en-AU"/>
        </w:rPr>
        <w:fldChar w:fldCharType="separate"/>
      </w:r>
      <w:r w:rsidR="00196F2F" w:rsidRPr="00CC30E1">
        <w:rPr>
          <w:lang w:val="en-AU"/>
        </w:rPr>
        <w:t>Reichelt-Brushett and Harrison 2005</w:t>
      </w:r>
      <w:r w:rsidR="00E71073" w:rsidRPr="00BF6499">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19" w:author="Rachael Maree Woods" w:date="2016-03-16T14:26:00Z">
            <w:rPr/>
          </w:rPrChange>
        </w:rPr>
        <w:instrText xml:space="preserve"> HYPERLINK \l "_ENREF_65" \o "Victor, 2005 #60" </w:instrText>
      </w:r>
      <w:r w:rsidR="00E71073" w:rsidRPr="00A46A40">
        <w:rPr>
          <w:lang w:val="en-AU"/>
        </w:rPr>
        <w:fldChar w:fldCharType="separate"/>
      </w:r>
      <w:r w:rsidR="00196F2F" w:rsidRPr="00CC30E1">
        <w:rPr>
          <w:lang w:val="en-AU"/>
        </w:rPr>
        <w:t>Victor and Richmond 2005</w:t>
      </w:r>
      <w:r w:rsidR="00E71073" w:rsidRPr="00A46A40">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20" w:author="Rachael Maree Woods" w:date="2016-03-16T14:26:00Z">
            <w:rPr/>
          </w:rPrChange>
        </w:rPr>
        <w:instrText xml:space="preserve"> HYPERLINK \l "_ENREF_48" \o "Randall, 2009 #82" </w:instrText>
      </w:r>
      <w:r w:rsidR="00E71073" w:rsidRPr="00A46A40">
        <w:rPr>
          <w:lang w:val="en-AU"/>
        </w:rPr>
        <w:fldChar w:fldCharType="separate"/>
      </w:r>
      <w:r w:rsidR="00196F2F" w:rsidRPr="00CC30E1">
        <w:rPr>
          <w:lang w:val="en-AU"/>
        </w:rPr>
        <w:t>Randall and Szmant 2009</w:t>
      </w:r>
      <w:r w:rsidR="00E71073" w:rsidRPr="00A46A40">
        <w:rPr>
          <w:lang w:val="en-AU"/>
        </w:rPr>
        <w:fldChar w:fldCharType="end"/>
      </w:r>
      <w:r w:rsidR="00672CA8" w:rsidRPr="00CC30E1">
        <w:rPr>
          <w:lang w:val="en-AU"/>
        </w:rPr>
        <w:t>)</w:t>
      </w:r>
      <w:r w:rsidR="006B2A4C" w:rsidRPr="00492DC6">
        <w:rPr>
          <w:lang w:val="en-AU"/>
        </w:rPr>
        <w:fldChar w:fldCharType="end"/>
      </w:r>
      <w:r w:rsidR="00481466" w:rsidRPr="00CC30E1">
        <w:rPr>
          <w:lang w:val="en-AU"/>
        </w:rPr>
        <w:t xml:space="preserve">. </w:t>
      </w:r>
    </w:p>
    <w:p w14:paraId="20685092" w14:textId="77777777" w:rsidR="00506AAF" w:rsidRPr="00CC30E1" w:rsidRDefault="00506AAF" w:rsidP="009219E1">
      <w:pPr>
        <w:spacing w:line="480" w:lineRule="auto"/>
        <w:rPr>
          <w:ins w:id="121" w:author="Rachael Maree Woods" w:date="2016-03-02T09:52:00Z"/>
          <w:lang w:val="en-AU"/>
        </w:rPr>
      </w:pPr>
    </w:p>
    <w:p w14:paraId="357941AF" w14:textId="49485FE4" w:rsidR="005A3EDE" w:rsidRPr="00CC30E1" w:rsidDel="000671F3" w:rsidRDefault="000671F3" w:rsidP="009219E1">
      <w:pPr>
        <w:spacing w:line="480" w:lineRule="auto"/>
        <w:rPr>
          <w:del w:id="122" w:author="Josh Madin" w:date="2016-03-18T15:00:00Z"/>
          <w:lang w:val="en-AU"/>
        </w:rPr>
      </w:pPr>
      <w:ins w:id="123" w:author="Josh Madin" w:date="2016-03-18T14:57:00Z">
        <w:r>
          <w:rPr>
            <w:lang w:val="en-AU"/>
          </w:rPr>
          <w:t xml:space="preserve">Studies quantifying the influence of </w:t>
        </w:r>
      </w:ins>
      <w:ins w:id="124" w:author="Rachael Maree Woods" w:date="2016-03-02T09:52:00Z">
        <w:del w:id="125" w:author="Josh Madin" w:date="2016-03-18T14:55:00Z">
          <w:r w:rsidR="00506AAF" w:rsidRPr="00CC30E1" w:rsidDel="000E6773">
            <w:rPr>
              <w:lang w:val="en-AU"/>
            </w:rPr>
            <w:delText>A broad range of</w:delText>
          </w:r>
        </w:del>
        <w:del w:id="126" w:author="Josh Madin" w:date="2016-03-18T14:57:00Z">
          <w:r w:rsidR="00506AAF" w:rsidRPr="00CC30E1" w:rsidDel="000671F3">
            <w:rPr>
              <w:lang w:val="en-AU"/>
            </w:rPr>
            <w:delText xml:space="preserve"> </w:delText>
          </w:r>
        </w:del>
      </w:ins>
      <w:ins w:id="127" w:author="Josh Madin" w:date="2016-03-18T14:56:00Z">
        <w:r>
          <w:rPr>
            <w:lang w:val="en-AU"/>
          </w:rPr>
          <w:t xml:space="preserve"> </w:t>
        </w:r>
      </w:ins>
      <w:ins w:id="128" w:author="Josh Madin" w:date="2016-03-18T14:55:00Z">
        <w:r w:rsidR="000E6773">
          <w:rPr>
            <w:lang w:val="en-AU"/>
          </w:rPr>
          <w:t xml:space="preserve">environmental </w:t>
        </w:r>
      </w:ins>
      <w:ins w:id="129" w:author="Rachael Maree Woods" w:date="2016-03-02T09:52:00Z">
        <w:r w:rsidR="00506AAF" w:rsidRPr="00CC30E1">
          <w:rPr>
            <w:lang w:val="en-AU"/>
          </w:rPr>
          <w:t xml:space="preserve">factors </w:t>
        </w:r>
      </w:ins>
      <w:ins w:id="130" w:author="Josh Madin" w:date="2016-03-18T14:57:00Z">
        <w:r>
          <w:rPr>
            <w:lang w:val="en-AU"/>
          </w:rPr>
          <w:t>on</w:t>
        </w:r>
      </w:ins>
      <w:ins w:id="131" w:author="Josh Madin" w:date="2016-03-18T14:55:00Z">
        <w:r w:rsidR="000E6773" w:rsidRPr="00CC30E1">
          <w:rPr>
            <w:lang w:val="en-AU"/>
          </w:rPr>
          <w:t xml:space="preserve"> </w:t>
        </w:r>
      </w:ins>
      <w:ins w:id="132" w:author="Josh Madin" w:date="2016-03-18T14:56:00Z">
        <w:r>
          <w:rPr>
            <w:lang w:val="en-AU"/>
          </w:rPr>
          <w:t xml:space="preserve">the </w:t>
        </w:r>
      </w:ins>
      <w:ins w:id="133" w:author="Josh Madin" w:date="2016-03-18T14:55:00Z">
        <w:r w:rsidR="000E6773" w:rsidRPr="00CC30E1">
          <w:rPr>
            <w:lang w:val="en-AU"/>
          </w:rPr>
          <w:t xml:space="preserve">early life stages in corals </w:t>
        </w:r>
      </w:ins>
      <w:ins w:id="134" w:author="Josh Madin" w:date="2016-03-18T14:57:00Z">
        <w:r>
          <w:rPr>
            <w:lang w:val="en-AU"/>
          </w:rPr>
          <w:t xml:space="preserve">tend to focus on one or two factors at a time. However, </w:t>
        </w:r>
      </w:ins>
      <w:ins w:id="135" w:author="Josh Madin" w:date="2016-03-18T14:58:00Z">
        <w:r>
          <w:rPr>
            <w:lang w:val="en-AU"/>
          </w:rPr>
          <w:t>the success of these stages is a multivariate problem</w:t>
        </w:r>
      </w:ins>
      <w:ins w:id="136" w:author="Josh Madin" w:date="2016-03-18T14:59:00Z">
        <w:r>
          <w:rPr>
            <w:lang w:val="en-AU"/>
          </w:rPr>
          <w:t xml:space="preserve"> that needs to be solved if we are to understand and predict success in different environments</w:t>
        </w:r>
      </w:ins>
      <w:ins w:id="137" w:author="Josh Madin" w:date="2016-03-18T14:58:00Z">
        <w:r>
          <w:rPr>
            <w:lang w:val="en-AU"/>
          </w:rPr>
          <w:t xml:space="preserve">. </w:t>
        </w:r>
      </w:ins>
      <w:ins w:id="138" w:author="Rachael Maree Woods" w:date="2016-03-02T09:52:00Z">
        <w:del w:id="139" w:author="Josh Madin" w:date="2016-03-18T14:55:00Z">
          <w:r w:rsidR="00506AAF" w:rsidRPr="00CC30E1" w:rsidDel="000E6773">
            <w:rPr>
              <w:lang w:val="en-AU"/>
            </w:rPr>
            <w:delText>including</w:delText>
          </w:r>
        </w:del>
        <w:del w:id="140" w:author="Josh Madin" w:date="2016-03-18T14:57:00Z">
          <w:r w:rsidR="00506AAF" w:rsidRPr="00CC30E1" w:rsidDel="000671F3">
            <w:rPr>
              <w:lang w:val="en-AU"/>
            </w:rPr>
            <w:delText xml:space="preserve"> heavy metals, </w:delText>
          </w:r>
        </w:del>
      </w:ins>
      <w:ins w:id="141" w:author="Rachael Maree Woods" w:date="2016-03-02T09:53:00Z">
        <w:del w:id="142" w:author="Josh Madin" w:date="2016-03-18T14:57:00Z">
          <w:r w:rsidR="00506AAF" w:rsidRPr="00CC30E1" w:rsidDel="000671F3">
            <w:rPr>
              <w:lang w:val="en-AU"/>
            </w:rPr>
            <w:delText>nutrients and changes in ocean chemistry</w:delText>
          </w:r>
        </w:del>
        <w:del w:id="143" w:author="Josh Madin" w:date="2016-03-18T14:59:00Z">
          <w:r w:rsidR="00506AAF" w:rsidRPr="00CC30E1" w:rsidDel="000671F3">
            <w:rPr>
              <w:lang w:val="en-AU"/>
            </w:rPr>
            <w:delText xml:space="preserve"> are </w:delText>
          </w:r>
        </w:del>
        <w:del w:id="144" w:author="Josh Madin" w:date="2016-03-18T14:56:00Z">
          <w:r w:rsidR="00506AAF" w:rsidRPr="00CC30E1" w:rsidDel="000E6773">
            <w:rPr>
              <w:lang w:val="en-AU"/>
            </w:rPr>
            <w:delText>known to</w:delText>
          </w:r>
        </w:del>
        <w:del w:id="145" w:author="Josh Madin" w:date="2016-03-18T14:55:00Z">
          <w:r w:rsidR="00506AAF" w:rsidRPr="00CC30E1" w:rsidDel="000E6773">
            <w:rPr>
              <w:lang w:val="en-AU"/>
            </w:rPr>
            <w:delText xml:space="preserve"> affect early life stages in corals</w:delText>
          </w:r>
        </w:del>
        <w:del w:id="146" w:author="Josh Madin" w:date="2016-03-18T14:56:00Z">
          <w:r w:rsidR="00506AAF" w:rsidRPr="00CC30E1" w:rsidDel="000E6773">
            <w:rPr>
              <w:lang w:val="en-AU"/>
            </w:rPr>
            <w:delText xml:space="preserve">, however mitigating these factors is </w:delText>
          </w:r>
        </w:del>
      </w:ins>
      <w:ins w:id="147" w:author="Rachael Maree Woods" w:date="2016-03-02T10:33:00Z">
        <w:del w:id="148" w:author="Josh Madin" w:date="2016-03-18T14:56:00Z">
          <w:r w:rsidR="00123AA4" w:rsidRPr="00CC30E1" w:rsidDel="000E6773">
            <w:rPr>
              <w:lang w:val="en-AU"/>
            </w:rPr>
            <w:delText>difficult</w:delText>
          </w:r>
        </w:del>
      </w:ins>
      <w:ins w:id="149" w:author="Rachael Maree Woods" w:date="2016-03-02T09:53:00Z">
        <w:del w:id="150" w:author="Josh Madin" w:date="2016-03-18T14:56:00Z">
          <w:r w:rsidR="00506AAF" w:rsidRPr="00CC30E1" w:rsidDel="000E6773">
            <w:rPr>
              <w:lang w:val="en-AU"/>
            </w:rPr>
            <w:delText xml:space="preserve"> </w:delText>
          </w:r>
        </w:del>
      </w:ins>
      <w:ins w:id="151" w:author="Rachael Maree Woods" w:date="2016-03-02T09:54:00Z">
        <w:del w:id="152" w:author="Josh Madin" w:date="2016-03-18T14:56:00Z">
          <w:r w:rsidR="00506AAF" w:rsidRPr="00CC30E1" w:rsidDel="000E6773">
            <w:rPr>
              <w:lang w:val="en-AU"/>
            </w:rPr>
            <w:delText xml:space="preserve">as they are </w:delText>
          </w:r>
        </w:del>
        <w:del w:id="153" w:author="Josh Madin" w:date="2016-03-18T14:59:00Z">
          <w:r w:rsidR="00506AAF" w:rsidRPr="00CC30E1" w:rsidDel="000671F3">
            <w:rPr>
              <w:lang w:val="en-AU"/>
            </w:rPr>
            <w:delText xml:space="preserve">diverse in </w:delText>
          </w:r>
        </w:del>
      </w:ins>
      <w:ins w:id="154" w:author="Rachael Maree Woods" w:date="2016-03-02T10:33:00Z">
        <w:del w:id="155" w:author="Josh Madin" w:date="2016-03-18T14:59:00Z">
          <w:r w:rsidR="00123AA4" w:rsidRPr="00CC30E1" w:rsidDel="000671F3">
            <w:rPr>
              <w:lang w:val="en-AU"/>
            </w:rPr>
            <w:delText>origin</w:delText>
          </w:r>
        </w:del>
      </w:ins>
      <w:ins w:id="156" w:author="Rachael Maree Woods" w:date="2016-03-02T09:54:00Z">
        <w:del w:id="157" w:author="Josh Madin" w:date="2016-03-18T14:59:00Z">
          <w:r w:rsidR="00506AAF" w:rsidRPr="00CC30E1" w:rsidDel="000671F3">
            <w:rPr>
              <w:lang w:val="en-AU"/>
            </w:rPr>
            <w:delText>.</w:delText>
          </w:r>
        </w:del>
        <w:r w:rsidR="00506AAF" w:rsidRPr="00CC30E1">
          <w:rPr>
            <w:lang w:val="en-AU"/>
          </w:rPr>
          <w:t xml:space="preserve"> </w:t>
        </w:r>
      </w:ins>
      <w:ins w:id="158" w:author="Rachael Maree Woods" w:date="2016-03-02T11:10:00Z">
        <w:del w:id="159" w:author="Josh Madin" w:date="2016-03-18T15:00:00Z">
          <w:r w:rsidR="00E161EA" w:rsidRPr="00CC30E1" w:rsidDel="000671F3">
            <w:rPr>
              <w:lang w:val="en-AU"/>
            </w:rPr>
            <w:delText xml:space="preserve">In recent years the use of </w:delText>
          </w:r>
          <w:r w:rsidR="00EE7EA7" w:rsidRPr="00CC30E1" w:rsidDel="000671F3">
            <w:rPr>
              <w:lang w:val="en-AU"/>
            </w:rPr>
            <w:delText>meta-analysis techniques has become increasing</w:delText>
          </w:r>
        </w:del>
      </w:ins>
      <w:ins w:id="160" w:author="Rachael Maree Woods" w:date="2016-03-16T14:12:00Z">
        <w:del w:id="161" w:author="Josh Madin" w:date="2016-03-18T15:00:00Z">
          <w:r w:rsidR="00705133" w:rsidRPr="00CC30E1" w:rsidDel="000671F3">
            <w:rPr>
              <w:lang w:val="en-AU"/>
            </w:rPr>
            <w:delText>ly</w:delText>
          </w:r>
        </w:del>
      </w:ins>
      <w:ins w:id="162" w:author="Rachael Maree Woods" w:date="2016-03-02T11:10:00Z">
        <w:del w:id="163" w:author="Josh Madin" w:date="2016-03-18T15:00:00Z">
          <w:r w:rsidR="00EE7EA7" w:rsidRPr="00CC30E1" w:rsidDel="000671F3">
            <w:rPr>
              <w:lang w:val="en-AU"/>
            </w:rPr>
            <w:delText xml:space="preserve"> common to review the current state of a field</w:delText>
          </w:r>
        </w:del>
      </w:ins>
      <w:ins w:id="164" w:author="Rachael Maree Woods" w:date="2016-03-02T11:11:00Z">
        <w:del w:id="165" w:author="Josh Madin" w:date="2016-03-18T15:00:00Z">
          <w:r w:rsidR="00EE7EA7" w:rsidRPr="00CC30E1" w:rsidDel="000671F3">
            <w:rPr>
              <w:lang w:val="en-AU"/>
            </w:rPr>
            <w:delText xml:space="preserve"> and incorporate data from multiple published papers. These techniques including the use of generalised linear mixed effect model</w:delText>
          </w:r>
        </w:del>
      </w:ins>
      <w:ins w:id="166" w:author="Rachael Maree Woods" w:date="2016-03-16T14:13:00Z">
        <w:del w:id="167" w:author="Josh Madin" w:date="2016-03-18T15:00:00Z">
          <w:r w:rsidR="00705133" w:rsidRPr="00CC30E1" w:rsidDel="000671F3">
            <w:rPr>
              <w:lang w:val="en-AU"/>
            </w:rPr>
            <w:delText>s</w:delText>
          </w:r>
        </w:del>
      </w:ins>
      <w:ins w:id="168" w:author="Rachael Maree Woods" w:date="2016-03-02T14:03:00Z">
        <w:del w:id="169" w:author="Josh Madin" w:date="2016-03-18T15:00:00Z">
          <w:r w:rsidR="00873D80" w:rsidRPr="00CC30E1" w:rsidDel="000671F3">
            <w:rPr>
              <w:lang w:val="en-AU"/>
            </w:rPr>
            <w:delText>,</w:delText>
          </w:r>
        </w:del>
      </w:ins>
      <w:ins w:id="170" w:author="Rachael Maree Woods" w:date="2016-03-02T11:11:00Z">
        <w:del w:id="171" w:author="Josh Madin" w:date="2016-03-18T15:00:00Z">
          <w:r w:rsidR="00EE7EA7" w:rsidRPr="00CC30E1" w:rsidDel="000671F3">
            <w:rPr>
              <w:lang w:val="en-AU"/>
            </w:rPr>
            <w:delText xml:space="preserve"> allow </w:delText>
          </w:r>
        </w:del>
      </w:ins>
      <w:ins w:id="172" w:author="Rachael Maree Woods" w:date="2016-03-02T11:12:00Z">
        <w:del w:id="173" w:author="Josh Madin" w:date="2016-03-18T15:00:00Z">
          <w:r w:rsidR="00EE7EA7" w:rsidRPr="00CC30E1" w:rsidDel="000671F3">
            <w:rPr>
              <w:lang w:val="en-AU"/>
            </w:rPr>
            <w:delText xml:space="preserve">for the use of response variables </w:delText>
          </w:r>
        </w:del>
      </w:ins>
      <w:ins w:id="174" w:author="Rachael Maree Woods" w:date="2016-03-02T14:03:00Z">
        <w:del w:id="175" w:author="Josh Madin" w:date="2016-03-18T15:00:00Z">
          <w:r w:rsidR="00873D80" w:rsidRPr="00CC30E1" w:rsidDel="000671F3">
            <w:rPr>
              <w:lang w:val="en-AU"/>
            </w:rPr>
            <w:delText>with</w:delText>
          </w:r>
        </w:del>
      </w:ins>
      <w:ins w:id="176" w:author="Rachael Maree Woods" w:date="2016-03-02T11:12:00Z">
        <w:del w:id="177" w:author="Josh Madin" w:date="2016-03-18T15:00:00Z">
          <w:r w:rsidR="00EE7EA7" w:rsidRPr="00CC30E1" w:rsidDel="000671F3">
            <w:rPr>
              <w:lang w:val="en-AU"/>
            </w:rPr>
            <w:delText xml:space="preserve"> different distributions </w:delText>
          </w:r>
        </w:del>
      </w:ins>
      <w:ins w:id="178" w:author="Rachael Maree Woods" w:date="2016-03-02T11:13:00Z">
        <w:del w:id="179" w:author="Josh Madin" w:date="2016-03-18T15:00:00Z">
          <w:r w:rsidR="00EE7EA7" w:rsidRPr="00CC30E1" w:rsidDel="000671F3">
            <w:rPr>
              <w:lang w:val="en-AU"/>
            </w:rPr>
            <w:delText>(</w:delText>
          </w:r>
          <w:r w:rsidR="00FB5B92" w:rsidRPr="00CC30E1" w:rsidDel="000671F3">
            <w:rPr>
              <w:lang w:val="en-AU"/>
            </w:rPr>
            <w:delText>Stram, 1996</w:delText>
          </w:r>
          <w:r w:rsidR="00EE7EA7" w:rsidRPr="00CC30E1" w:rsidDel="000671F3">
            <w:rPr>
              <w:lang w:val="en-AU"/>
            </w:rPr>
            <w:delText>)</w:delText>
          </w:r>
        </w:del>
      </w:ins>
      <w:ins w:id="180" w:author="Rachael Maree Woods" w:date="2016-03-02T11:12:00Z">
        <w:del w:id="181" w:author="Josh Madin" w:date="2016-03-18T15:00:00Z">
          <w:r w:rsidR="00EE7EA7" w:rsidRPr="00CC30E1" w:rsidDel="000671F3">
            <w:rPr>
              <w:lang w:val="en-AU"/>
            </w:rPr>
            <w:delText xml:space="preserve">. </w:delText>
          </w:r>
        </w:del>
      </w:ins>
      <w:ins w:id="182" w:author="Rachael Maree Woods" w:date="2016-03-02T11:28:00Z">
        <w:del w:id="183" w:author="Josh Madin" w:date="2016-03-18T15:00:00Z">
          <w:r w:rsidR="00FB3D5B" w:rsidRPr="00CC30E1" w:rsidDel="000671F3">
            <w:rPr>
              <w:lang w:val="en-AU"/>
            </w:rPr>
            <w:delText>Within ecology</w:delText>
          </w:r>
        </w:del>
      </w:ins>
      <w:ins w:id="184" w:author="Rachael Maree Woods" w:date="2016-03-02T11:30:00Z">
        <w:del w:id="185" w:author="Josh Madin" w:date="2016-03-18T15:00:00Z">
          <w:r w:rsidR="00FB3D5B" w:rsidRPr="00CC30E1" w:rsidDel="000671F3">
            <w:rPr>
              <w:lang w:val="en-AU"/>
            </w:rPr>
            <w:delText xml:space="preserve"> and the marine fields</w:delText>
          </w:r>
        </w:del>
      </w:ins>
      <w:ins w:id="186" w:author="Rachael Maree Woods" w:date="2016-03-02T11:28:00Z">
        <w:del w:id="187" w:author="Josh Madin" w:date="2016-03-18T15:00:00Z">
          <w:r w:rsidR="00FB3D5B" w:rsidRPr="00CC30E1" w:rsidDel="000671F3">
            <w:rPr>
              <w:lang w:val="en-AU"/>
            </w:rPr>
            <w:delText xml:space="preserve"> these techniq</w:delText>
          </w:r>
        </w:del>
      </w:ins>
      <w:ins w:id="188" w:author="Rachael Maree Woods" w:date="2016-03-02T11:29:00Z">
        <w:del w:id="189" w:author="Josh Madin" w:date="2016-03-18T15:00:00Z">
          <w:r w:rsidR="00FB3D5B" w:rsidRPr="00CC30E1" w:rsidDel="000671F3">
            <w:rPr>
              <w:lang w:val="en-AU"/>
            </w:rPr>
            <w:delText>ues are often used to understand large topics and answer broad scale questions (</w:delText>
          </w:r>
        </w:del>
      </w:ins>
      <w:ins w:id="190" w:author="Rachael Maree Woods" w:date="2016-03-02T11:30:00Z">
        <w:del w:id="191" w:author="Josh Madin" w:date="2016-03-18T15:00:00Z">
          <w:r w:rsidR="00FB3D5B" w:rsidRPr="00CC30E1" w:rsidDel="000671F3">
            <w:rPr>
              <w:lang w:val="en-AU"/>
            </w:rPr>
            <w:delText>Collie et al., 2000;</w:delText>
          </w:r>
        </w:del>
      </w:ins>
      <w:ins w:id="192" w:author="Rachael Maree Woods" w:date="2016-03-02T11:31:00Z">
        <w:del w:id="193" w:author="Josh Madin" w:date="2016-03-18T15:00:00Z">
          <w:r w:rsidR="00FB3D5B" w:rsidRPr="00CC30E1" w:rsidDel="000671F3">
            <w:rPr>
              <w:lang w:val="en-AU"/>
            </w:rPr>
            <w:delText xml:space="preserve"> Claudet et al, 2008). </w:delText>
          </w:r>
        </w:del>
      </w:ins>
    </w:p>
    <w:p w14:paraId="78126B4F" w14:textId="789399A6" w:rsidR="009604BC" w:rsidRPr="00CC30E1" w:rsidDel="000671F3" w:rsidRDefault="009604BC" w:rsidP="009219E1">
      <w:pPr>
        <w:spacing w:line="480" w:lineRule="auto"/>
        <w:rPr>
          <w:del w:id="194" w:author="Josh Madin" w:date="2016-03-18T15:00:00Z"/>
          <w:lang w:val="en-AU"/>
        </w:rPr>
      </w:pPr>
    </w:p>
    <w:p w14:paraId="75ABAB42" w14:textId="7890F714" w:rsidR="009604BC" w:rsidRPr="00CC30E1" w:rsidRDefault="007600C2" w:rsidP="000671F3">
      <w:pPr>
        <w:spacing w:line="480" w:lineRule="auto"/>
        <w:rPr>
          <w:lang w:val="en-AU"/>
        </w:rPr>
      </w:pPr>
      <w:del w:id="195" w:author="Josh Madin" w:date="2016-03-18T15:00:00Z">
        <w:r w:rsidRPr="00CC30E1" w:rsidDel="000671F3">
          <w:rPr>
            <w:lang w:val="en-AU"/>
          </w:rPr>
          <w:delText>I</w:delText>
        </w:r>
      </w:del>
      <w:ins w:id="196" w:author="Josh Madin" w:date="2016-03-18T15:00:00Z">
        <w:r w:rsidR="000671F3">
          <w:rPr>
            <w:lang w:val="en-AU"/>
          </w:rPr>
          <w:t>Therefore, i</w:t>
        </w:r>
      </w:ins>
      <w:r w:rsidRPr="00CC30E1">
        <w:rPr>
          <w:lang w:val="en-AU"/>
        </w:rPr>
        <w:t>n this study</w:t>
      </w:r>
      <w:r w:rsidR="009604BC" w:rsidRPr="00CC30E1">
        <w:rPr>
          <w:lang w:val="en-AU"/>
        </w:rPr>
        <w:t xml:space="preserve">, </w:t>
      </w:r>
      <w:r w:rsidR="00C65F62" w:rsidRPr="00CC30E1">
        <w:rPr>
          <w:lang w:val="en-AU"/>
        </w:rPr>
        <w:t>we</w:t>
      </w:r>
      <w:r w:rsidR="009604BC" w:rsidRPr="00CC30E1">
        <w:rPr>
          <w:lang w:val="en-AU"/>
        </w:rPr>
        <w:t xml:space="preserve"> </w:t>
      </w:r>
      <w:r w:rsidRPr="00CC30E1">
        <w:rPr>
          <w:lang w:val="en-AU"/>
        </w:rPr>
        <w:t>quantif</w:t>
      </w:r>
      <w:ins w:id="197" w:author="Josh Madin" w:date="2016-03-18T15:00:00Z">
        <w:r w:rsidR="000671F3">
          <w:rPr>
            <w:lang w:val="en-AU"/>
          </w:rPr>
          <w:t>ied</w:t>
        </w:r>
      </w:ins>
      <w:del w:id="198" w:author="Josh Madin" w:date="2016-03-18T15:00:00Z">
        <w:r w:rsidR="00C65F62" w:rsidRPr="00CC30E1" w:rsidDel="000671F3">
          <w:rPr>
            <w:lang w:val="en-AU"/>
          </w:rPr>
          <w:delText>y</w:delText>
        </w:r>
      </w:del>
      <w:r w:rsidRPr="00CC30E1">
        <w:rPr>
          <w:lang w:val="en-AU"/>
        </w:rPr>
        <w:t xml:space="preserve"> </w:t>
      </w:r>
      <w:r w:rsidR="009604BC" w:rsidRPr="00CC30E1">
        <w:rPr>
          <w:lang w:val="en-AU"/>
        </w:rPr>
        <w:t>the relative importance of</w:t>
      </w:r>
      <w:del w:id="199" w:author="Josh Madin" w:date="2016-03-18T15:01:00Z">
        <w:r w:rsidR="009604BC" w:rsidRPr="00CC30E1" w:rsidDel="000671F3">
          <w:rPr>
            <w:lang w:val="en-AU"/>
          </w:rPr>
          <w:delText xml:space="preserve"> </w:delText>
        </w:r>
        <w:r w:rsidR="00C65F62" w:rsidRPr="00CC30E1" w:rsidDel="000671F3">
          <w:rPr>
            <w:lang w:val="en-AU"/>
          </w:rPr>
          <w:delText>a</w:delText>
        </w:r>
      </w:del>
      <w:r w:rsidR="00C65F62" w:rsidRPr="00CC30E1">
        <w:rPr>
          <w:lang w:val="en-AU"/>
        </w:rPr>
        <w:t xml:space="preserve"> </w:t>
      </w:r>
      <w:del w:id="200" w:author="Josh Madin" w:date="2016-03-18T15:01:00Z">
        <w:r w:rsidR="00C65F62" w:rsidRPr="00CC30E1" w:rsidDel="000671F3">
          <w:rPr>
            <w:lang w:val="en-AU"/>
          </w:rPr>
          <w:delText xml:space="preserve">number </w:delText>
        </w:r>
      </w:del>
      <w:ins w:id="201" w:author="Josh Madin" w:date="2016-03-18T15:01:00Z">
        <w:r w:rsidR="000671F3">
          <w:rPr>
            <w:lang w:val="en-AU"/>
          </w:rPr>
          <w:t>multiple</w:t>
        </w:r>
      </w:ins>
      <w:del w:id="202" w:author="Josh Madin" w:date="2016-03-18T15:01:00Z">
        <w:r w:rsidR="00C65F62" w:rsidRPr="00CC30E1" w:rsidDel="000671F3">
          <w:rPr>
            <w:lang w:val="en-AU"/>
          </w:rPr>
          <w:delText>of</w:delText>
        </w:r>
      </w:del>
      <w:r w:rsidR="00C65F62" w:rsidRPr="00CC30E1">
        <w:rPr>
          <w:lang w:val="en-AU"/>
        </w:rPr>
        <w:t xml:space="preserve"> factors known to affect the</w:t>
      </w:r>
      <w:r w:rsidR="00121E38" w:rsidRPr="00CC30E1">
        <w:rPr>
          <w:lang w:val="en-AU"/>
        </w:rPr>
        <w:t xml:space="preserve"> early life</w:t>
      </w:r>
      <w:r w:rsidR="009604BC" w:rsidRPr="00CC30E1">
        <w:rPr>
          <w:lang w:val="en-AU"/>
        </w:rPr>
        <w:t xml:space="preserve"> stages of reef building corals</w:t>
      </w:r>
      <w:ins w:id="203" w:author="Rachael Maree Woods" w:date="2016-03-02T10:34:00Z">
        <w:r w:rsidR="005A3EDE" w:rsidRPr="00CC30E1">
          <w:rPr>
            <w:lang w:val="en-AU"/>
          </w:rPr>
          <w:t xml:space="preserve"> using generalised linear mixed effects model</w:t>
        </w:r>
      </w:ins>
      <w:ins w:id="204" w:author="Rachael Maree Woods" w:date="2016-03-16T14:13:00Z">
        <w:r w:rsidR="00705133" w:rsidRPr="00CC30E1">
          <w:rPr>
            <w:lang w:val="en-AU"/>
          </w:rPr>
          <w:t>s</w:t>
        </w:r>
      </w:ins>
      <w:r w:rsidR="009604BC" w:rsidRPr="00CC30E1">
        <w:rPr>
          <w:lang w:val="en-AU"/>
        </w:rPr>
        <w:t xml:space="preserve">.  To do so, </w:t>
      </w:r>
      <w:r w:rsidR="00C65F62" w:rsidRPr="00CC30E1">
        <w:rPr>
          <w:lang w:val="en-AU"/>
        </w:rPr>
        <w:t xml:space="preserve">we </w:t>
      </w:r>
      <w:r w:rsidR="009604BC" w:rsidRPr="00CC30E1">
        <w:rPr>
          <w:lang w:val="en-AU"/>
        </w:rPr>
        <w:t xml:space="preserve">compiled data from the literature </w:t>
      </w:r>
      <w:r w:rsidR="00121E38" w:rsidRPr="00CC30E1">
        <w:rPr>
          <w:lang w:val="en-AU"/>
        </w:rPr>
        <w:t xml:space="preserve">from </w:t>
      </w:r>
      <w:r w:rsidR="009604BC" w:rsidRPr="00CC30E1">
        <w:rPr>
          <w:lang w:val="en-AU"/>
        </w:rPr>
        <w:t xml:space="preserve">coral fertilisation and larval survival experiments, and then used multiple regression and model selection to determine the </w:t>
      </w:r>
      <w:r w:rsidR="00687CEB" w:rsidRPr="00CC30E1">
        <w:rPr>
          <w:lang w:val="en-AU"/>
        </w:rPr>
        <w:t>relative importance of nutrients, heavy metals and water chemistry</w:t>
      </w:r>
      <w:r w:rsidR="009604BC" w:rsidRPr="00CC30E1">
        <w:rPr>
          <w:lang w:val="en-AU"/>
        </w:rPr>
        <w:t xml:space="preserve"> </w:t>
      </w:r>
      <w:r w:rsidR="00687CEB" w:rsidRPr="00CC30E1">
        <w:rPr>
          <w:lang w:val="en-AU"/>
        </w:rPr>
        <w:t>in</w:t>
      </w:r>
      <w:r w:rsidR="009604BC" w:rsidRPr="00CC30E1">
        <w:rPr>
          <w:lang w:val="en-AU"/>
        </w:rPr>
        <w:t xml:space="preserve"> surviving to settlement competency</w:t>
      </w:r>
      <w:r w:rsidR="001A3DAF" w:rsidRPr="00CC30E1">
        <w:rPr>
          <w:lang w:val="en-AU"/>
        </w:rPr>
        <w:t>.</w:t>
      </w:r>
      <w:r w:rsidR="005A3EDE" w:rsidRPr="00CC30E1">
        <w:rPr>
          <w:lang w:val="en-AU"/>
        </w:rPr>
        <w:t xml:space="preserve"> </w:t>
      </w:r>
      <w:ins w:id="205" w:author="Josh Madin" w:date="2016-03-18T15:02:00Z">
        <w:r w:rsidR="000671F3">
          <w:rPr>
            <w:lang w:val="en-AU"/>
          </w:rPr>
          <w:t xml:space="preserve">Finally, we develop </w:t>
        </w:r>
      </w:ins>
      <w:ins w:id="206" w:author="Josh Madin" w:date="2016-03-18T15:03:00Z">
        <w:r w:rsidR="000671F3">
          <w:rPr>
            <w:lang w:val="en-AU"/>
          </w:rPr>
          <w:t xml:space="preserve">and demonstrate </w:t>
        </w:r>
      </w:ins>
      <w:ins w:id="207" w:author="Josh Madin" w:date="2016-03-18T15:02:00Z">
        <w:r w:rsidR="000671F3">
          <w:rPr>
            <w:lang w:val="en-AU"/>
          </w:rPr>
          <w:t xml:space="preserve">a combined model to estimate </w:t>
        </w:r>
        <w:del w:id="208" w:author="Rachael Maree Woods" w:date="2016-03-22T08:26:00Z">
          <w:r w:rsidR="000671F3" w:rsidDel="007B765C">
            <w:rPr>
              <w:lang w:val="en-AU"/>
            </w:rPr>
            <w:delText>to</w:delText>
          </w:r>
        </w:del>
      </w:ins>
      <w:ins w:id="209" w:author="Rachael Maree Woods" w:date="2016-03-22T08:26:00Z">
        <w:r w:rsidR="007B765C">
          <w:rPr>
            <w:lang w:val="en-AU"/>
          </w:rPr>
          <w:t>the</w:t>
        </w:r>
      </w:ins>
      <w:ins w:id="210" w:author="Josh Madin" w:date="2016-03-18T15:02:00Z">
        <w:r w:rsidR="000671F3">
          <w:rPr>
            <w:lang w:val="en-AU"/>
          </w:rPr>
          <w:t xml:space="preserve"> </w:t>
        </w:r>
      </w:ins>
      <w:ins w:id="211" w:author="Josh Madin" w:date="2016-03-18T15:03:00Z">
        <w:r w:rsidR="000671F3">
          <w:rPr>
            <w:lang w:val="en-AU"/>
          </w:rPr>
          <w:t xml:space="preserve">joint </w:t>
        </w:r>
      </w:ins>
      <w:ins w:id="212" w:author="Josh Madin" w:date="2016-03-18T15:02:00Z">
        <w:r w:rsidR="000671F3">
          <w:rPr>
            <w:lang w:val="en-AU"/>
          </w:rPr>
          <w:t xml:space="preserve">probability of transitioning both </w:t>
        </w:r>
      </w:ins>
      <w:ins w:id="213" w:author="Josh Madin" w:date="2016-03-18T15:03:00Z">
        <w:r w:rsidR="000671F3">
          <w:rPr>
            <w:lang w:val="en-AU"/>
          </w:rPr>
          <w:t xml:space="preserve">early </w:t>
        </w:r>
      </w:ins>
      <w:ins w:id="214" w:author="Josh Madin" w:date="2016-03-18T15:02:00Z">
        <w:r w:rsidR="000671F3">
          <w:rPr>
            <w:lang w:val="en-AU"/>
          </w:rPr>
          <w:t xml:space="preserve">life history </w:t>
        </w:r>
      </w:ins>
      <w:ins w:id="215" w:author="Josh Madin" w:date="2016-03-18T15:03:00Z">
        <w:r w:rsidR="000671F3">
          <w:rPr>
            <w:lang w:val="en-AU"/>
          </w:rPr>
          <w:t>stages.</w:t>
        </w:r>
      </w:ins>
    </w:p>
    <w:p w14:paraId="55D60307" w14:textId="77777777" w:rsidR="00B21654" w:rsidRPr="00CC30E1" w:rsidRDefault="00B21654" w:rsidP="009219E1">
      <w:pPr>
        <w:spacing w:line="480" w:lineRule="auto"/>
        <w:rPr>
          <w:lang w:val="en-AU"/>
        </w:rPr>
      </w:pPr>
    </w:p>
    <w:p w14:paraId="0E3F0DB8" w14:textId="77777777" w:rsidR="00B21654"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Materials and Methods</w:t>
      </w:r>
    </w:p>
    <w:p w14:paraId="23FE0E15" w14:textId="77777777" w:rsidR="00B21654" w:rsidRPr="00CC30E1" w:rsidRDefault="00B21654" w:rsidP="009219E1">
      <w:pPr>
        <w:pStyle w:val="heading20"/>
        <w:spacing w:line="480" w:lineRule="auto"/>
        <w:rPr>
          <w:rFonts w:ascii="Times New Roman" w:hAnsi="Times New Roman"/>
          <w:lang w:val="en-AU"/>
        </w:rPr>
      </w:pPr>
      <w:r w:rsidRPr="00CC30E1">
        <w:rPr>
          <w:rFonts w:ascii="Times New Roman" w:hAnsi="Times New Roman"/>
          <w:lang w:val="en-AU"/>
        </w:rPr>
        <w:t>Data collection</w:t>
      </w:r>
    </w:p>
    <w:p w14:paraId="6DA2DA0A" w14:textId="4402F4FC" w:rsidR="00CF1776" w:rsidRPr="00CC30E1" w:rsidRDefault="00B21654" w:rsidP="009219E1">
      <w:pPr>
        <w:spacing w:line="480" w:lineRule="auto"/>
        <w:rPr>
          <w:lang w:val="en-AU"/>
        </w:rPr>
      </w:pPr>
      <w:r w:rsidRPr="00CC30E1">
        <w:rPr>
          <w:lang w:val="en-AU"/>
        </w:rPr>
        <w:t xml:space="preserve">Data were collected from experimental studies that observed the </w:t>
      </w:r>
      <w:r w:rsidR="00C65F62" w:rsidRPr="00CC30E1">
        <w:rPr>
          <w:lang w:val="en-AU"/>
        </w:rPr>
        <w:t xml:space="preserve">effect </w:t>
      </w:r>
      <w:r w:rsidRPr="00CC30E1">
        <w:rPr>
          <w:lang w:val="en-AU"/>
        </w:rPr>
        <w:t>of seawater properties on the probability of fertilisation or larval survivorship</w:t>
      </w:r>
      <w:r w:rsidR="00B45384" w:rsidRPr="00CC30E1">
        <w:rPr>
          <w:lang w:val="en-AU"/>
        </w:rPr>
        <w:t xml:space="preserve"> </w:t>
      </w:r>
      <w:r w:rsidR="00F62661" w:rsidRPr="00CC30E1">
        <w:rPr>
          <w:lang w:val="en-AU"/>
        </w:rPr>
        <w:t xml:space="preserve">for </w:t>
      </w:r>
      <w:r w:rsidR="00B45384" w:rsidRPr="00CC30E1">
        <w:rPr>
          <w:lang w:val="en-AU"/>
        </w:rPr>
        <w:t>scleractinian corals</w:t>
      </w:r>
      <w:r w:rsidR="00763756" w:rsidRPr="00CC30E1">
        <w:rPr>
          <w:lang w:val="en-AU"/>
        </w:rPr>
        <w:t xml:space="preserve">. </w:t>
      </w:r>
      <w:r w:rsidR="00F62661" w:rsidRPr="00CC30E1">
        <w:rPr>
          <w:lang w:val="en-AU"/>
        </w:rPr>
        <w:t xml:space="preserve">Literature searches </w:t>
      </w:r>
      <w:r w:rsidR="00861C80" w:rsidRPr="00CC30E1">
        <w:rPr>
          <w:lang w:val="en-AU"/>
        </w:rPr>
        <w:t xml:space="preserve">for published articles </w:t>
      </w:r>
      <w:del w:id="216" w:author="Rachael Maree Woods" w:date="2016-03-16T10:07:00Z">
        <w:r w:rsidR="00861C80" w:rsidRPr="00CC30E1" w:rsidDel="00B05B6D">
          <w:rPr>
            <w:lang w:val="en-AU"/>
          </w:rPr>
          <w:delText xml:space="preserve">using search terms </w:delText>
        </w:r>
        <w:r w:rsidR="00365B3A" w:rsidRPr="00CC30E1" w:rsidDel="00B05B6D">
          <w:rPr>
            <w:lang w:val="en-AU"/>
          </w:rPr>
          <w:delText xml:space="preserve">“coral larvae”, “fertilisation”, “survivorship”, “success”, “water chemistry” and “nutrients and heavy metals” </w:delText>
        </w:r>
      </w:del>
      <w:r w:rsidRPr="00CC30E1">
        <w:rPr>
          <w:lang w:val="en-AU"/>
        </w:rPr>
        <w:t>were conducted</w:t>
      </w:r>
      <w:r w:rsidR="00365B3A" w:rsidRPr="00CC30E1">
        <w:rPr>
          <w:lang w:val="en-AU"/>
        </w:rPr>
        <w:t xml:space="preserve"> up until the 1st of July 2014. </w:t>
      </w:r>
      <w:r w:rsidR="001C16DA" w:rsidRPr="00CC30E1">
        <w:rPr>
          <w:lang w:val="en-AU"/>
        </w:rPr>
        <w:t>For fertilisation success</w:t>
      </w:r>
      <w:r w:rsidR="00861C80" w:rsidRPr="00CC30E1">
        <w:rPr>
          <w:lang w:val="en-AU"/>
        </w:rPr>
        <w:t>,</w:t>
      </w:r>
      <w:r w:rsidR="001C16DA" w:rsidRPr="00CC30E1">
        <w:rPr>
          <w:lang w:val="en-AU"/>
        </w:rPr>
        <w:t xml:space="preserve"> </w:t>
      </w:r>
      <w:r w:rsidR="008E7616" w:rsidRPr="00CC30E1">
        <w:rPr>
          <w:lang w:val="en-AU"/>
        </w:rPr>
        <w:t>we selected studies</w:t>
      </w:r>
      <w:r w:rsidR="001C16DA" w:rsidRPr="00CC30E1">
        <w:rPr>
          <w:lang w:val="en-AU"/>
        </w:rPr>
        <w:t xml:space="preserve"> </w:t>
      </w:r>
      <w:r w:rsidR="008E7616" w:rsidRPr="00CC30E1">
        <w:rPr>
          <w:lang w:val="en-AU"/>
        </w:rPr>
        <w:t>that</w:t>
      </w:r>
      <w:r w:rsidR="00F62661" w:rsidRPr="00CC30E1">
        <w:rPr>
          <w:lang w:val="en-AU"/>
        </w:rPr>
        <w:t xml:space="preserve"> </w:t>
      </w:r>
      <w:r w:rsidR="001C16DA" w:rsidRPr="00CC30E1">
        <w:rPr>
          <w:lang w:val="en-AU"/>
        </w:rPr>
        <w:t>re</w:t>
      </w:r>
      <w:r w:rsidRPr="00CC30E1">
        <w:rPr>
          <w:lang w:val="en-AU"/>
        </w:rPr>
        <w:t>ported the proportion of eggs fertilised within a 1 to 36 hour period in seawater</w:t>
      </w:r>
      <w:r w:rsidR="008E7616" w:rsidRPr="00CC30E1">
        <w:rPr>
          <w:lang w:val="en-AU"/>
        </w:rPr>
        <w:t xml:space="preserve">. In these </w:t>
      </w:r>
      <w:r w:rsidR="008E7616" w:rsidRPr="00CC30E1">
        <w:rPr>
          <w:lang w:val="en-AU"/>
        </w:rPr>
        <w:lastRenderedPageBreak/>
        <w:t>studies, l</w:t>
      </w:r>
      <w:r w:rsidR="00521ACB" w:rsidRPr="00CC30E1">
        <w:rPr>
          <w:lang w:val="en-AU"/>
        </w:rPr>
        <w:t>evels of ammonium, phosph</w:t>
      </w:r>
      <w:ins w:id="217" w:author="Rachael Maree Woods" w:date="2016-02-17T10:10:00Z">
        <w:r w:rsidR="00DE3BDE" w:rsidRPr="00CC30E1">
          <w:rPr>
            <w:lang w:val="en-AU"/>
          </w:rPr>
          <w:t>ate</w:t>
        </w:r>
      </w:ins>
      <w:del w:id="218" w:author="Rachael Maree Woods" w:date="2016-02-17T10:10:00Z">
        <w:r w:rsidR="00521ACB" w:rsidRPr="00CC30E1" w:rsidDel="00DE3BDE">
          <w:rPr>
            <w:lang w:val="en-AU"/>
          </w:rPr>
          <w:delText>or</w:delText>
        </w:r>
        <w:r w:rsidRPr="00CC30E1" w:rsidDel="00DE3BDE">
          <w:rPr>
            <w:lang w:val="en-AU"/>
          </w:rPr>
          <w:delText>us</w:delText>
        </w:r>
      </w:del>
      <w:r w:rsidRPr="00CC30E1">
        <w:rPr>
          <w:lang w:val="en-AU"/>
        </w:rPr>
        <w:t>, nit</w:t>
      </w:r>
      <w:r w:rsidR="00F15DF1" w:rsidRPr="00CC30E1">
        <w:rPr>
          <w:lang w:val="en-AU"/>
        </w:rPr>
        <w:t>rate, copper, zinc, cadmium, tri</w:t>
      </w:r>
      <w:r w:rsidRPr="00CC30E1">
        <w:rPr>
          <w:lang w:val="en-AU"/>
        </w:rPr>
        <w:t xml:space="preserve">butyltin, suspended sediment, salinity, </w:t>
      </w:r>
      <w:del w:id="219" w:author="Rachael Maree Woods" w:date="2016-02-17T10:41:00Z">
        <w:r w:rsidRPr="00CC30E1" w:rsidDel="00705141">
          <w:rPr>
            <w:lang w:val="en-AU"/>
          </w:rPr>
          <w:delText xml:space="preserve">acidification </w:delText>
        </w:r>
      </w:del>
      <w:ins w:id="220" w:author="Rachael Maree Woods" w:date="2016-02-17T10:41:00Z">
        <w:r w:rsidR="00705141" w:rsidRPr="00CC30E1">
          <w:rPr>
            <w:lang w:val="en-AU"/>
          </w:rPr>
          <w:t xml:space="preserve">pH </w:t>
        </w:r>
      </w:ins>
      <w:r w:rsidRPr="00CC30E1">
        <w:rPr>
          <w:lang w:val="en-AU"/>
        </w:rPr>
        <w:t xml:space="preserve">or temperature had been experimentally manipulated (Table S1). </w:t>
      </w:r>
      <w:r w:rsidR="00FC7EAD" w:rsidRPr="00CC30E1">
        <w:rPr>
          <w:lang w:val="en-AU"/>
        </w:rPr>
        <w:t xml:space="preserve">For </w:t>
      </w:r>
      <w:r w:rsidR="00DC2579" w:rsidRPr="00CC30E1">
        <w:rPr>
          <w:lang w:val="en-AU"/>
        </w:rPr>
        <w:t>l</w:t>
      </w:r>
      <w:r w:rsidR="00FC7EAD" w:rsidRPr="00CC30E1">
        <w:rPr>
          <w:lang w:val="en-AU"/>
        </w:rPr>
        <w:t xml:space="preserve">arval survivorship, </w:t>
      </w:r>
      <w:r w:rsidR="008E7616" w:rsidRPr="00CC30E1">
        <w:rPr>
          <w:lang w:val="en-AU"/>
        </w:rPr>
        <w:t xml:space="preserve">we selected </w:t>
      </w:r>
      <w:r w:rsidR="00FC7EAD" w:rsidRPr="00CC30E1">
        <w:rPr>
          <w:lang w:val="en-AU"/>
        </w:rPr>
        <w:t>s</w:t>
      </w:r>
      <w:r w:rsidR="00EE75AF" w:rsidRPr="00CC30E1">
        <w:rPr>
          <w:lang w:val="en-AU"/>
        </w:rPr>
        <w:t>tudies</w:t>
      </w:r>
      <w:r w:rsidRPr="00CC30E1">
        <w:rPr>
          <w:lang w:val="en-AU"/>
        </w:rPr>
        <w:t xml:space="preserve"> </w:t>
      </w:r>
      <w:r w:rsidR="008E7616" w:rsidRPr="00CC30E1">
        <w:rPr>
          <w:lang w:val="en-AU"/>
        </w:rPr>
        <w:t xml:space="preserve">that </w:t>
      </w:r>
      <w:r w:rsidRPr="00CC30E1">
        <w:rPr>
          <w:lang w:val="en-AU"/>
        </w:rPr>
        <w:t>reported the proportion of larvae that survived for 4 to 14 days in seawater</w:t>
      </w:r>
      <w:r w:rsidR="008E7616" w:rsidRPr="00CC30E1">
        <w:rPr>
          <w:lang w:val="en-AU"/>
        </w:rPr>
        <w:t xml:space="preserve">. In these studies, </w:t>
      </w:r>
      <w:r w:rsidRPr="00CC30E1">
        <w:rPr>
          <w:lang w:val="en-AU"/>
        </w:rPr>
        <w:t xml:space="preserve">levels of ammonium, copper, mercury, lead, salinity, </w:t>
      </w:r>
      <w:del w:id="221" w:author="Rachael Maree Woods" w:date="2016-03-02T14:04:00Z">
        <w:r w:rsidRPr="00CC30E1" w:rsidDel="00C90DD5">
          <w:rPr>
            <w:lang w:val="en-AU"/>
          </w:rPr>
          <w:delText xml:space="preserve">acidification </w:delText>
        </w:r>
      </w:del>
      <w:ins w:id="222" w:author="Rachael Maree Woods" w:date="2016-03-02T14:04:00Z">
        <w:r w:rsidR="00C90DD5" w:rsidRPr="00CC30E1">
          <w:rPr>
            <w:lang w:val="en-AU"/>
          </w:rPr>
          <w:t>p</w:t>
        </w:r>
      </w:ins>
      <w:ins w:id="223" w:author="Rachael Maree Woods" w:date="2016-03-02T14:06:00Z">
        <w:r w:rsidR="00C90DD5" w:rsidRPr="00CC30E1">
          <w:rPr>
            <w:lang w:val="en-AU"/>
          </w:rPr>
          <w:t>H</w:t>
        </w:r>
      </w:ins>
      <w:ins w:id="224" w:author="Rachael Maree Woods" w:date="2016-03-02T14:04:00Z">
        <w:r w:rsidR="00C90DD5" w:rsidRPr="00CC30E1">
          <w:rPr>
            <w:lang w:val="en-AU"/>
          </w:rPr>
          <w:t xml:space="preserve"> </w:t>
        </w:r>
      </w:ins>
      <w:r w:rsidRPr="00CC30E1">
        <w:rPr>
          <w:lang w:val="en-AU"/>
        </w:rPr>
        <w:t>or temperature had been manipulated</w:t>
      </w:r>
      <w:r w:rsidR="008E7616" w:rsidRPr="00CC30E1">
        <w:rPr>
          <w:lang w:val="en-AU"/>
        </w:rPr>
        <w:t xml:space="preserve"> (Table S1)</w:t>
      </w:r>
      <w:r w:rsidRPr="00CC30E1">
        <w:rPr>
          <w:lang w:val="en-AU"/>
        </w:rPr>
        <w:t xml:space="preserve">.  </w:t>
      </w:r>
      <w:r w:rsidR="002A3B31" w:rsidRPr="00CC30E1">
        <w:rPr>
          <w:lang w:val="en-AU"/>
        </w:rPr>
        <w:t xml:space="preserve">Studies that did not report the number of eggs or larvae used </w:t>
      </w:r>
      <w:r w:rsidR="00575A35" w:rsidRPr="00CC30E1">
        <w:rPr>
          <w:lang w:val="en-AU"/>
        </w:rPr>
        <w:t>to calculate proportions</w:t>
      </w:r>
      <w:r w:rsidR="002A3B31" w:rsidRPr="00CC30E1">
        <w:rPr>
          <w:lang w:val="en-AU"/>
        </w:rPr>
        <w:t xml:space="preserve"> were excluded, as they could not be converted </w:t>
      </w:r>
      <w:r w:rsidR="00575A35" w:rsidRPr="00CC30E1">
        <w:rPr>
          <w:lang w:val="en-AU"/>
        </w:rPr>
        <w:t>in</w:t>
      </w:r>
      <w:r w:rsidR="002A3B31" w:rsidRPr="00CC30E1">
        <w:rPr>
          <w:lang w:val="en-AU"/>
        </w:rPr>
        <w:t xml:space="preserve">to </w:t>
      </w:r>
      <w:r w:rsidR="008E7616" w:rsidRPr="00CC30E1">
        <w:rPr>
          <w:lang w:val="en-AU"/>
        </w:rPr>
        <w:t>binomial trials</w:t>
      </w:r>
      <w:r w:rsidR="002A3B31" w:rsidRPr="00CC30E1">
        <w:rPr>
          <w:lang w:val="en-AU"/>
        </w:rPr>
        <w:t xml:space="preserve">. Studies that reported the effect of factors associated with petroleum pollution were also excluded, because they are not </w:t>
      </w:r>
      <w:del w:id="225" w:author="Rachael Maree Woods" w:date="2016-03-16T14:15:00Z">
        <w:r w:rsidR="002A3B31" w:rsidRPr="00CC30E1" w:rsidDel="00705133">
          <w:rPr>
            <w:lang w:val="en-AU"/>
          </w:rPr>
          <w:delText xml:space="preserve">commonly </w:delText>
        </w:r>
      </w:del>
      <w:ins w:id="226" w:author="Rachael Maree Woods" w:date="2016-03-16T14:15:00Z">
        <w:r w:rsidR="00705133" w:rsidRPr="00CC30E1">
          <w:rPr>
            <w:lang w:val="en-AU"/>
          </w:rPr>
          <w:t xml:space="preserve">naturally </w:t>
        </w:r>
      </w:ins>
      <w:r w:rsidR="002A3B31" w:rsidRPr="00CC30E1">
        <w:rPr>
          <w:lang w:val="en-AU"/>
        </w:rPr>
        <w:t>found within the marine environment</w:t>
      </w:r>
      <w:r w:rsidR="00F952EA" w:rsidRPr="00CC30E1">
        <w:rPr>
          <w:lang w:val="en-AU"/>
        </w:rPr>
        <w:t xml:space="preserve"> and tended to kill gametes and larvae outright</w:t>
      </w:r>
      <w:r w:rsidR="002A3B31" w:rsidRPr="00CC30E1">
        <w:rPr>
          <w:lang w:val="en-AU"/>
        </w:rPr>
        <w:t>.</w:t>
      </w:r>
      <w:r w:rsidR="00ED1DC3" w:rsidRPr="00CC30E1">
        <w:rPr>
          <w:lang w:val="en-AU"/>
        </w:rPr>
        <w:t xml:space="preserve"> </w:t>
      </w:r>
      <w:r w:rsidR="00931B69" w:rsidRPr="00CC30E1">
        <w:rPr>
          <w:lang w:val="en-AU"/>
        </w:rPr>
        <w:t>For salinity</w:t>
      </w:r>
      <w:r w:rsidR="003D6B4D" w:rsidRPr="00CC30E1">
        <w:rPr>
          <w:lang w:val="en-AU"/>
        </w:rPr>
        <w:t>,</w:t>
      </w:r>
      <w:r w:rsidR="00931B69" w:rsidRPr="00CC30E1">
        <w:rPr>
          <w:lang w:val="en-AU"/>
        </w:rPr>
        <w:t xml:space="preserve"> the practical salinity unit (psu) was used instead of ppt</w:t>
      </w:r>
      <w:r w:rsidR="003D6B4D" w:rsidRPr="00CC30E1">
        <w:rPr>
          <w:lang w:val="en-AU"/>
        </w:rPr>
        <w:t>,</w:t>
      </w:r>
      <w:r w:rsidR="009E2CF9" w:rsidRPr="00CC30E1">
        <w:rPr>
          <w:lang w:val="en-AU"/>
        </w:rPr>
        <w:t xml:space="preserve"> </w:t>
      </w:r>
      <w:r w:rsidR="00931B69" w:rsidRPr="00CC30E1">
        <w:rPr>
          <w:lang w:val="en-AU"/>
        </w:rPr>
        <w:t>as psu is the most modern usage</w:t>
      </w:r>
      <w:r w:rsidR="002A3B31" w:rsidRPr="00CC30E1">
        <w:rPr>
          <w:lang w:val="en-AU"/>
        </w:rPr>
        <w:t xml:space="preserve"> and </w:t>
      </w:r>
      <w:r w:rsidR="004814E6" w:rsidRPr="00CC30E1">
        <w:rPr>
          <w:lang w:val="en-AU"/>
        </w:rPr>
        <w:t xml:space="preserve">both </w:t>
      </w:r>
      <w:r w:rsidR="009E2CF9" w:rsidRPr="00CC30E1">
        <w:rPr>
          <w:lang w:val="en-AU"/>
        </w:rPr>
        <w:t xml:space="preserve">were </w:t>
      </w:r>
      <w:r w:rsidR="002A3B31" w:rsidRPr="00CC30E1">
        <w:rPr>
          <w:lang w:val="en-AU"/>
        </w:rPr>
        <w:t>assumed to be equal</w:t>
      </w:r>
      <w:r w:rsidR="00931B69" w:rsidRPr="00CC30E1">
        <w:rPr>
          <w:lang w:val="en-AU"/>
        </w:rPr>
        <w:t xml:space="preserve">. </w:t>
      </w:r>
    </w:p>
    <w:p w14:paraId="0B035D1D" w14:textId="77777777" w:rsidR="00CF1776" w:rsidRPr="00CC30E1" w:rsidRDefault="00CF1776" w:rsidP="009219E1">
      <w:pPr>
        <w:spacing w:line="480" w:lineRule="auto"/>
        <w:rPr>
          <w:lang w:val="en-AU"/>
        </w:rPr>
      </w:pPr>
    </w:p>
    <w:p w14:paraId="5DDCCCAF" w14:textId="4C6B89B2" w:rsidR="00EB4628" w:rsidRPr="00BF6499" w:rsidRDefault="006659A6">
      <w:pPr>
        <w:spacing w:line="480" w:lineRule="auto"/>
        <w:rPr>
          <w:ins w:id="227" w:author="Rachael Maree Woods" w:date="2016-03-01T12:37:00Z"/>
        </w:rPr>
        <w:pPrChange w:id="228" w:author="Rachael Maree Woods" w:date="2016-03-01T12:37:00Z">
          <w:pPr>
            <w:pStyle w:val="NoSpacing"/>
            <w:numPr>
              <w:numId w:val="5"/>
            </w:numPr>
            <w:ind w:left="720" w:hanging="360"/>
          </w:pPr>
        </w:pPrChange>
      </w:pPr>
      <w:r w:rsidRPr="00CC30E1">
        <w:rPr>
          <w:lang w:val="en-AU"/>
          <w:rPrChange w:id="229" w:author="Rachael Maree Woods" w:date="2016-03-16T14:26:00Z">
            <w:rPr/>
          </w:rPrChange>
        </w:rPr>
        <w:t xml:space="preserve">Because studies </w:t>
      </w:r>
      <w:ins w:id="230" w:author="Josh Madin" w:date="2016-03-18T15:11:00Z">
        <w:r w:rsidR="00D95A0D">
          <w:rPr>
            <w:lang w:val="en-AU"/>
          </w:rPr>
          <w:t>generally</w:t>
        </w:r>
      </w:ins>
      <w:ins w:id="231" w:author="Josh Madin" w:date="2016-03-18T15:05:00Z">
        <w:r w:rsidR="00E519EA">
          <w:rPr>
            <w:lang w:val="en-AU"/>
          </w:rPr>
          <w:t xml:space="preserve"> </w:t>
        </w:r>
      </w:ins>
      <w:del w:id="232" w:author="Josh Madin" w:date="2016-03-18T15:05:00Z">
        <w:r w:rsidRPr="00CC30E1" w:rsidDel="00E519EA">
          <w:rPr>
            <w:lang w:val="en-AU"/>
            <w:rPrChange w:id="233" w:author="Rachael Maree Woods" w:date="2016-03-16T14:26:00Z">
              <w:rPr/>
            </w:rPrChange>
          </w:rPr>
          <w:delText xml:space="preserve">focusing </w:delText>
        </w:r>
      </w:del>
      <w:ins w:id="234" w:author="Josh Madin" w:date="2016-03-18T15:05:00Z">
        <w:r w:rsidR="00E519EA" w:rsidRPr="00CC30E1">
          <w:rPr>
            <w:lang w:val="en-AU"/>
            <w:rPrChange w:id="235" w:author="Rachael Maree Woods" w:date="2016-03-16T14:26:00Z">
              <w:rPr/>
            </w:rPrChange>
          </w:rPr>
          <w:t>focus</w:t>
        </w:r>
        <w:r w:rsidR="00E519EA">
          <w:rPr>
            <w:lang w:val="en-AU"/>
          </w:rPr>
          <w:t>ed</w:t>
        </w:r>
        <w:r w:rsidR="00E519EA" w:rsidRPr="00CC30E1">
          <w:rPr>
            <w:lang w:val="en-AU"/>
            <w:rPrChange w:id="236" w:author="Rachael Maree Woods" w:date="2016-03-16T14:26:00Z">
              <w:rPr/>
            </w:rPrChange>
          </w:rPr>
          <w:t xml:space="preserve"> </w:t>
        </w:r>
      </w:ins>
      <w:r w:rsidRPr="00CC30E1">
        <w:rPr>
          <w:lang w:val="en-AU"/>
          <w:rPrChange w:id="237" w:author="Rachael Maree Woods" w:date="2016-03-16T14:26:00Z">
            <w:rPr/>
          </w:rPrChange>
        </w:rPr>
        <w:t xml:space="preserve">on </w:t>
      </w:r>
      <w:del w:id="238" w:author="Josh Madin" w:date="2016-03-18T15:05:00Z">
        <w:r w:rsidRPr="00CC30E1" w:rsidDel="00E519EA">
          <w:rPr>
            <w:lang w:val="en-AU"/>
            <w:rPrChange w:id="239" w:author="Rachael Maree Woods" w:date="2016-03-16T14:26:00Z">
              <w:rPr/>
            </w:rPrChange>
          </w:rPr>
          <w:delText>a given</w:delText>
        </w:r>
      </w:del>
      <w:ins w:id="240" w:author="Josh Madin" w:date="2016-03-18T15:05:00Z">
        <w:r w:rsidR="00E519EA">
          <w:rPr>
            <w:lang w:val="en-AU"/>
          </w:rPr>
          <w:t>one or two</w:t>
        </w:r>
      </w:ins>
      <w:r w:rsidRPr="00CC30E1">
        <w:rPr>
          <w:lang w:val="en-AU"/>
          <w:rPrChange w:id="241" w:author="Rachael Maree Woods" w:date="2016-03-16T14:26:00Z">
            <w:rPr/>
          </w:rPrChange>
        </w:rPr>
        <w:t xml:space="preserve"> </w:t>
      </w:r>
      <w:r w:rsidR="00007A13" w:rsidRPr="00CC30E1">
        <w:rPr>
          <w:lang w:val="en-AU"/>
          <w:rPrChange w:id="242" w:author="Rachael Maree Woods" w:date="2016-03-16T14:26:00Z">
            <w:rPr/>
          </w:rPrChange>
        </w:rPr>
        <w:t>environmental factor</w:t>
      </w:r>
      <w:ins w:id="243" w:author="Josh Madin" w:date="2016-03-18T15:05:00Z">
        <w:r w:rsidR="00E519EA">
          <w:rPr>
            <w:lang w:val="en-AU"/>
          </w:rPr>
          <w:t>s</w:t>
        </w:r>
      </w:ins>
      <w:ins w:id="244" w:author="Josh Madin" w:date="2016-03-18T15:07:00Z">
        <w:r w:rsidR="00D654B6">
          <w:rPr>
            <w:lang w:val="en-AU"/>
          </w:rPr>
          <w:t xml:space="preserve">, </w:t>
        </w:r>
      </w:ins>
      <w:del w:id="245" w:author="Josh Madin" w:date="2016-03-18T15:07:00Z">
        <w:r w:rsidR="00007A13" w:rsidRPr="00CC30E1" w:rsidDel="00D654B6">
          <w:rPr>
            <w:lang w:val="en-AU"/>
            <w:rPrChange w:id="246" w:author="Rachael Maree Woods" w:date="2016-03-16T14:26:00Z">
              <w:rPr/>
            </w:rPrChange>
          </w:rPr>
          <w:delText xml:space="preserve"> </w:delText>
        </w:r>
      </w:del>
      <w:ins w:id="247" w:author="Josh Madin" w:date="2016-03-18T15:05:00Z">
        <w:r w:rsidR="00E519EA">
          <w:rPr>
            <w:lang w:val="en-AU"/>
          </w:rPr>
          <w:t xml:space="preserve">and </w:t>
        </w:r>
      </w:ins>
      <w:ins w:id="248" w:author="Josh Madin" w:date="2016-03-18T15:09:00Z">
        <w:r w:rsidR="00D654B6">
          <w:rPr>
            <w:lang w:val="en-AU"/>
          </w:rPr>
          <w:t xml:space="preserve">tended </w:t>
        </w:r>
      </w:ins>
      <w:del w:id="249" w:author="Josh Madin" w:date="2016-03-18T15:09:00Z">
        <w:r w:rsidR="00007A13" w:rsidRPr="00CC30E1" w:rsidDel="00D654B6">
          <w:rPr>
            <w:lang w:val="en-AU"/>
            <w:rPrChange w:id="250" w:author="Rachael Maree Woods" w:date="2016-03-16T14:26:00Z">
              <w:rPr/>
            </w:rPrChange>
          </w:rPr>
          <w:delText xml:space="preserve">did </w:delText>
        </w:r>
      </w:del>
      <w:r w:rsidR="00007A13" w:rsidRPr="00CC30E1">
        <w:rPr>
          <w:lang w:val="en-AU"/>
          <w:rPrChange w:id="251" w:author="Rachael Maree Woods" w:date="2016-03-16T14:26:00Z">
            <w:rPr/>
          </w:rPrChange>
        </w:rPr>
        <w:t>not</w:t>
      </w:r>
      <w:del w:id="252" w:author="Josh Madin" w:date="2016-03-18T15:09:00Z">
        <w:r w:rsidR="00007A13" w:rsidRPr="00CC30E1" w:rsidDel="00D654B6">
          <w:rPr>
            <w:lang w:val="en-AU"/>
            <w:rPrChange w:id="253" w:author="Rachael Maree Woods" w:date="2016-03-16T14:26:00Z">
              <w:rPr/>
            </w:rPrChange>
          </w:rPr>
          <w:delText xml:space="preserve"> </w:delText>
        </w:r>
      </w:del>
      <w:ins w:id="254" w:author="Josh Madin" w:date="2016-03-18T15:07:00Z">
        <w:r w:rsidR="00D654B6">
          <w:rPr>
            <w:lang w:val="en-AU"/>
          </w:rPr>
          <w:t xml:space="preserve"> to </w:t>
        </w:r>
      </w:ins>
      <w:r w:rsidR="00007A13" w:rsidRPr="00CC30E1">
        <w:rPr>
          <w:lang w:val="en-AU"/>
          <w:rPrChange w:id="255" w:author="Rachael Maree Woods" w:date="2016-03-16T14:26:00Z">
            <w:rPr/>
          </w:rPrChange>
        </w:rPr>
        <w:t xml:space="preserve">report </w:t>
      </w:r>
      <w:ins w:id="256" w:author="Josh Madin" w:date="2016-03-18T15:08:00Z">
        <w:r w:rsidR="00D654B6">
          <w:rPr>
            <w:lang w:val="en-AU"/>
          </w:rPr>
          <w:t>non</w:t>
        </w:r>
      </w:ins>
      <w:ins w:id="257" w:author="Josh Madin" w:date="2016-03-18T15:09:00Z">
        <w:r w:rsidR="00D654B6">
          <w:rPr>
            <w:lang w:val="en-AU"/>
          </w:rPr>
          <w:t>-</w:t>
        </w:r>
      </w:ins>
      <w:del w:id="258" w:author="Josh Madin" w:date="2016-03-18T15:07:00Z">
        <w:r w:rsidR="00007A13" w:rsidRPr="00CC30E1" w:rsidDel="00D654B6">
          <w:rPr>
            <w:lang w:val="en-AU"/>
            <w:rPrChange w:id="259" w:author="Rachael Maree Woods" w:date="2016-03-16T14:26:00Z">
              <w:rPr/>
            </w:rPrChange>
          </w:rPr>
          <w:delText>all other factors</w:delText>
        </w:r>
      </w:del>
      <w:ins w:id="260" w:author="Josh Madin" w:date="2016-03-18T15:08:00Z">
        <w:r w:rsidR="00D654B6">
          <w:rPr>
            <w:lang w:val="en-AU"/>
          </w:rPr>
          <w:t xml:space="preserve">manipulated </w:t>
        </w:r>
      </w:ins>
      <w:ins w:id="261" w:author="Josh Madin" w:date="2016-03-18T15:07:00Z">
        <w:r w:rsidR="00D654B6">
          <w:rPr>
            <w:lang w:val="en-AU"/>
          </w:rPr>
          <w:t>factors</w:t>
        </w:r>
      </w:ins>
      <w:r w:rsidR="00007A13" w:rsidRPr="00CC30E1">
        <w:rPr>
          <w:lang w:val="en-AU"/>
          <w:rPrChange w:id="262" w:author="Rachael Maree Woods" w:date="2016-03-16T14:26:00Z">
            <w:rPr/>
          </w:rPrChange>
        </w:rPr>
        <w:t xml:space="preserve">, we </w:t>
      </w:r>
      <w:ins w:id="263" w:author="Josh Madin" w:date="2016-03-18T15:09:00Z">
        <w:r w:rsidR="00D654B6">
          <w:rPr>
            <w:lang w:val="en-AU"/>
          </w:rPr>
          <w:t xml:space="preserve">filled gaps </w:t>
        </w:r>
      </w:ins>
      <w:ins w:id="264" w:author="Rachael Maree Woods" w:date="2016-03-16T10:08:00Z">
        <w:del w:id="265" w:author="Josh Madin" w:date="2016-03-18T15:10:00Z">
          <w:r w:rsidR="00705133" w:rsidRPr="00CC30E1" w:rsidDel="00D654B6">
            <w:rPr>
              <w:lang w:val="en-AU"/>
              <w:rPrChange w:id="266" w:author="Rachael Maree Woods" w:date="2016-03-16T14:26:00Z">
                <w:rPr/>
              </w:rPrChange>
            </w:rPr>
            <w:delText>calculated the level of each factor</w:delText>
          </w:r>
          <w:r w:rsidR="00B05B6D" w:rsidRPr="00CC30E1" w:rsidDel="00D654B6">
            <w:rPr>
              <w:lang w:val="en-AU"/>
              <w:rPrChange w:id="267" w:author="Rachael Maree Woods" w:date="2016-03-16T14:26:00Z">
                <w:rPr/>
              </w:rPrChange>
            </w:rPr>
            <w:delText xml:space="preserve"> to be</w:delText>
          </w:r>
        </w:del>
      </w:ins>
      <w:ins w:id="268" w:author="Josh Madin" w:date="2016-03-18T15:10:00Z">
        <w:r w:rsidR="00D654B6">
          <w:rPr>
            <w:lang w:val="en-AU"/>
          </w:rPr>
          <w:t>with the value corresponding to</w:t>
        </w:r>
      </w:ins>
      <w:ins w:id="269" w:author="Rachael Maree Woods" w:date="2016-03-16T10:08:00Z">
        <w:r w:rsidR="00B05B6D" w:rsidRPr="00CC30E1">
          <w:rPr>
            <w:lang w:val="en-AU"/>
            <w:rPrChange w:id="270" w:author="Rachael Maree Woods" w:date="2016-03-16T14:26:00Z">
              <w:rPr/>
            </w:rPrChange>
          </w:rPr>
          <w:t xml:space="preserve"> one percent of the maximum</w:t>
        </w:r>
      </w:ins>
      <w:ins w:id="271" w:author="Rachael Maree Woods" w:date="2016-03-16T10:09:00Z">
        <w:r w:rsidR="00B05B6D" w:rsidRPr="00CC30E1">
          <w:rPr>
            <w:lang w:val="en-AU"/>
            <w:rPrChange w:id="272" w:author="Rachael Maree Woods" w:date="2016-03-16T14:26:00Z">
              <w:rPr/>
            </w:rPrChange>
          </w:rPr>
          <w:t xml:space="preserve"> pollutant level reported </w:t>
        </w:r>
        <w:del w:id="273" w:author="Josh Madin" w:date="2016-03-18T15:10:00Z">
          <w:r w:rsidR="00B05B6D" w:rsidRPr="00CC30E1" w:rsidDel="00D654B6">
            <w:rPr>
              <w:lang w:val="en-AU"/>
              <w:rPrChange w:id="274" w:author="Rachael Maree Woods" w:date="2016-03-16T14:26:00Z">
                <w:rPr/>
              </w:rPrChange>
            </w:rPr>
            <w:delText xml:space="preserve">within </w:delText>
          </w:r>
        </w:del>
      </w:ins>
      <w:ins w:id="275" w:author="Rachael Maree Woods" w:date="2016-03-16T14:17:00Z">
        <w:del w:id="276" w:author="Josh Madin" w:date="2016-03-18T15:10:00Z">
          <w:r w:rsidR="00705133" w:rsidRPr="00CC30E1" w:rsidDel="00D654B6">
            <w:rPr>
              <w:lang w:val="en-AU"/>
              <w:rPrChange w:id="277" w:author="Rachael Maree Woods" w:date="2016-03-16T14:26:00Z">
                <w:rPr/>
              </w:rPrChange>
            </w:rPr>
            <w:delText>each</w:delText>
          </w:r>
        </w:del>
      </w:ins>
      <w:ins w:id="278" w:author="Josh Madin" w:date="2016-03-18T15:10:00Z">
        <w:r w:rsidR="00D654B6">
          <w:rPr>
            <w:lang w:val="en-AU"/>
          </w:rPr>
          <w:t>across all</w:t>
        </w:r>
      </w:ins>
      <w:ins w:id="279" w:author="Rachael Maree Woods" w:date="2016-03-16T10:09:00Z">
        <w:r w:rsidR="00705133" w:rsidRPr="00CC30E1">
          <w:rPr>
            <w:lang w:val="en-AU"/>
            <w:rPrChange w:id="280" w:author="Rachael Maree Woods" w:date="2016-03-16T14:26:00Z">
              <w:rPr/>
            </w:rPrChange>
          </w:rPr>
          <w:t xml:space="preserve"> stud</w:t>
        </w:r>
        <w:del w:id="281" w:author="Josh Madin" w:date="2016-03-18T15:10:00Z">
          <w:r w:rsidR="00705133" w:rsidRPr="00CC30E1" w:rsidDel="00D654B6">
            <w:rPr>
              <w:lang w:val="en-AU"/>
              <w:rPrChange w:id="282" w:author="Rachael Maree Woods" w:date="2016-03-16T14:26:00Z">
                <w:rPr/>
              </w:rPrChange>
            </w:rPr>
            <w:delText>y</w:delText>
          </w:r>
          <w:r w:rsidR="00B05B6D" w:rsidRPr="00CC30E1" w:rsidDel="00D654B6">
            <w:rPr>
              <w:lang w:val="en-AU"/>
              <w:rPrChange w:id="283" w:author="Rachael Maree Woods" w:date="2016-03-16T14:26:00Z">
                <w:rPr/>
              </w:rPrChange>
            </w:rPr>
            <w:delText xml:space="preserve"> included in the model as paper</w:delText>
          </w:r>
        </w:del>
      </w:ins>
      <w:ins w:id="284" w:author="Rachael Maree Woods" w:date="2016-03-16T10:10:00Z">
        <w:del w:id="285" w:author="Josh Madin" w:date="2016-03-18T15:10:00Z">
          <w:r w:rsidR="00B05B6D" w:rsidRPr="00CC30E1" w:rsidDel="00D654B6">
            <w:rPr>
              <w:lang w:val="en-AU"/>
              <w:rPrChange w:id="286" w:author="Rachael Maree Woods" w:date="2016-03-16T14:26:00Z">
                <w:rPr/>
              </w:rPrChange>
            </w:rPr>
            <w:delText>s tended to</w:delText>
          </w:r>
        </w:del>
      </w:ins>
      <w:ins w:id="287" w:author="Rachael Maree Woods" w:date="2016-03-16T10:09:00Z">
        <w:del w:id="288" w:author="Josh Madin" w:date="2016-03-18T15:10:00Z">
          <w:r w:rsidR="00B05B6D" w:rsidRPr="00CC30E1" w:rsidDel="00D654B6">
            <w:rPr>
              <w:lang w:val="en-AU"/>
              <w:rPrChange w:id="289" w:author="Rachael Maree Woods" w:date="2016-03-16T14:26:00Z">
                <w:rPr/>
              </w:rPrChange>
            </w:rPr>
            <w:delText xml:space="preserve"> justified their maximum</w:delText>
          </w:r>
        </w:del>
      </w:ins>
      <w:ins w:id="290" w:author="Rachael Maree Woods" w:date="2016-03-16T10:10:00Z">
        <w:del w:id="291" w:author="Josh Madin" w:date="2016-03-18T15:10:00Z">
          <w:r w:rsidR="00B05B6D" w:rsidRPr="00CC30E1" w:rsidDel="00D654B6">
            <w:rPr>
              <w:lang w:val="en-AU"/>
              <w:rPrChange w:id="292" w:author="Rachael Maree Woods" w:date="2016-03-16T14:26:00Z">
                <w:rPr/>
              </w:rPrChange>
            </w:rPr>
            <w:delText xml:space="preserve"> level</w:delText>
          </w:r>
        </w:del>
      </w:ins>
      <w:ins w:id="293" w:author="Josh Madin" w:date="2016-03-18T15:10:00Z">
        <w:r w:rsidR="00D654B6">
          <w:rPr>
            <w:lang w:val="en-AU"/>
          </w:rPr>
          <w:t>ies</w:t>
        </w:r>
      </w:ins>
      <w:ins w:id="294" w:author="Rachael Maree Woods" w:date="2016-03-16T10:09:00Z">
        <w:r w:rsidR="00B05B6D" w:rsidRPr="00CC30E1">
          <w:rPr>
            <w:lang w:val="en-AU"/>
            <w:rPrChange w:id="295" w:author="Rachael Maree Woods" w:date="2016-03-16T14:26:00Z">
              <w:rPr/>
            </w:rPrChange>
          </w:rPr>
          <w:t xml:space="preserve">. </w:t>
        </w:r>
      </w:ins>
      <w:del w:id="296" w:author="Rachael Maree Woods" w:date="2016-03-16T10:09:00Z">
        <w:r w:rsidR="00007A13" w:rsidRPr="00CC30E1" w:rsidDel="00B05B6D">
          <w:rPr>
            <w:lang w:val="en-AU"/>
            <w:rPrChange w:id="297" w:author="Rachael Maree Woods" w:date="2016-03-16T14:26:00Z">
              <w:rPr/>
            </w:rPrChange>
          </w:rPr>
          <w:delText>assume</w:delText>
        </w:r>
        <w:r w:rsidR="00287738" w:rsidRPr="00CC30E1" w:rsidDel="00B05B6D">
          <w:rPr>
            <w:lang w:val="en-AU"/>
            <w:rPrChange w:id="298" w:author="Rachael Maree Woods" w:date="2016-03-16T14:26:00Z">
              <w:rPr/>
            </w:rPrChange>
          </w:rPr>
          <w:delText>d</w:delText>
        </w:r>
        <w:r w:rsidR="00007A13" w:rsidRPr="00CC30E1" w:rsidDel="00B05B6D">
          <w:rPr>
            <w:lang w:val="en-AU"/>
            <w:rPrChange w:id="299" w:author="Rachael Maree Woods" w:date="2016-03-16T14:26:00Z">
              <w:rPr/>
            </w:rPrChange>
          </w:rPr>
          <w:delText xml:space="preserve"> they w</w:delText>
        </w:r>
        <w:r w:rsidR="005346CA" w:rsidRPr="00CC30E1" w:rsidDel="00B05B6D">
          <w:rPr>
            <w:lang w:val="en-AU"/>
            <w:rPrChange w:id="300" w:author="Rachael Maree Woods" w:date="2016-03-16T14:26:00Z">
              <w:rPr/>
            </w:rPrChange>
          </w:rPr>
          <w:delText xml:space="preserve">ere at levels </w:delText>
        </w:r>
        <w:r w:rsidR="00175F4E" w:rsidRPr="00CC30E1" w:rsidDel="00B05B6D">
          <w:rPr>
            <w:lang w:val="en-AU"/>
            <w:rPrChange w:id="301" w:author="Rachael Maree Woods" w:date="2016-03-16T14:26:00Z">
              <w:rPr/>
            </w:rPrChange>
          </w:rPr>
          <w:delText>characteristic</w:delText>
        </w:r>
        <w:r w:rsidR="005346CA" w:rsidRPr="00CC30E1" w:rsidDel="00B05B6D">
          <w:rPr>
            <w:lang w:val="en-AU"/>
            <w:rPrChange w:id="302" w:author="Rachael Maree Woods" w:date="2016-03-16T14:26:00Z">
              <w:rPr/>
            </w:rPrChange>
          </w:rPr>
          <w:delText xml:space="preserve"> of typical seawater (Table 1)</w:delText>
        </w:r>
        <w:r w:rsidR="00E24402" w:rsidRPr="00CC30E1" w:rsidDel="00B05B6D">
          <w:rPr>
            <w:lang w:val="en-AU"/>
            <w:rPrChange w:id="303" w:author="Rachael Maree Woods" w:date="2016-03-16T14:26:00Z">
              <w:rPr/>
            </w:rPrChange>
          </w:rPr>
          <w:delText xml:space="preserve">. </w:delText>
        </w:r>
      </w:del>
      <w:commentRangeStart w:id="304"/>
      <w:r w:rsidR="0099663D" w:rsidRPr="00CC30E1">
        <w:rPr>
          <w:lang w:val="en-AU"/>
          <w:rPrChange w:id="305" w:author="Rachael Maree Woods" w:date="2016-03-16T14:26:00Z">
            <w:rPr/>
          </w:rPrChange>
        </w:rPr>
        <w:t>As</w:t>
      </w:r>
      <w:r w:rsidR="00E24402" w:rsidRPr="00CC30E1">
        <w:rPr>
          <w:lang w:val="en-AU"/>
          <w:rPrChange w:id="306" w:author="Rachael Maree Woods" w:date="2016-03-16T14:26:00Z">
            <w:rPr/>
          </w:rPrChange>
        </w:rPr>
        <w:t xml:space="preserve"> experimental treatments tended to be large for a given factor</w:t>
      </w:r>
      <w:commentRangeEnd w:id="304"/>
      <w:ins w:id="307" w:author="Rachael Maree Woods" w:date="2016-03-02T14:07:00Z">
        <w:r w:rsidR="00F73C87" w:rsidRPr="00CC30E1">
          <w:rPr>
            <w:lang w:val="en-AU"/>
            <w:rPrChange w:id="308" w:author="Rachael Maree Woods" w:date="2016-03-16T14:26:00Z">
              <w:rPr/>
            </w:rPrChange>
          </w:rPr>
          <w:t xml:space="preserve"> (</w:t>
        </w:r>
      </w:ins>
      <w:ins w:id="309" w:author="Rachael Maree Woods" w:date="2016-03-02T14:09:00Z">
        <w:r w:rsidR="00F73C87" w:rsidRPr="00CC30E1">
          <w:rPr>
            <w:lang w:val="en-AU"/>
            <w:rPrChange w:id="310" w:author="Rachael Maree Woods" w:date="2016-03-16T14:26:00Z">
              <w:rPr/>
            </w:rPrChange>
          </w:rPr>
          <w:t xml:space="preserve">e.g., </w:t>
        </w:r>
      </w:ins>
      <w:ins w:id="311" w:author="Rachael Maree Woods" w:date="2016-03-02T14:11:00Z">
        <w:r w:rsidR="00F73C87" w:rsidRPr="00CC30E1">
          <w:rPr>
            <w:lang w:val="en-AU"/>
            <w:rPrChange w:id="312" w:author="Rachael Maree Woods" w:date="2016-03-16T14:26:00Z">
              <w:rPr/>
            </w:rPrChange>
          </w:rPr>
          <w:t>cadmium ranged from 0 to 1000 µg/L)</w:t>
        </w:r>
      </w:ins>
      <w:r w:rsidR="00995061" w:rsidRPr="00CC30E1">
        <w:rPr>
          <w:rStyle w:val="CommentReference"/>
          <w:lang w:val="en-AU"/>
          <w:rPrChange w:id="313" w:author="Rachael Maree Woods" w:date="2016-03-16T14:26:00Z">
            <w:rPr>
              <w:rStyle w:val="CommentReference"/>
            </w:rPr>
          </w:rPrChange>
        </w:rPr>
        <w:commentReference w:id="304"/>
      </w:r>
      <w:r w:rsidR="005346CA" w:rsidRPr="00CC30E1">
        <w:rPr>
          <w:lang w:val="en-AU"/>
          <w:rPrChange w:id="314" w:author="Rachael Maree Woods" w:date="2016-03-16T14:26:00Z">
            <w:rPr/>
          </w:rPrChange>
        </w:rPr>
        <w:t xml:space="preserve">, </w:t>
      </w:r>
      <w:r w:rsidR="00E24402" w:rsidRPr="00CC30E1">
        <w:rPr>
          <w:lang w:val="en-AU"/>
          <w:rPrChange w:id="315" w:author="Rachael Maree Woods" w:date="2016-03-16T14:26:00Z">
            <w:rPr/>
          </w:rPrChange>
        </w:rPr>
        <w:t xml:space="preserve">variation in </w:t>
      </w:r>
      <w:del w:id="316" w:author="Rachael Maree Woods" w:date="2016-03-16T10:10:00Z">
        <w:r w:rsidR="00E24402" w:rsidRPr="00CC30E1" w:rsidDel="00B05B6D">
          <w:rPr>
            <w:lang w:val="en-AU"/>
            <w:rPrChange w:id="317" w:author="Rachael Maree Woods" w:date="2016-03-16T14:26:00Z">
              <w:rPr/>
            </w:rPrChange>
          </w:rPr>
          <w:delText xml:space="preserve">typical </w:delText>
        </w:r>
      </w:del>
      <w:ins w:id="318" w:author="Rachael Maree Woods" w:date="2016-03-16T10:10:00Z">
        <w:r w:rsidR="00B05B6D" w:rsidRPr="00CC30E1">
          <w:rPr>
            <w:lang w:val="en-AU"/>
            <w:rPrChange w:id="319" w:author="Rachael Maree Woods" w:date="2016-03-16T14:26:00Z">
              <w:rPr/>
            </w:rPrChange>
          </w:rPr>
          <w:t xml:space="preserve">standard </w:t>
        </w:r>
      </w:ins>
      <w:r w:rsidR="00E24402" w:rsidRPr="00CC30E1">
        <w:rPr>
          <w:lang w:val="en-AU"/>
          <w:rPrChange w:id="320" w:author="Rachael Maree Woods" w:date="2016-03-16T14:26:00Z">
            <w:rPr/>
          </w:rPrChange>
        </w:rPr>
        <w:t>water properties tended to have</w:t>
      </w:r>
      <w:r w:rsidR="00134457" w:rsidRPr="00CC30E1">
        <w:rPr>
          <w:lang w:val="en-AU"/>
          <w:rPrChange w:id="321" w:author="Rachael Maree Woods" w:date="2016-03-16T14:26:00Z">
            <w:rPr/>
          </w:rPrChange>
        </w:rPr>
        <w:t xml:space="preserve"> negligible effects on the final model</w:t>
      </w:r>
      <w:r w:rsidR="00E24402" w:rsidRPr="00CC30E1">
        <w:rPr>
          <w:lang w:val="en-AU"/>
          <w:rPrChange w:id="322" w:author="Rachael Maree Woods" w:date="2016-03-16T14:26:00Z">
            <w:rPr/>
          </w:rPrChange>
        </w:rPr>
        <w:t xml:space="preserve">, with the exception of </w:t>
      </w:r>
      <w:r w:rsidR="00A865C0" w:rsidRPr="00CC30E1">
        <w:rPr>
          <w:lang w:val="en-AU"/>
          <w:rPrChange w:id="323" w:author="Rachael Maree Woods" w:date="2016-03-16T14:26:00Z">
            <w:rPr/>
          </w:rPrChange>
        </w:rPr>
        <w:t>factors expected to cause hump-shaped responses</w:t>
      </w:r>
      <w:r w:rsidR="002C1E95" w:rsidRPr="00CC30E1">
        <w:rPr>
          <w:lang w:val="en-AU"/>
          <w:rPrChange w:id="324" w:author="Rachael Maree Woods" w:date="2016-03-16T14:26:00Z">
            <w:rPr/>
          </w:rPrChange>
        </w:rPr>
        <w:t xml:space="preserve"> in fertilisation and larvae survivorship</w:t>
      </w:r>
      <w:r w:rsidR="00A865C0" w:rsidRPr="00CC30E1">
        <w:rPr>
          <w:lang w:val="en-AU"/>
          <w:rPrChange w:id="325" w:author="Rachael Maree Woods" w:date="2016-03-16T14:26:00Z">
            <w:rPr/>
          </w:rPrChange>
        </w:rPr>
        <w:t xml:space="preserve"> (i.e., </w:t>
      </w:r>
      <w:r w:rsidR="00E24402" w:rsidRPr="00CC30E1">
        <w:rPr>
          <w:lang w:val="en-AU"/>
          <w:rPrChange w:id="326" w:author="Rachael Maree Woods" w:date="2016-03-16T14:26:00Z">
            <w:rPr/>
          </w:rPrChange>
        </w:rPr>
        <w:t>temperature</w:t>
      </w:r>
      <w:r w:rsidR="00A865C0" w:rsidRPr="00CC30E1">
        <w:rPr>
          <w:lang w:val="en-AU"/>
          <w:rPrChange w:id="327" w:author="Rachael Maree Woods" w:date="2016-03-16T14:26:00Z">
            <w:rPr/>
          </w:rPrChange>
        </w:rPr>
        <w:t>, pH</w:t>
      </w:r>
      <w:r w:rsidR="00E24402" w:rsidRPr="00CC30E1">
        <w:rPr>
          <w:lang w:val="en-AU"/>
          <w:rPrChange w:id="328" w:author="Rachael Maree Woods" w:date="2016-03-16T14:26:00Z">
            <w:rPr/>
          </w:rPrChange>
        </w:rPr>
        <w:t xml:space="preserve"> and salinity</w:t>
      </w:r>
      <w:r w:rsidR="0099663D" w:rsidRPr="00CC30E1">
        <w:rPr>
          <w:lang w:val="en-AU"/>
          <w:rPrChange w:id="329" w:author="Rachael Maree Woods" w:date="2016-03-16T14:26:00Z">
            <w:rPr/>
          </w:rPrChange>
        </w:rPr>
        <w:t>)</w:t>
      </w:r>
      <w:r w:rsidR="00134457" w:rsidRPr="00CC30E1">
        <w:rPr>
          <w:lang w:val="en-AU"/>
          <w:rPrChange w:id="330" w:author="Rachael Maree Woods" w:date="2016-03-16T14:26:00Z">
            <w:rPr/>
          </w:rPrChange>
        </w:rPr>
        <w:t xml:space="preserve">. </w:t>
      </w:r>
      <w:commentRangeStart w:id="331"/>
      <w:del w:id="332" w:author="Rachael Maree Woods" w:date="2016-03-16T14:17:00Z">
        <w:r w:rsidR="009E2CF9" w:rsidRPr="00CC30E1" w:rsidDel="00F2559E">
          <w:rPr>
            <w:lang w:val="en-AU"/>
            <w:rPrChange w:id="333" w:author="Rachael Maree Woods" w:date="2016-03-16T14:26:00Z">
              <w:rPr/>
            </w:rPrChange>
          </w:rPr>
          <w:delText>Typically</w:delText>
        </w:r>
        <w:r w:rsidR="005924A2" w:rsidRPr="00CC30E1" w:rsidDel="00F2559E">
          <w:rPr>
            <w:lang w:val="en-AU"/>
            <w:rPrChange w:id="334" w:author="Rachael Maree Woods" w:date="2016-03-16T14:26:00Z">
              <w:rPr/>
            </w:rPrChange>
          </w:rPr>
          <w:delText xml:space="preserve"> </w:delText>
        </w:r>
      </w:del>
      <w:del w:id="335" w:author="Rachael Maree Woods" w:date="2016-03-22T08:27:00Z">
        <w:r w:rsidR="005924A2" w:rsidRPr="00CC30E1" w:rsidDel="007B765C">
          <w:rPr>
            <w:lang w:val="en-AU"/>
            <w:rPrChange w:id="336" w:author="Rachael Maree Woods" w:date="2016-03-16T14:26:00Z">
              <w:rPr/>
            </w:rPrChange>
          </w:rPr>
          <w:delText>s</w:delText>
        </w:r>
        <w:r w:rsidR="00134457" w:rsidRPr="00CC30E1" w:rsidDel="007B765C">
          <w:rPr>
            <w:lang w:val="en-AU"/>
            <w:rPrChange w:id="337" w:author="Rachael Maree Woods" w:date="2016-03-16T14:26:00Z">
              <w:rPr/>
            </w:rPrChange>
          </w:rPr>
          <w:delText xml:space="preserve">alinity, temperature and pH </w:delText>
        </w:r>
        <w:r w:rsidR="005924A2" w:rsidRPr="00CC30E1" w:rsidDel="007B765C">
          <w:rPr>
            <w:lang w:val="en-AU"/>
            <w:rPrChange w:id="338" w:author="Rachael Maree Woods" w:date="2016-03-16T14:26:00Z">
              <w:rPr/>
            </w:rPrChange>
          </w:rPr>
          <w:delText xml:space="preserve">levels for tropical seawater </w:delText>
        </w:r>
        <w:r w:rsidR="00134457" w:rsidRPr="00CC30E1" w:rsidDel="007B765C">
          <w:rPr>
            <w:lang w:val="en-AU"/>
            <w:rPrChange w:id="339" w:author="Rachael Maree Woods" w:date="2016-03-16T14:26:00Z">
              <w:rPr/>
            </w:rPrChange>
          </w:rPr>
          <w:delText xml:space="preserve">were </w:delText>
        </w:r>
        <w:r w:rsidR="005924A2" w:rsidRPr="00CC30E1" w:rsidDel="007B765C">
          <w:rPr>
            <w:lang w:val="en-AU"/>
            <w:rPrChange w:id="340" w:author="Rachael Maree Woods" w:date="2016-03-16T14:26:00Z">
              <w:rPr/>
            </w:rPrChange>
          </w:rPr>
          <w:delText>th</w:delText>
        </w:r>
        <w:r w:rsidR="00E96667" w:rsidRPr="00CC30E1" w:rsidDel="007B765C">
          <w:rPr>
            <w:lang w:val="en-AU"/>
            <w:rPrChange w:id="341" w:author="Rachael Maree Woods" w:date="2016-03-16T14:26:00Z">
              <w:rPr/>
            </w:rPrChange>
          </w:rPr>
          <w:delText xml:space="preserve">erefore </w:delText>
        </w:r>
        <w:r w:rsidR="00134457" w:rsidRPr="00CC30E1" w:rsidDel="007B765C">
          <w:rPr>
            <w:lang w:val="en-AU"/>
            <w:rPrChange w:id="342" w:author="Rachael Maree Woods" w:date="2016-03-16T14:26:00Z">
              <w:rPr/>
            </w:rPrChange>
          </w:rPr>
          <w:delText>source</w:delText>
        </w:r>
        <w:r w:rsidR="00763756" w:rsidRPr="00CC30E1" w:rsidDel="007B765C">
          <w:rPr>
            <w:lang w:val="en-AU"/>
            <w:rPrChange w:id="343" w:author="Rachael Maree Woods" w:date="2016-03-16T14:26:00Z">
              <w:rPr/>
            </w:rPrChange>
          </w:rPr>
          <w:delText>d</w:delText>
        </w:r>
        <w:r w:rsidR="00134457" w:rsidRPr="00CC30E1" w:rsidDel="007B765C">
          <w:rPr>
            <w:lang w:val="en-AU"/>
            <w:rPrChange w:id="344" w:author="Rachael Maree Woods" w:date="2016-03-16T14:26:00Z">
              <w:rPr/>
            </w:rPrChange>
          </w:rPr>
          <w:delText xml:space="preserve"> from peer-reviewed articles </w:delText>
        </w:r>
        <w:r w:rsidR="006B2A4C" w:rsidRPr="00CC30E1" w:rsidDel="007B765C">
          <w:rPr>
            <w:lang w:val="en-AU"/>
            <w:rPrChange w:id="345"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346" w:author="Rachael Maree Woods" w:date="2016-03-16T14:26:00Z">
              <w:rPr/>
            </w:rPrChange>
          </w:rPr>
          <w:delInstrText xml:space="preserve"> ADDIN EN.CITE </w:delInstrText>
        </w:r>
        <w:r w:rsidR="006B2A4C" w:rsidRPr="00CC30E1" w:rsidDel="007B765C">
          <w:rPr>
            <w:lang w:val="en-AU"/>
            <w:rPrChange w:id="347"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348" w:author="Rachael Maree Woods" w:date="2016-03-16T14:26:00Z">
              <w:rPr/>
            </w:rPrChange>
          </w:rPr>
          <w:delInstrText xml:space="preserve"> ADDIN EN.CITE.DATA </w:delInstrText>
        </w:r>
        <w:r w:rsidR="006B2A4C" w:rsidRPr="00CC30E1" w:rsidDel="007B765C">
          <w:rPr>
            <w:lang w:val="en-AU"/>
            <w:rPrChange w:id="349" w:author="Rachael Maree Woods" w:date="2016-03-16T14:26:00Z">
              <w:rPr/>
            </w:rPrChange>
          </w:rPr>
        </w:r>
        <w:r w:rsidR="006B2A4C" w:rsidRPr="00CC30E1" w:rsidDel="007B765C">
          <w:rPr>
            <w:lang w:val="en-AU"/>
            <w:rPrChange w:id="350" w:author="Rachael Maree Woods" w:date="2016-03-16T14:26:00Z">
              <w:rPr/>
            </w:rPrChange>
          </w:rPr>
          <w:fldChar w:fldCharType="end"/>
        </w:r>
        <w:r w:rsidR="006B2A4C" w:rsidRPr="00CC30E1" w:rsidDel="007B765C">
          <w:rPr>
            <w:lang w:val="en-AU"/>
            <w:rPrChange w:id="351" w:author="Rachael Maree Woods" w:date="2016-03-16T14:26:00Z">
              <w:rPr/>
            </w:rPrChange>
          </w:rPr>
        </w:r>
        <w:r w:rsidR="006B2A4C" w:rsidRPr="00CC30E1" w:rsidDel="007B765C">
          <w:rPr>
            <w:lang w:val="en-AU"/>
            <w:rPrChange w:id="352" w:author="Rachael Maree Woods" w:date="2016-03-16T14:26:00Z">
              <w:rPr/>
            </w:rPrChange>
          </w:rPr>
          <w:fldChar w:fldCharType="separate"/>
        </w:r>
        <w:r w:rsidR="00A14437" w:rsidRPr="00CC30E1" w:rsidDel="007B765C">
          <w:rPr>
            <w:lang w:val="en-AU"/>
            <w:rPrChange w:id="353" w:author="Rachael Maree Woods" w:date="2016-03-16T14:26:00Z">
              <w:rPr/>
            </w:rPrChange>
          </w:rPr>
          <w:delText>(</w:delText>
        </w:r>
        <w:r w:rsidR="00E71073" w:rsidRPr="00CC30E1" w:rsidDel="007B765C">
          <w:rPr>
            <w:lang w:val="en-AU"/>
            <w:rPrChange w:id="354" w:author="Rachael Maree Woods" w:date="2016-03-16T14:26:00Z">
              <w:rPr/>
            </w:rPrChange>
          </w:rPr>
          <w:fldChar w:fldCharType="begin"/>
        </w:r>
        <w:r w:rsidR="00E71073" w:rsidRPr="00CC30E1" w:rsidDel="007B765C">
          <w:rPr>
            <w:lang w:val="en-AU"/>
            <w:rPrChange w:id="355" w:author="Rachael Maree Woods" w:date="2016-03-16T14:26:00Z">
              <w:rPr/>
            </w:rPrChange>
          </w:rPr>
          <w:delInstrText xml:space="preserve"> HYPERLINK \l "_ENREF_26" \o "Graham, 1987 #91" </w:delInstrText>
        </w:r>
        <w:r w:rsidR="00E71073" w:rsidRPr="00CC30E1" w:rsidDel="007B765C">
          <w:rPr>
            <w:lang w:val="en-AU"/>
            <w:rPrChange w:id="356" w:author="Rachael Maree Woods" w:date="2016-03-16T14:26:00Z">
              <w:rPr/>
            </w:rPrChange>
          </w:rPr>
          <w:fldChar w:fldCharType="separate"/>
        </w:r>
        <w:r w:rsidR="00196F2F" w:rsidRPr="00CC30E1" w:rsidDel="007B765C">
          <w:rPr>
            <w:lang w:val="en-AU"/>
            <w:rPrChange w:id="357" w:author="Rachael Maree Woods" w:date="2016-03-16T14:26:00Z">
              <w:rPr/>
            </w:rPrChange>
          </w:rPr>
          <w:delText>Graham and Barnett 1987</w:delText>
        </w:r>
        <w:r w:rsidR="00E71073" w:rsidRPr="00CC30E1" w:rsidDel="007B765C">
          <w:rPr>
            <w:lang w:val="en-AU"/>
            <w:rPrChange w:id="358" w:author="Rachael Maree Woods" w:date="2016-03-16T14:26:00Z">
              <w:rPr/>
            </w:rPrChange>
          </w:rPr>
          <w:fldChar w:fldCharType="end"/>
        </w:r>
        <w:r w:rsidR="00A14437" w:rsidRPr="00CC30E1" w:rsidDel="007B765C">
          <w:rPr>
            <w:lang w:val="en-AU"/>
            <w:rPrChange w:id="359" w:author="Rachael Maree Woods" w:date="2016-03-16T14:26:00Z">
              <w:rPr/>
            </w:rPrChange>
          </w:rPr>
          <w:delText xml:space="preserve">; </w:delText>
        </w:r>
        <w:r w:rsidR="00E71073" w:rsidRPr="00CC30E1" w:rsidDel="007B765C">
          <w:rPr>
            <w:lang w:val="en-AU"/>
            <w:rPrChange w:id="360" w:author="Rachael Maree Woods" w:date="2016-03-16T14:26:00Z">
              <w:rPr/>
            </w:rPrChange>
          </w:rPr>
          <w:fldChar w:fldCharType="begin"/>
        </w:r>
        <w:r w:rsidR="00E71073" w:rsidRPr="00CC30E1" w:rsidDel="007B765C">
          <w:rPr>
            <w:lang w:val="en-AU"/>
            <w:rPrChange w:id="361" w:author="Rachael Maree Woods" w:date="2016-03-16T14:26:00Z">
              <w:rPr/>
            </w:rPrChange>
          </w:rPr>
          <w:delInstrText xml:space="preserve"> HYPERLINK \l "_ENREF_44" \o "Orr, 2005 #90" </w:delInstrText>
        </w:r>
        <w:r w:rsidR="00E71073" w:rsidRPr="00CC30E1" w:rsidDel="007B765C">
          <w:rPr>
            <w:lang w:val="en-AU"/>
            <w:rPrChange w:id="362" w:author="Rachael Maree Woods" w:date="2016-03-16T14:26:00Z">
              <w:rPr/>
            </w:rPrChange>
          </w:rPr>
          <w:fldChar w:fldCharType="separate"/>
        </w:r>
        <w:r w:rsidR="00196F2F" w:rsidRPr="00CC30E1" w:rsidDel="007B765C">
          <w:rPr>
            <w:lang w:val="en-AU"/>
            <w:rPrChange w:id="363" w:author="Rachael Maree Woods" w:date="2016-03-16T14:26:00Z">
              <w:rPr/>
            </w:rPrChange>
          </w:rPr>
          <w:delText>Orr et al. 2005</w:delText>
        </w:r>
        <w:r w:rsidR="00E71073" w:rsidRPr="00CC30E1" w:rsidDel="007B765C">
          <w:rPr>
            <w:lang w:val="en-AU"/>
            <w:rPrChange w:id="364" w:author="Rachael Maree Woods" w:date="2016-03-16T14:26:00Z">
              <w:rPr/>
            </w:rPrChange>
          </w:rPr>
          <w:fldChar w:fldCharType="end"/>
        </w:r>
        <w:r w:rsidR="00A14437" w:rsidRPr="00CC30E1" w:rsidDel="007B765C">
          <w:rPr>
            <w:lang w:val="en-AU"/>
            <w:rPrChange w:id="365" w:author="Rachael Maree Woods" w:date="2016-03-16T14:26:00Z">
              <w:rPr/>
            </w:rPrChange>
          </w:rPr>
          <w:delText xml:space="preserve">; </w:delText>
        </w:r>
        <w:r w:rsidR="00E71073" w:rsidRPr="00CC30E1" w:rsidDel="007B765C">
          <w:rPr>
            <w:lang w:val="en-AU"/>
            <w:rPrChange w:id="366" w:author="Rachael Maree Woods" w:date="2016-03-16T14:26:00Z">
              <w:rPr/>
            </w:rPrChange>
          </w:rPr>
          <w:fldChar w:fldCharType="begin"/>
        </w:r>
        <w:r w:rsidR="00E71073" w:rsidRPr="00CC30E1" w:rsidDel="007B765C">
          <w:rPr>
            <w:lang w:val="en-AU"/>
            <w:rPrChange w:id="367" w:author="Rachael Maree Woods" w:date="2016-03-16T14:26:00Z">
              <w:rPr/>
            </w:rPrChange>
          </w:rPr>
          <w:delInstrText xml:space="preserve"> HYPERLINK \l "_ENREF_39" \o "Lee, 2006 #92" </w:delInstrText>
        </w:r>
        <w:r w:rsidR="00E71073" w:rsidRPr="00CC30E1" w:rsidDel="007B765C">
          <w:rPr>
            <w:lang w:val="en-AU"/>
            <w:rPrChange w:id="368" w:author="Rachael Maree Woods" w:date="2016-03-16T14:26:00Z">
              <w:rPr/>
            </w:rPrChange>
          </w:rPr>
          <w:fldChar w:fldCharType="separate"/>
        </w:r>
        <w:r w:rsidR="00196F2F" w:rsidRPr="00CC30E1" w:rsidDel="007B765C">
          <w:rPr>
            <w:lang w:val="en-AU"/>
            <w:rPrChange w:id="369" w:author="Rachael Maree Woods" w:date="2016-03-16T14:26:00Z">
              <w:rPr/>
            </w:rPrChange>
          </w:rPr>
          <w:delText>Lee et al. 2006</w:delText>
        </w:r>
        <w:r w:rsidR="00E71073" w:rsidRPr="00CC30E1" w:rsidDel="007B765C">
          <w:rPr>
            <w:lang w:val="en-AU"/>
            <w:rPrChange w:id="370" w:author="Rachael Maree Woods" w:date="2016-03-16T14:26:00Z">
              <w:rPr/>
            </w:rPrChange>
          </w:rPr>
          <w:fldChar w:fldCharType="end"/>
        </w:r>
        <w:r w:rsidR="00A14437" w:rsidRPr="00CC30E1" w:rsidDel="007B765C">
          <w:rPr>
            <w:lang w:val="en-AU"/>
            <w:rPrChange w:id="371" w:author="Rachael Maree Woods" w:date="2016-03-16T14:26:00Z">
              <w:rPr/>
            </w:rPrChange>
          </w:rPr>
          <w:delText>)</w:delText>
        </w:r>
        <w:r w:rsidR="006B2A4C" w:rsidRPr="00CC30E1" w:rsidDel="007B765C">
          <w:rPr>
            <w:lang w:val="en-AU"/>
            <w:rPrChange w:id="372" w:author="Rachael Maree Woods" w:date="2016-03-16T14:26:00Z">
              <w:rPr/>
            </w:rPrChange>
          </w:rPr>
          <w:fldChar w:fldCharType="end"/>
        </w:r>
        <w:r w:rsidR="00A14437" w:rsidRPr="00CC30E1" w:rsidDel="007B765C">
          <w:rPr>
            <w:lang w:val="en-AU"/>
            <w:rPrChange w:id="373" w:author="Rachael Maree Woods" w:date="2016-03-16T14:26:00Z">
              <w:rPr/>
            </w:rPrChange>
          </w:rPr>
          <w:delText>.</w:delText>
        </w:r>
        <w:r w:rsidR="00196F2F" w:rsidRPr="00CC30E1" w:rsidDel="007B765C">
          <w:rPr>
            <w:lang w:val="en-AU"/>
            <w:rPrChange w:id="374" w:author="Rachael Maree Woods" w:date="2016-03-16T14:26:00Z">
              <w:rPr/>
            </w:rPrChange>
          </w:rPr>
          <w:delText xml:space="preserve">  </w:delText>
        </w:r>
        <w:commentRangeEnd w:id="331"/>
        <w:r w:rsidR="00D44CEE" w:rsidDel="007B765C">
          <w:rPr>
            <w:rStyle w:val="CommentReference"/>
          </w:rPr>
          <w:commentReference w:id="331"/>
        </w:r>
        <w:r w:rsidR="005924A2" w:rsidRPr="00CC30E1" w:rsidDel="007B765C">
          <w:rPr>
            <w:lang w:val="en-AU"/>
            <w:rPrChange w:id="375" w:author="Rachael Maree Woods" w:date="2016-03-16T14:26:00Z">
              <w:rPr/>
            </w:rPrChange>
          </w:rPr>
          <w:delText xml:space="preserve">For our analysis, salinity </w:delText>
        </w:r>
        <w:r w:rsidR="00196F2F" w:rsidRPr="00CC30E1" w:rsidDel="007B765C">
          <w:rPr>
            <w:lang w:val="en-AU"/>
            <w:rPrChange w:id="376" w:author="Rachael Maree Woods" w:date="2016-03-16T14:26:00Z">
              <w:rPr/>
            </w:rPrChange>
          </w:rPr>
          <w:delText xml:space="preserve">was </w:delText>
        </w:r>
        <w:r w:rsidR="005924A2" w:rsidRPr="00CC30E1" w:rsidDel="007B765C">
          <w:rPr>
            <w:lang w:val="en-AU"/>
            <w:rPrChange w:id="377" w:author="Rachael Maree Woods" w:date="2016-03-16T14:26:00Z">
              <w:rPr/>
            </w:rPrChange>
          </w:rPr>
          <w:delText xml:space="preserve">set </w:delText>
        </w:r>
        <w:r w:rsidR="00196F2F" w:rsidRPr="00CC30E1" w:rsidDel="007B765C">
          <w:rPr>
            <w:lang w:val="en-AU"/>
            <w:rPrChange w:id="378" w:author="Rachael Maree Woods" w:date="2016-03-16T14:26:00Z">
              <w:rPr/>
            </w:rPrChange>
          </w:rPr>
          <w:delText>at 3</w:delText>
        </w:r>
      </w:del>
      <w:del w:id="379" w:author="Rachael Maree Woods" w:date="2016-03-16T10:11:00Z">
        <w:r w:rsidR="00196F2F" w:rsidRPr="00CC30E1" w:rsidDel="00B05B6D">
          <w:rPr>
            <w:lang w:val="en-AU"/>
            <w:rPrChange w:id="380" w:author="Rachael Maree Woods" w:date="2016-03-16T14:26:00Z">
              <w:rPr/>
            </w:rPrChange>
          </w:rPr>
          <w:delText>5</w:delText>
        </w:r>
      </w:del>
      <w:del w:id="381" w:author="Rachael Maree Woods" w:date="2016-03-22T08:27:00Z">
        <w:r w:rsidR="00196F2F" w:rsidRPr="00CC30E1" w:rsidDel="007B765C">
          <w:rPr>
            <w:lang w:val="en-AU"/>
            <w:rPrChange w:id="382" w:author="Rachael Maree Woods" w:date="2016-03-16T14:26:00Z">
              <w:rPr/>
            </w:rPrChange>
          </w:rPr>
          <w:delText>psu, temperat</w:delText>
        </w:r>
        <w:r w:rsidR="005924A2" w:rsidRPr="00CC30E1" w:rsidDel="007B765C">
          <w:rPr>
            <w:lang w:val="en-AU"/>
            <w:rPrChange w:id="383" w:author="Rachael Maree Woods" w:date="2016-03-16T14:26:00Z">
              <w:rPr/>
            </w:rPrChange>
          </w:rPr>
          <w:delText>ur</w:delText>
        </w:r>
        <w:r w:rsidR="00196F2F" w:rsidRPr="00CC30E1" w:rsidDel="007B765C">
          <w:rPr>
            <w:lang w:val="en-AU"/>
            <w:rPrChange w:id="384" w:author="Rachael Maree Woods" w:date="2016-03-16T14:26:00Z">
              <w:rPr/>
            </w:rPrChange>
          </w:rPr>
          <w:delText xml:space="preserve">e </w:delText>
        </w:r>
        <w:r w:rsidR="005924A2" w:rsidRPr="00CC30E1" w:rsidDel="007B765C">
          <w:rPr>
            <w:lang w:val="en-AU"/>
            <w:rPrChange w:id="385" w:author="Rachael Maree Woods" w:date="2016-03-16T14:26:00Z">
              <w:rPr/>
            </w:rPrChange>
          </w:rPr>
          <w:delText xml:space="preserve">at </w:delText>
        </w:r>
        <w:r w:rsidR="00196F2F" w:rsidRPr="00CC30E1" w:rsidDel="007B765C">
          <w:rPr>
            <w:lang w:val="en-AU"/>
            <w:rPrChange w:id="386" w:author="Rachael Maree Woods" w:date="2016-03-16T14:26:00Z">
              <w:rPr/>
            </w:rPrChange>
          </w:rPr>
          <w:delText>28</w:delText>
        </w:r>
        <w:r w:rsidR="00196F2F" w:rsidRPr="00CC30E1" w:rsidDel="007B765C">
          <w:rPr>
            <w:lang w:val="en-AU"/>
            <w:rPrChange w:id="387" w:author="Rachael Maree Woods" w:date="2016-03-16T14:26:00Z">
              <w:rPr/>
            </w:rPrChange>
          </w:rPr>
          <w:sym w:font="Symbol" w:char="F0B0"/>
        </w:r>
        <w:r w:rsidR="00196F2F" w:rsidRPr="00CC30E1" w:rsidDel="007B765C">
          <w:rPr>
            <w:lang w:val="en-AU"/>
            <w:rPrChange w:id="388" w:author="Rachael Maree Woods" w:date="2016-03-16T14:26:00Z">
              <w:rPr/>
            </w:rPrChange>
          </w:rPr>
          <w:delText>C</w:delText>
        </w:r>
        <w:r w:rsidR="005924A2" w:rsidRPr="00CC30E1" w:rsidDel="007B765C">
          <w:rPr>
            <w:lang w:val="en-AU"/>
            <w:rPrChange w:id="389" w:author="Rachael Maree Woods" w:date="2016-03-16T14:26:00Z">
              <w:rPr/>
            </w:rPrChange>
          </w:rPr>
          <w:delText>,</w:delText>
        </w:r>
        <w:r w:rsidR="00196F2F" w:rsidRPr="00CC30E1" w:rsidDel="007B765C">
          <w:rPr>
            <w:lang w:val="en-AU"/>
            <w:rPrChange w:id="390" w:author="Rachael Maree Woods" w:date="2016-03-16T14:26:00Z">
              <w:rPr/>
            </w:rPrChange>
          </w:rPr>
          <w:delText xml:space="preserve"> and pH at 8.1.</w:delText>
        </w:r>
        <w:r w:rsidR="00A14437" w:rsidRPr="00CC30E1" w:rsidDel="007B765C">
          <w:rPr>
            <w:lang w:val="en-AU"/>
            <w:rPrChange w:id="391" w:author="Rachael Maree Woods" w:date="2016-03-16T14:26:00Z">
              <w:rPr/>
            </w:rPrChange>
          </w:rPr>
          <w:delText xml:space="preserve"> </w:delText>
        </w:r>
      </w:del>
      <w:r w:rsidR="00B21654" w:rsidRPr="00CC30E1">
        <w:rPr>
          <w:lang w:val="en-AU"/>
          <w:rPrChange w:id="392" w:author="Rachael Maree Woods" w:date="2016-03-16T14:26:00Z">
            <w:rPr/>
          </w:rPrChange>
        </w:rPr>
        <w:t xml:space="preserve">The </w:t>
      </w:r>
      <w:r w:rsidR="007B2485" w:rsidRPr="00CC30E1">
        <w:rPr>
          <w:lang w:val="en-AU"/>
          <w:rPrChange w:id="393" w:author="Rachael Maree Woods" w:date="2016-03-16T14:26:00Z">
            <w:rPr/>
          </w:rPrChange>
        </w:rPr>
        <w:t xml:space="preserve">final </w:t>
      </w:r>
      <w:r w:rsidR="00B21654" w:rsidRPr="00CC30E1">
        <w:rPr>
          <w:lang w:val="en-AU"/>
          <w:rPrChange w:id="394" w:author="Rachael Maree Woods" w:date="2016-03-16T14:26:00Z">
            <w:rPr/>
          </w:rPrChange>
        </w:rPr>
        <w:t xml:space="preserve">data </w:t>
      </w:r>
      <w:r w:rsidR="007B2485" w:rsidRPr="00CC30E1">
        <w:rPr>
          <w:lang w:val="en-AU"/>
          <w:rPrChange w:id="395" w:author="Rachael Maree Woods" w:date="2016-03-16T14:26:00Z">
            <w:rPr/>
          </w:rPrChange>
        </w:rPr>
        <w:t xml:space="preserve">set is </w:t>
      </w:r>
      <w:r w:rsidR="00B21654" w:rsidRPr="00CC30E1">
        <w:rPr>
          <w:lang w:val="en-AU"/>
          <w:rPrChange w:id="396" w:author="Rachael Maree Woods" w:date="2016-03-16T14:26:00Z">
            <w:rPr/>
          </w:rPrChange>
        </w:rPr>
        <w:t xml:space="preserve">available </w:t>
      </w:r>
      <w:r w:rsidR="007B2485" w:rsidRPr="00CC30E1">
        <w:rPr>
          <w:lang w:val="en-AU"/>
          <w:rPrChange w:id="397" w:author="Rachael Maree Woods" w:date="2016-03-16T14:26:00Z">
            <w:rPr/>
          </w:rPrChange>
        </w:rPr>
        <w:t xml:space="preserve">in the </w:t>
      </w:r>
      <w:r w:rsidR="00B21654" w:rsidRPr="00CC30E1">
        <w:rPr>
          <w:lang w:val="en-AU"/>
          <w:rPrChange w:id="398" w:author="Rachael Maree Woods" w:date="2016-03-16T14:26:00Z">
            <w:rPr/>
          </w:rPrChange>
        </w:rPr>
        <w:t>supplementary material (Appendix S1).</w:t>
      </w:r>
      <w:r w:rsidR="00584AD5" w:rsidRPr="00CC30E1">
        <w:rPr>
          <w:lang w:val="en-AU"/>
          <w:rPrChange w:id="399" w:author="Rachael Maree Woods" w:date="2016-03-16T14:26:00Z">
            <w:rPr/>
          </w:rPrChange>
        </w:rPr>
        <w:t xml:space="preserve"> </w:t>
      </w:r>
    </w:p>
    <w:p w14:paraId="205600B5" w14:textId="77777777" w:rsidR="00EB4628" w:rsidRPr="00492DC6" w:rsidRDefault="00EB4628">
      <w:pPr>
        <w:spacing w:line="480" w:lineRule="auto"/>
        <w:rPr>
          <w:ins w:id="400" w:author="Rachael Maree Woods" w:date="2016-03-01T12:37:00Z"/>
        </w:rPr>
        <w:pPrChange w:id="401" w:author="Rachael Maree Woods" w:date="2016-03-01T12:37:00Z">
          <w:pPr>
            <w:pStyle w:val="NoSpacing"/>
            <w:numPr>
              <w:numId w:val="5"/>
            </w:numPr>
            <w:ind w:left="720" w:hanging="360"/>
          </w:pPr>
        </w:pPrChange>
      </w:pPr>
    </w:p>
    <w:p w14:paraId="495F4EA0" w14:textId="7AF41CB3" w:rsidR="004876D1" w:rsidRPr="003915DC" w:rsidDel="00F2559E" w:rsidRDefault="00EB4628">
      <w:pPr>
        <w:pStyle w:val="heading20"/>
        <w:tabs>
          <w:tab w:val="left" w:pos="6754"/>
        </w:tabs>
        <w:spacing w:line="480" w:lineRule="auto"/>
        <w:rPr>
          <w:del w:id="402" w:author="Rachael Maree Woods" w:date="2016-03-01T12:40:00Z"/>
          <w:rFonts w:ascii="Times New Roman" w:hAnsi="Times New Roman"/>
          <w:b w:val="0"/>
          <w:lang w:val="en-AU"/>
          <w:rPrChange w:id="403" w:author="Rachael Maree Woods" w:date="2016-03-24T10:03:00Z">
            <w:rPr>
              <w:del w:id="404" w:author="Rachael Maree Woods" w:date="2016-03-01T12:40:00Z"/>
              <w:rFonts w:ascii="Times New Roman" w:hAnsi="Times New Roman"/>
              <w:b w:val="0"/>
              <w:lang w:val="en-AU"/>
            </w:rPr>
          </w:rPrChange>
        </w:rPr>
      </w:pPr>
      <w:ins w:id="405" w:author="Rachael Maree Woods" w:date="2016-03-01T12:37:00Z">
        <w:r w:rsidRPr="003915DC">
          <w:rPr>
            <w:rFonts w:ascii="Times New Roman" w:hAnsi="Times New Roman"/>
            <w:b w:val="0"/>
            <w:lang w:val="en-AU"/>
            <w:rPrChange w:id="406" w:author="Rachael Maree Woods" w:date="2016-03-24T10:03:00Z">
              <w:rPr>
                <w:b w:val="0"/>
              </w:rPr>
            </w:rPrChange>
          </w:rPr>
          <w:t xml:space="preserve">In order to </w:t>
        </w:r>
        <w:del w:id="407" w:author="Josh Madin" w:date="2016-03-18T15:13:00Z">
          <w:r w:rsidRPr="003915DC" w:rsidDel="004A0FBF">
            <w:rPr>
              <w:rFonts w:ascii="Times New Roman" w:hAnsi="Times New Roman"/>
              <w:b w:val="0"/>
              <w:lang w:val="en-AU"/>
              <w:rPrChange w:id="408" w:author="Rachael Maree Woods" w:date="2016-03-24T10:03:00Z">
                <w:rPr>
                  <w:b w:val="0"/>
                </w:rPr>
              </w:rPrChange>
            </w:rPr>
            <w:delText>test the applications of</w:delText>
          </w:r>
        </w:del>
      </w:ins>
      <w:ins w:id="409" w:author="Josh Madin" w:date="2016-03-18T15:13:00Z">
        <w:r w:rsidR="004A0FBF" w:rsidRPr="003915DC">
          <w:rPr>
            <w:b w:val="0"/>
            <w:lang w:val="en-AU"/>
            <w:rPrChange w:id="410" w:author="Rachael Maree Woods" w:date="2016-03-24T10:03:00Z">
              <w:rPr>
                <w:lang w:val="en-AU"/>
              </w:rPr>
            </w:rPrChange>
          </w:rPr>
          <w:t>demonstrate</w:t>
        </w:r>
      </w:ins>
      <w:ins w:id="411" w:author="Rachael Maree Woods" w:date="2016-03-01T12:37:00Z">
        <w:r w:rsidRPr="003915DC">
          <w:rPr>
            <w:rFonts w:ascii="Times New Roman" w:hAnsi="Times New Roman"/>
            <w:b w:val="0"/>
            <w:lang w:val="en-AU"/>
            <w:rPrChange w:id="412" w:author="Rachael Maree Woods" w:date="2016-03-24T10:03:00Z">
              <w:rPr>
                <w:b w:val="0"/>
              </w:rPr>
            </w:rPrChange>
          </w:rPr>
          <w:t xml:space="preserve"> </w:t>
        </w:r>
      </w:ins>
      <w:ins w:id="413" w:author="Josh Madin" w:date="2016-03-18T15:14:00Z">
        <w:r w:rsidR="004A0FBF" w:rsidRPr="003915DC">
          <w:rPr>
            <w:b w:val="0"/>
            <w:lang w:val="en-AU"/>
            <w:rPrChange w:id="414" w:author="Rachael Maree Woods" w:date="2016-03-24T10:03:00Z">
              <w:rPr>
                <w:lang w:val="en-AU"/>
              </w:rPr>
            </w:rPrChange>
          </w:rPr>
          <w:t>the resulting</w:t>
        </w:r>
      </w:ins>
      <w:ins w:id="415" w:author="Rachael Maree Woods" w:date="2016-03-01T12:37:00Z">
        <w:del w:id="416" w:author="Josh Madin" w:date="2016-03-18T15:14:00Z">
          <w:r w:rsidRPr="003915DC" w:rsidDel="004A0FBF">
            <w:rPr>
              <w:rFonts w:ascii="Times New Roman" w:hAnsi="Times New Roman"/>
              <w:b w:val="0"/>
              <w:lang w:val="en-AU"/>
              <w:rPrChange w:id="417" w:author="Rachael Maree Woods" w:date="2016-03-24T10:03:00Z">
                <w:rPr>
                  <w:b w:val="0"/>
                </w:rPr>
              </w:rPrChange>
            </w:rPr>
            <w:delText>our</w:delText>
          </w:r>
        </w:del>
        <w:r w:rsidRPr="003915DC">
          <w:rPr>
            <w:rFonts w:ascii="Times New Roman" w:hAnsi="Times New Roman"/>
            <w:b w:val="0"/>
            <w:lang w:val="en-AU"/>
            <w:rPrChange w:id="418" w:author="Rachael Maree Woods" w:date="2016-03-24T10:03:00Z">
              <w:rPr>
                <w:b w:val="0"/>
              </w:rPr>
            </w:rPrChange>
          </w:rPr>
          <w:t xml:space="preserve"> models</w:t>
        </w:r>
      </w:ins>
      <w:ins w:id="419" w:author="Josh Madin" w:date="2016-03-18T15:14:00Z">
        <w:r w:rsidR="004A0FBF" w:rsidRPr="003915DC">
          <w:rPr>
            <w:b w:val="0"/>
            <w:lang w:val="en-AU"/>
            <w:rPrChange w:id="420" w:author="Rachael Maree Woods" w:date="2016-03-24T10:03:00Z">
              <w:rPr>
                <w:lang w:val="en-AU"/>
              </w:rPr>
            </w:rPrChange>
          </w:rPr>
          <w:t xml:space="preserve"> (explained in the next section)</w:t>
        </w:r>
      </w:ins>
      <w:ins w:id="421" w:author="Rachael Maree Woods" w:date="2016-03-02T14:12:00Z">
        <w:r w:rsidR="00176F9C" w:rsidRPr="003915DC">
          <w:rPr>
            <w:rFonts w:ascii="Times New Roman" w:hAnsi="Times New Roman"/>
            <w:b w:val="0"/>
            <w:lang w:val="en-AU"/>
            <w:rPrChange w:id="422" w:author="Rachael Maree Woods" w:date="2016-03-24T10:03:00Z">
              <w:rPr>
                <w:rFonts w:ascii="Times New Roman" w:hAnsi="Times New Roman"/>
                <w:b w:val="0"/>
                <w:lang w:val="en-AU"/>
              </w:rPr>
            </w:rPrChange>
          </w:rPr>
          <w:t>,</w:t>
        </w:r>
      </w:ins>
      <w:ins w:id="423" w:author="Rachael Maree Woods" w:date="2016-03-01T12:37:00Z">
        <w:r w:rsidRPr="003915DC">
          <w:rPr>
            <w:rFonts w:ascii="Times New Roman" w:hAnsi="Times New Roman"/>
            <w:b w:val="0"/>
            <w:lang w:val="en-AU"/>
            <w:rPrChange w:id="424" w:author="Rachael Maree Woods" w:date="2016-03-24T10:03:00Z">
              <w:rPr>
                <w:b w:val="0"/>
              </w:rPr>
            </w:rPrChange>
          </w:rPr>
          <w:t xml:space="preserve"> </w:t>
        </w:r>
      </w:ins>
      <w:ins w:id="425" w:author="Josh Madin" w:date="2016-03-18T15:14:00Z">
        <w:r w:rsidR="004A0FBF" w:rsidRPr="003915DC">
          <w:rPr>
            <w:b w:val="0"/>
            <w:lang w:val="en-AU"/>
            <w:rPrChange w:id="426" w:author="Rachael Maree Woods" w:date="2016-03-24T10:03:00Z">
              <w:rPr>
                <w:lang w:val="en-AU"/>
              </w:rPr>
            </w:rPrChange>
          </w:rPr>
          <w:t xml:space="preserve">we collected </w:t>
        </w:r>
      </w:ins>
      <w:ins w:id="427" w:author="Rachael Maree Woods" w:date="2016-03-01T12:37:00Z">
        <w:del w:id="428" w:author="Josh Madin" w:date="2016-03-18T15:14:00Z">
          <w:r w:rsidRPr="003915DC" w:rsidDel="004A0FBF">
            <w:rPr>
              <w:rFonts w:ascii="Times New Roman" w:hAnsi="Times New Roman"/>
              <w:b w:val="0"/>
              <w:lang w:val="en-AU"/>
              <w:rPrChange w:id="429" w:author="Rachael Maree Woods" w:date="2016-03-24T10:03:00Z">
                <w:rPr>
                  <w:b w:val="0"/>
                </w:rPr>
              </w:rPrChange>
            </w:rPr>
            <w:delText xml:space="preserve">real-world </w:delText>
          </w:r>
        </w:del>
        <w:r w:rsidRPr="003915DC">
          <w:rPr>
            <w:rFonts w:ascii="Times New Roman" w:hAnsi="Times New Roman"/>
            <w:b w:val="0"/>
            <w:lang w:val="en-AU"/>
            <w:rPrChange w:id="430" w:author="Rachael Maree Woods" w:date="2016-03-24T10:03:00Z">
              <w:rPr>
                <w:b w:val="0"/>
              </w:rPr>
            </w:rPrChange>
          </w:rPr>
          <w:t xml:space="preserve">water samples </w:t>
        </w:r>
        <w:del w:id="431" w:author="Josh Madin" w:date="2016-03-18T15:14:00Z">
          <w:r w:rsidRPr="003915DC" w:rsidDel="004A0FBF">
            <w:rPr>
              <w:rFonts w:ascii="Times New Roman" w:hAnsi="Times New Roman"/>
              <w:b w:val="0"/>
              <w:lang w:val="en-AU"/>
              <w:rPrChange w:id="432" w:author="Rachael Maree Woods" w:date="2016-03-24T10:03:00Z">
                <w:rPr>
                  <w:b w:val="0"/>
                </w:rPr>
              </w:rPrChange>
            </w:rPr>
            <w:delText xml:space="preserve">were collect </w:delText>
          </w:r>
        </w:del>
      </w:ins>
      <w:ins w:id="433" w:author="Rachael Maree Woods" w:date="2016-03-01T12:38:00Z">
        <w:r w:rsidRPr="003915DC">
          <w:rPr>
            <w:rFonts w:ascii="Times New Roman" w:hAnsi="Times New Roman"/>
            <w:b w:val="0"/>
            <w:lang w:val="en-AU"/>
            <w:rPrChange w:id="434" w:author="Rachael Maree Woods" w:date="2016-03-24T10:03:00Z">
              <w:rPr>
                <w:b w:val="0"/>
              </w:rPr>
            </w:rPrChange>
          </w:rPr>
          <w:t xml:space="preserve">from </w:t>
        </w:r>
      </w:ins>
      <w:ins w:id="435" w:author="Josh Madin" w:date="2016-03-18T15:14:00Z">
        <w:r w:rsidR="004A0FBF" w:rsidRPr="003915DC">
          <w:rPr>
            <w:b w:val="0"/>
            <w:lang w:val="en-AU"/>
            <w:rPrChange w:id="436" w:author="Rachael Maree Woods" w:date="2016-03-24T10:03:00Z">
              <w:rPr>
                <w:lang w:val="en-AU"/>
              </w:rPr>
            </w:rPrChange>
          </w:rPr>
          <w:t xml:space="preserve">three locations: (1) </w:t>
        </w:r>
      </w:ins>
      <w:ins w:id="437" w:author="Josh Madin" w:date="2016-03-18T15:15:00Z">
        <w:r w:rsidR="004A0FBF" w:rsidRPr="003915DC">
          <w:rPr>
            <w:rFonts w:ascii="Times New Roman" w:hAnsi="Times New Roman"/>
            <w:b w:val="0"/>
            <w:lang w:val="en-AU"/>
            <w:rPrChange w:id="438" w:author="Rachael Maree Woods" w:date="2016-03-24T10:03:00Z">
              <w:rPr>
                <w:rFonts w:ascii="Times New Roman" w:hAnsi="Times New Roman"/>
                <w:b w:val="0"/>
                <w:lang w:val="en-AU"/>
              </w:rPr>
            </w:rPrChange>
          </w:rPr>
          <w:t>Chowder Bay</w:t>
        </w:r>
        <w:r w:rsidR="004A0FBF" w:rsidRPr="003915DC">
          <w:rPr>
            <w:b w:val="0"/>
            <w:lang w:val="en-AU"/>
            <w:rPrChange w:id="439" w:author="Rachael Maree Woods" w:date="2016-03-24T10:03:00Z">
              <w:rPr>
                <w:lang w:val="en-AU"/>
              </w:rPr>
            </w:rPrChange>
          </w:rPr>
          <w:t xml:space="preserve">, which is inside </w:t>
        </w:r>
        <w:r w:rsidR="004A0FBF" w:rsidRPr="003915DC">
          <w:rPr>
            <w:b w:val="0"/>
            <w:lang w:val="en-AU"/>
            <w:rPrChange w:id="440" w:author="Rachael Maree Woods" w:date="2016-03-24T10:03:00Z">
              <w:rPr>
                <w:lang w:val="en-AU"/>
              </w:rPr>
            </w:rPrChange>
          </w:rPr>
          <w:lastRenderedPageBreak/>
          <w:t>Sydney Harbour and so expected to have higher levels of heavy metals</w:t>
        </w:r>
      </w:ins>
      <w:ins w:id="441" w:author="Josh Madin" w:date="2016-03-18T15:16:00Z">
        <w:r w:rsidR="004A0FBF" w:rsidRPr="003915DC">
          <w:rPr>
            <w:b w:val="0"/>
            <w:lang w:val="en-AU"/>
            <w:rPrChange w:id="442" w:author="Rachael Maree Woods" w:date="2016-03-24T10:03:00Z">
              <w:rPr>
                <w:lang w:val="en-AU"/>
              </w:rPr>
            </w:rPrChange>
          </w:rPr>
          <w:t>,</w:t>
        </w:r>
      </w:ins>
      <w:ins w:id="443" w:author="Josh Madin" w:date="2016-03-18T15:15:00Z">
        <w:r w:rsidR="004A0FBF" w:rsidRPr="003915DC">
          <w:rPr>
            <w:b w:val="0"/>
            <w:lang w:val="en-AU"/>
            <w:rPrChange w:id="444" w:author="Rachael Maree Woods" w:date="2016-03-24T10:03:00Z">
              <w:rPr>
                <w:lang w:val="en-AU"/>
              </w:rPr>
            </w:rPrChange>
          </w:rPr>
          <w:t xml:space="preserve"> nutrients </w:t>
        </w:r>
      </w:ins>
      <w:ins w:id="445" w:author="Josh Madin" w:date="2016-03-18T15:16:00Z">
        <w:r w:rsidR="004A0FBF" w:rsidRPr="003915DC">
          <w:rPr>
            <w:b w:val="0"/>
            <w:lang w:val="en-AU"/>
            <w:rPrChange w:id="446" w:author="Rachael Maree Woods" w:date="2016-03-24T10:03:00Z">
              <w:rPr>
                <w:lang w:val="en-AU"/>
              </w:rPr>
            </w:rPrChange>
          </w:rPr>
          <w:t>and sediment and lower sa</w:t>
        </w:r>
        <w:r w:rsidR="003E41E4" w:rsidRPr="003915DC">
          <w:rPr>
            <w:b w:val="0"/>
            <w:lang w:val="en-AU"/>
            <w:rPrChange w:id="447" w:author="Rachael Maree Woods" w:date="2016-03-24T10:03:00Z">
              <w:rPr>
                <w:lang w:val="en-AU"/>
              </w:rPr>
            </w:rPrChange>
          </w:rPr>
          <w:t xml:space="preserve">linity; (2) Mona Vale, which </w:t>
        </w:r>
      </w:ins>
      <w:ins w:id="448" w:author="Rachael Maree Woods" w:date="2016-03-01T12:38:00Z">
        <w:del w:id="449" w:author="Josh Madin" w:date="2016-03-18T15:14:00Z">
          <w:r w:rsidRPr="003915DC" w:rsidDel="004A0FBF">
            <w:rPr>
              <w:rFonts w:ascii="Times New Roman" w:hAnsi="Times New Roman"/>
              <w:b w:val="0"/>
              <w:lang w:val="en-AU"/>
              <w:rPrChange w:id="450" w:author="Rachael Maree Woods" w:date="2016-03-24T10:03:00Z">
                <w:rPr>
                  <w:b w:val="0"/>
                </w:rPr>
              </w:rPrChange>
            </w:rPr>
            <w:delText>i</w:delText>
          </w:r>
        </w:del>
        <w:del w:id="451" w:author="Josh Madin" w:date="2016-03-18T15:16:00Z">
          <w:r w:rsidRPr="003915DC" w:rsidDel="003E41E4">
            <w:rPr>
              <w:rFonts w:ascii="Times New Roman" w:hAnsi="Times New Roman"/>
              <w:b w:val="0"/>
              <w:lang w:val="en-AU"/>
              <w:rPrChange w:id="452" w:author="Rachael Maree Woods" w:date="2016-03-24T10:03:00Z">
                <w:rPr>
                  <w:b w:val="0"/>
                </w:rPr>
              </w:rPrChange>
            </w:rPr>
            <w:delText>nside and</w:delText>
          </w:r>
        </w:del>
      </w:ins>
      <w:ins w:id="453" w:author="Josh Madin" w:date="2016-03-18T15:16:00Z">
        <w:r w:rsidR="003E41E4" w:rsidRPr="003915DC">
          <w:rPr>
            <w:b w:val="0"/>
            <w:lang w:val="en-AU"/>
            <w:rPrChange w:id="454" w:author="Rachael Maree Woods" w:date="2016-03-24T10:03:00Z">
              <w:rPr>
                <w:lang w:val="en-AU"/>
              </w:rPr>
            </w:rPrChange>
          </w:rPr>
          <w:t>is an ocean beach</w:t>
        </w:r>
      </w:ins>
      <w:ins w:id="455" w:author="Rachael Maree Woods" w:date="2016-03-01T12:38:00Z">
        <w:r w:rsidRPr="003915DC">
          <w:rPr>
            <w:rFonts w:ascii="Times New Roman" w:hAnsi="Times New Roman"/>
            <w:b w:val="0"/>
            <w:lang w:val="en-AU"/>
            <w:rPrChange w:id="456" w:author="Rachael Maree Woods" w:date="2016-03-24T10:03:00Z">
              <w:rPr>
                <w:b w:val="0"/>
              </w:rPr>
            </w:rPrChange>
          </w:rPr>
          <w:t xml:space="preserve"> outside Sydney Harbour </w:t>
        </w:r>
        <w:del w:id="457" w:author="Josh Madin" w:date="2016-03-18T15:17:00Z">
          <w:r w:rsidRPr="003915DC" w:rsidDel="003E41E4">
            <w:rPr>
              <w:rFonts w:ascii="Times New Roman" w:hAnsi="Times New Roman"/>
              <w:b w:val="0"/>
              <w:lang w:val="en-AU"/>
              <w:rPrChange w:id="458" w:author="Rachael Maree Woods" w:date="2016-03-24T10:03:00Z">
                <w:rPr>
                  <w:b w:val="0"/>
                </w:rPr>
              </w:rPrChange>
            </w:rPr>
            <w:delText>(</w:delText>
          </w:r>
        </w:del>
        <w:del w:id="459" w:author="Josh Madin" w:date="2016-03-18T15:15:00Z">
          <w:r w:rsidRPr="003915DC" w:rsidDel="004A0FBF">
            <w:rPr>
              <w:rFonts w:ascii="Times New Roman" w:hAnsi="Times New Roman"/>
              <w:b w:val="0"/>
              <w:lang w:val="en-AU"/>
              <w:rPrChange w:id="460" w:author="Rachael Maree Woods" w:date="2016-03-24T10:03:00Z">
                <w:rPr>
                  <w:b w:val="0"/>
                </w:rPr>
              </w:rPrChange>
            </w:rPr>
            <w:delText xml:space="preserve">Chowder Bay </w:delText>
          </w:r>
        </w:del>
        <w:del w:id="461" w:author="Josh Madin" w:date="2016-03-18T15:17:00Z">
          <w:r w:rsidRPr="003915DC" w:rsidDel="003E41E4">
            <w:rPr>
              <w:rFonts w:ascii="Times New Roman" w:hAnsi="Times New Roman"/>
              <w:b w:val="0"/>
              <w:lang w:val="en-AU"/>
              <w:rPrChange w:id="462" w:author="Rachael Maree Woods" w:date="2016-03-24T10:03:00Z">
                <w:rPr>
                  <w:b w:val="0"/>
                </w:rPr>
              </w:rPrChange>
            </w:rPr>
            <w:delText>and Mona Vale, respectively) to highlight the difference between water qualities within the harbour compared to water collected outside</w:delText>
          </w:r>
        </w:del>
      </w:ins>
      <w:ins w:id="463" w:author="Josh Madin" w:date="2016-03-18T15:17:00Z">
        <w:r w:rsidR="003E41E4" w:rsidRPr="003915DC">
          <w:rPr>
            <w:b w:val="0"/>
            <w:lang w:val="en-AU"/>
            <w:rPrChange w:id="464" w:author="Rachael Maree Woods" w:date="2016-03-24T10:03:00Z">
              <w:rPr>
                <w:lang w:val="en-AU"/>
              </w:rPr>
            </w:rPrChange>
          </w:rPr>
          <w:t xml:space="preserve">and so expected to be less polluted than inside the harbour; and (3) </w:t>
        </w:r>
      </w:ins>
      <w:ins w:id="465" w:author="Rachael Maree Woods" w:date="2016-03-01T12:38:00Z">
        <w:del w:id="466" w:author="Josh Madin" w:date="2016-03-18T15:18:00Z">
          <w:r w:rsidRPr="003915DC" w:rsidDel="003E41E4">
            <w:rPr>
              <w:rFonts w:ascii="Times New Roman" w:hAnsi="Times New Roman"/>
              <w:b w:val="0"/>
              <w:lang w:val="en-AU"/>
              <w:rPrChange w:id="467" w:author="Rachael Maree Woods" w:date="2016-03-24T10:03:00Z">
                <w:rPr>
                  <w:b w:val="0"/>
                </w:rPr>
              </w:rPrChange>
            </w:rPr>
            <w:delText xml:space="preserve"> the heads</w:delText>
          </w:r>
        </w:del>
      </w:ins>
      <w:ins w:id="468" w:author="Rachael Maree Woods" w:date="2016-03-01T12:39:00Z">
        <w:del w:id="469" w:author="Josh Madin" w:date="2016-03-18T15:18:00Z">
          <w:r w:rsidRPr="003915DC" w:rsidDel="003E41E4">
            <w:rPr>
              <w:rFonts w:ascii="Times New Roman" w:hAnsi="Times New Roman"/>
              <w:b w:val="0"/>
              <w:lang w:val="en-AU"/>
              <w:rPrChange w:id="470" w:author="Rachael Maree Woods" w:date="2016-03-24T10:03:00Z">
                <w:rPr>
                  <w:b w:val="0"/>
                </w:rPr>
              </w:rPrChange>
            </w:rPr>
            <w:delText xml:space="preserve"> as well as from </w:delText>
          </w:r>
        </w:del>
        <w:r w:rsidRPr="003915DC">
          <w:rPr>
            <w:rFonts w:ascii="Times New Roman" w:hAnsi="Times New Roman"/>
            <w:b w:val="0"/>
            <w:lang w:val="en-AU"/>
            <w:rPrChange w:id="471" w:author="Rachael Maree Woods" w:date="2016-03-24T10:03:00Z">
              <w:rPr>
                <w:b w:val="0"/>
              </w:rPr>
            </w:rPrChange>
          </w:rPr>
          <w:t>Lizard Island</w:t>
        </w:r>
        <w:del w:id="472" w:author="Josh Madin" w:date="2016-03-18T15:18:00Z">
          <w:r w:rsidRPr="003915DC" w:rsidDel="003E41E4">
            <w:rPr>
              <w:rFonts w:ascii="Times New Roman" w:hAnsi="Times New Roman"/>
              <w:b w:val="0"/>
              <w:lang w:val="en-AU"/>
              <w:rPrChange w:id="473" w:author="Rachael Maree Woods" w:date="2016-03-24T10:03:00Z">
                <w:rPr>
                  <w:b w:val="0"/>
                </w:rPr>
              </w:rPrChange>
            </w:rPr>
            <w:delText xml:space="preserve"> on</w:delText>
          </w:r>
        </w:del>
      </w:ins>
      <w:ins w:id="474" w:author="Josh Madin" w:date="2016-03-18T15:18:00Z">
        <w:r w:rsidR="003E41E4" w:rsidRPr="003915DC">
          <w:rPr>
            <w:b w:val="0"/>
            <w:lang w:val="en-AU"/>
            <w:rPrChange w:id="475" w:author="Rachael Maree Woods" w:date="2016-03-24T10:03:00Z">
              <w:rPr>
                <w:lang w:val="en-AU"/>
              </w:rPr>
            </w:rPrChange>
          </w:rPr>
          <w:t>,</w:t>
        </w:r>
      </w:ins>
      <w:ins w:id="476" w:author="Rachael Maree Woods" w:date="2016-03-01T12:39:00Z">
        <w:r w:rsidRPr="003915DC">
          <w:rPr>
            <w:rFonts w:ascii="Times New Roman" w:hAnsi="Times New Roman"/>
            <w:b w:val="0"/>
            <w:lang w:val="en-AU"/>
            <w:rPrChange w:id="477" w:author="Rachael Maree Woods" w:date="2016-03-24T10:03:00Z">
              <w:rPr>
                <w:b w:val="0"/>
              </w:rPr>
            </w:rPrChange>
          </w:rPr>
          <w:t xml:space="preserve"> the Great Barrier Reef</w:t>
        </w:r>
      </w:ins>
      <w:ins w:id="478" w:author="Josh Madin" w:date="2016-03-18T15:18:00Z">
        <w:r w:rsidR="003E41E4" w:rsidRPr="003915DC">
          <w:rPr>
            <w:b w:val="0"/>
            <w:lang w:val="en-AU"/>
            <w:rPrChange w:id="479" w:author="Rachael Maree Woods" w:date="2016-03-24T10:03:00Z">
              <w:rPr>
                <w:lang w:val="en-AU"/>
              </w:rPr>
            </w:rPrChange>
          </w:rPr>
          <w:t>, to represent a tropical location where larvae are likely to do well</w:t>
        </w:r>
      </w:ins>
      <w:ins w:id="480" w:author="Rachael Maree Woods" w:date="2016-03-01T12:38:00Z">
        <w:r w:rsidRPr="003915DC">
          <w:rPr>
            <w:rFonts w:ascii="Times New Roman" w:hAnsi="Times New Roman"/>
            <w:b w:val="0"/>
            <w:lang w:val="en-AU"/>
            <w:rPrChange w:id="481" w:author="Rachael Maree Woods" w:date="2016-03-24T10:03:00Z">
              <w:rPr>
                <w:b w:val="0"/>
              </w:rPr>
            </w:rPrChange>
          </w:rPr>
          <w:t>.</w:t>
        </w:r>
      </w:ins>
      <w:ins w:id="482" w:author="Rachael Maree Woods" w:date="2016-03-01T12:40:00Z">
        <w:r w:rsidRPr="003915DC">
          <w:rPr>
            <w:rFonts w:ascii="Times New Roman" w:hAnsi="Times New Roman"/>
            <w:b w:val="0"/>
            <w:lang w:val="en-AU"/>
            <w:rPrChange w:id="483" w:author="Rachael Maree Woods" w:date="2016-03-24T10:03:00Z">
              <w:rPr>
                <w:b w:val="0"/>
              </w:rPr>
            </w:rPrChange>
          </w:rPr>
          <w:t xml:space="preserve"> </w:t>
        </w:r>
      </w:ins>
      <w:ins w:id="484" w:author="Josh Madin" w:date="2016-03-18T15:18:00Z">
        <w:r w:rsidR="003E41E4" w:rsidRPr="003915DC">
          <w:rPr>
            <w:b w:val="0"/>
            <w:lang w:val="en-AU"/>
            <w:rPrChange w:id="485" w:author="Rachael Maree Woods" w:date="2016-03-24T10:03:00Z">
              <w:rPr>
                <w:lang w:val="en-AU"/>
              </w:rPr>
            </w:rPrChange>
          </w:rPr>
          <w:t xml:space="preserve">Water </w:t>
        </w:r>
      </w:ins>
      <w:ins w:id="486" w:author="Rachael Maree Woods" w:date="2016-03-01T12:40:00Z">
        <w:del w:id="487" w:author="Josh Madin" w:date="2016-03-18T15:18:00Z">
          <w:r w:rsidRPr="003915DC" w:rsidDel="003E41E4">
            <w:rPr>
              <w:rFonts w:ascii="Times New Roman" w:hAnsi="Times New Roman"/>
              <w:b w:val="0"/>
              <w:lang w:val="en-AU"/>
              <w:rPrChange w:id="488" w:author="Rachael Maree Woods" w:date="2016-03-24T10:03:00Z">
                <w:rPr>
                  <w:b w:val="0"/>
                </w:rPr>
              </w:rPrChange>
            </w:rPr>
            <w:delText>These s</w:delText>
          </w:r>
        </w:del>
      </w:ins>
      <w:ins w:id="489" w:author="Josh Madin" w:date="2016-03-18T15:18:00Z">
        <w:r w:rsidR="003E41E4" w:rsidRPr="003915DC">
          <w:rPr>
            <w:b w:val="0"/>
            <w:lang w:val="en-AU"/>
            <w:rPrChange w:id="490" w:author="Rachael Maree Woods" w:date="2016-03-24T10:03:00Z">
              <w:rPr>
                <w:lang w:val="en-AU"/>
              </w:rPr>
            </w:rPrChange>
          </w:rPr>
          <w:t>s</w:t>
        </w:r>
      </w:ins>
      <w:ins w:id="491" w:author="Rachael Maree Woods" w:date="2016-03-01T12:40:00Z">
        <w:r w:rsidRPr="003915DC">
          <w:rPr>
            <w:rFonts w:ascii="Times New Roman" w:hAnsi="Times New Roman"/>
            <w:b w:val="0"/>
            <w:lang w:val="en-AU"/>
            <w:rPrChange w:id="492" w:author="Rachael Maree Woods" w:date="2016-03-24T10:03:00Z">
              <w:rPr>
                <w:b w:val="0"/>
              </w:rPr>
            </w:rPrChange>
          </w:rPr>
          <w:t xml:space="preserve">amples were </w:t>
        </w:r>
        <w:del w:id="493" w:author="Josh Madin" w:date="2016-03-18T15:19:00Z">
          <w:r w:rsidRPr="003915DC" w:rsidDel="003E41E4">
            <w:rPr>
              <w:rFonts w:ascii="Times New Roman" w:hAnsi="Times New Roman"/>
              <w:b w:val="0"/>
              <w:lang w:val="en-AU"/>
              <w:rPrChange w:id="494" w:author="Rachael Maree Woods" w:date="2016-03-24T10:03:00Z">
                <w:rPr>
                  <w:b w:val="0"/>
                </w:rPr>
              </w:rPrChange>
            </w:rPr>
            <w:delText>tested</w:delText>
          </w:r>
        </w:del>
      </w:ins>
      <w:ins w:id="495" w:author="Josh Madin" w:date="2016-03-18T15:19:00Z">
        <w:r w:rsidR="003E41E4" w:rsidRPr="003915DC">
          <w:rPr>
            <w:b w:val="0"/>
            <w:lang w:val="en-AU"/>
            <w:rPrChange w:id="496" w:author="Rachael Maree Woods" w:date="2016-03-24T10:03:00Z">
              <w:rPr>
                <w:lang w:val="en-AU"/>
              </w:rPr>
            </w:rPrChange>
          </w:rPr>
          <w:t>analysed</w:t>
        </w:r>
      </w:ins>
      <w:ins w:id="497" w:author="Rachael Maree Woods" w:date="2016-03-01T12:40:00Z">
        <w:r w:rsidRPr="003915DC">
          <w:rPr>
            <w:rFonts w:ascii="Times New Roman" w:hAnsi="Times New Roman"/>
            <w:b w:val="0"/>
            <w:lang w:val="en-AU"/>
            <w:rPrChange w:id="498" w:author="Rachael Maree Woods" w:date="2016-03-24T10:03:00Z">
              <w:rPr>
                <w:b w:val="0"/>
              </w:rPr>
            </w:rPrChange>
          </w:rPr>
          <w:t xml:space="preserve"> for each of the factors used </w:t>
        </w:r>
        <w:del w:id="499" w:author="Josh Madin" w:date="2016-03-18T15:18:00Z">
          <w:r w:rsidRPr="003915DC" w:rsidDel="003E41E4">
            <w:rPr>
              <w:rFonts w:ascii="Times New Roman" w:hAnsi="Times New Roman"/>
              <w:b w:val="0"/>
              <w:lang w:val="en-AU"/>
              <w:rPrChange w:id="500" w:author="Rachael Maree Woods" w:date="2016-03-24T10:03:00Z">
                <w:rPr>
                  <w:b w:val="0"/>
                </w:rPr>
              </w:rPrChange>
            </w:rPr>
            <w:delText>with</w:delText>
          </w:r>
        </w:del>
        <w:r w:rsidRPr="003915DC">
          <w:rPr>
            <w:rFonts w:ascii="Times New Roman" w:hAnsi="Times New Roman"/>
            <w:b w:val="0"/>
            <w:lang w:val="en-AU"/>
            <w:rPrChange w:id="501" w:author="Rachael Maree Woods" w:date="2016-03-24T10:03:00Z">
              <w:rPr>
                <w:b w:val="0"/>
              </w:rPr>
            </w:rPrChange>
          </w:rPr>
          <w:t>in both</w:t>
        </w:r>
        <w:del w:id="502" w:author="Josh Madin" w:date="2016-03-18T15:18:00Z">
          <w:r w:rsidRPr="003915DC" w:rsidDel="003E41E4">
            <w:rPr>
              <w:rFonts w:ascii="Times New Roman" w:hAnsi="Times New Roman"/>
              <w:b w:val="0"/>
              <w:lang w:val="en-AU"/>
              <w:rPrChange w:id="503" w:author="Rachael Maree Woods" w:date="2016-03-24T10:03:00Z">
                <w:rPr>
                  <w:b w:val="0"/>
                </w:rPr>
              </w:rPrChange>
            </w:rPr>
            <w:delText xml:space="preserve"> the</w:delText>
          </w:r>
        </w:del>
        <w:r w:rsidRPr="003915DC">
          <w:rPr>
            <w:rFonts w:ascii="Times New Roman" w:hAnsi="Times New Roman"/>
            <w:b w:val="0"/>
            <w:lang w:val="en-AU"/>
            <w:rPrChange w:id="504" w:author="Rachael Maree Woods" w:date="2016-03-24T10:03:00Z">
              <w:rPr>
                <w:b w:val="0"/>
              </w:rPr>
            </w:rPrChange>
          </w:rPr>
          <w:t xml:space="preserve"> </w:t>
        </w:r>
        <w:del w:id="505" w:author="Josh Madin" w:date="2016-03-18T15:18:00Z">
          <w:r w:rsidRPr="003915DC" w:rsidDel="003E41E4">
            <w:rPr>
              <w:rFonts w:ascii="Times New Roman" w:hAnsi="Times New Roman"/>
              <w:b w:val="0"/>
              <w:lang w:val="en-AU"/>
              <w:rPrChange w:id="506" w:author="Rachael Maree Woods" w:date="2016-03-24T10:03:00Z">
                <w:rPr>
                  <w:b w:val="0"/>
                </w:rPr>
              </w:rPrChange>
            </w:rPr>
            <w:delText>fertisliation</w:delText>
          </w:r>
        </w:del>
      </w:ins>
      <w:ins w:id="507" w:author="Josh Madin" w:date="2016-03-18T15:18:00Z">
        <w:r w:rsidR="003E41E4" w:rsidRPr="003915DC">
          <w:rPr>
            <w:b w:val="0"/>
            <w:lang w:val="en-AU"/>
            <w:rPrChange w:id="508" w:author="Rachael Maree Woods" w:date="2016-03-24T10:03:00Z">
              <w:rPr>
                <w:lang w:val="en-AU"/>
              </w:rPr>
            </w:rPrChange>
          </w:rPr>
          <w:t>fertilisation</w:t>
        </w:r>
      </w:ins>
      <w:ins w:id="509" w:author="Rachael Maree Woods" w:date="2016-03-01T12:40:00Z">
        <w:r w:rsidRPr="003915DC">
          <w:rPr>
            <w:rFonts w:ascii="Times New Roman" w:hAnsi="Times New Roman"/>
            <w:b w:val="0"/>
            <w:lang w:val="en-AU"/>
            <w:rPrChange w:id="510" w:author="Rachael Maree Woods" w:date="2016-03-24T10:03:00Z">
              <w:rPr>
                <w:b w:val="0"/>
              </w:rPr>
            </w:rPrChange>
          </w:rPr>
          <w:t xml:space="preserve"> and larval survivorship </w:t>
        </w:r>
        <w:del w:id="511" w:author="Josh Madin" w:date="2016-03-18T15:19:00Z">
          <w:r w:rsidRPr="003915DC" w:rsidDel="003E41E4">
            <w:rPr>
              <w:rFonts w:ascii="Times New Roman" w:hAnsi="Times New Roman"/>
              <w:b w:val="0"/>
              <w:lang w:val="en-AU"/>
              <w:rPrChange w:id="512" w:author="Rachael Maree Woods" w:date="2016-03-24T10:03:00Z">
                <w:rPr>
                  <w:b w:val="0"/>
                </w:rPr>
              </w:rPrChange>
            </w:rPr>
            <w:delText xml:space="preserve">analyses </w:delText>
          </w:r>
        </w:del>
        <w:r w:rsidRPr="003915DC">
          <w:rPr>
            <w:rFonts w:ascii="Times New Roman" w:hAnsi="Times New Roman"/>
            <w:b w:val="0"/>
            <w:lang w:val="en-AU"/>
            <w:rPrChange w:id="513" w:author="Rachael Maree Woods" w:date="2016-03-24T10:03:00Z">
              <w:rPr>
                <w:b w:val="0"/>
              </w:rPr>
            </w:rPrChange>
          </w:rPr>
          <w:t xml:space="preserve">by </w:t>
        </w:r>
        <w:del w:id="514" w:author="Josh Madin" w:date="2016-03-18T15:19:00Z">
          <w:r w:rsidRPr="003915DC" w:rsidDel="003E41E4">
            <w:rPr>
              <w:rFonts w:ascii="Times New Roman" w:hAnsi="Times New Roman"/>
              <w:b w:val="0"/>
              <w:lang w:val="en-AU"/>
              <w:rPrChange w:id="515" w:author="Rachael Maree Woods" w:date="2016-03-24T10:03:00Z">
                <w:rPr>
                  <w:b w:val="0"/>
                </w:rPr>
              </w:rPrChange>
            </w:rPr>
            <w:delText xml:space="preserve">an external laboratory, </w:delText>
          </w:r>
        </w:del>
        <w:r w:rsidRPr="003915DC">
          <w:rPr>
            <w:rFonts w:ascii="Times New Roman" w:hAnsi="Times New Roman"/>
            <w:b w:val="0"/>
            <w:lang w:val="en-AU"/>
            <w:rPrChange w:id="516" w:author="Rachael Maree Woods" w:date="2016-03-24T10:03:00Z">
              <w:rPr>
                <w:b w:val="0"/>
              </w:rPr>
            </w:rPrChange>
          </w:rPr>
          <w:t>Envirolab Services</w:t>
        </w:r>
      </w:ins>
      <w:ins w:id="517" w:author="Rachael Maree Woods" w:date="2016-03-16T10:12:00Z">
        <w:r w:rsidR="00B05B6D" w:rsidRPr="003915DC">
          <w:rPr>
            <w:rFonts w:ascii="Times New Roman" w:hAnsi="Times New Roman"/>
            <w:b w:val="0"/>
            <w:lang w:val="en-AU"/>
            <w:rPrChange w:id="518" w:author="Rachael Maree Woods" w:date="2016-03-24T10:03:00Z">
              <w:rPr>
                <w:rFonts w:ascii="Times New Roman" w:hAnsi="Times New Roman"/>
                <w:b w:val="0"/>
                <w:lang w:val="en-AU"/>
              </w:rPr>
            </w:rPrChange>
          </w:rPr>
          <w:t>,</w:t>
        </w:r>
      </w:ins>
      <w:ins w:id="519" w:author="Rachael Maree Woods" w:date="2016-03-01T12:40:00Z">
        <w:r w:rsidRPr="003915DC">
          <w:rPr>
            <w:rFonts w:ascii="Times New Roman" w:hAnsi="Times New Roman"/>
            <w:b w:val="0"/>
            <w:lang w:val="en-AU"/>
            <w:rPrChange w:id="520" w:author="Rachael Maree Woods" w:date="2016-03-24T10:03:00Z">
              <w:rPr>
                <w:b w:val="0"/>
              </w:rPr>
            </w:rPrChange>
          </w:rPr>
          <w:t xml:space="preserve"> Sydney.</w:t>
        </w:r>
      </w:ins>
    </w:p>
    <w:p w14:paraId="47052459" w14:textId="77777777" w:rsidR="00F2559E" w:rsidRPr="003915DC" w:rsidRDefault="00F2559E">
      <w:pPr>
        <w:spacing w:line="480" w:lineRule="auto"/>
        <w:rPr>
          <w:ins w:id="521" w:author="Rachael Maree Woods" w:date="2016-03-16T14:18:00Z"/>
          <w:lang w:val="en-AU"/>
          <w:rPrChange w:id="522" w:author="Rachael Maree Woods" w:date="2016-03-24T10:03:00Z">
            <w:rPr>
              <w:ins w:id="523" w:author="Rachael Maree Woods" w:date="2016-03-16T14:18:00Z"/>
              <w:lang w:val="en-AU"/>
            </w:rPr>
          </w:rPrChange>
        </w:rPr>
      </w:pPr>
    </w:p>
    <w:p w14:paraId="121F0AB8" w14:textId="7C62BFDF" w:rsidR="00B21654" w:rsidDel="003915DC" w:rsidRDefault="00B21654" w:rsidP="00F551AD">
      <w:pPr>
        <w:pStyle w:val="heading20"/>
        <w:tabs>
          <w:tab w:val="left" w:pos="6754"/>
        </w:tabs>
        <w:spacing w:line="480" w:lineRule="auto"/>
        <w:rPr>
          <w:del w:id="524" w:author="Rachael Maree Woods" w:date="2016-03-01T12:40:00Z"/>
          <w:lang w:val="en-AU"/>
        </w:rPr>
      </w:pPr>
    </w:p>
    <w:p w14:paraId="2DEA3DF3" w14:textId="77777777" w:rsidR="003915DC" w:rsidRPr="003915DC" w:rsidRDefault="003915DC" w:rsidP="003915DC">
      <w:pPr>
        <w:rPr>
          <w:ins w:id="525" w:author="Rachael Maree Woods" w:date="2016-03-24T10:03:00Z"/>
          <w:lang w:val="en-AU"/>
          <w:rPrChange w:id="526" w:author="Rachael Maree Woods" w:date="2016-03-24T10:03:00Z">
            <w:rPr>
              <w:ins w:id="527" w:author="Rachael Maree Woods" w:date="2016-03-24T10:03:00Z"/>
              <w:lang w:val="en-AU"/>
            </w:rPr>
          </w:rPrChange>
        </w:rPr>
        <w:pPrChange w:id="528" w:author="Rachael Maree Woods" w:date="2016-03-24T10:03:00Z">
          <w:pPr>
            <w:spacing w:line="480" w:lineRule="auto"/>
          </w:pPr>
        </w:pPrChange>
      </w:pPr>
    </w:p>
    <w:p w14:paraId="4BEB0025" w14:textId="0DB0913C" w:rsidR="00B21654" w:rsidRPr="00CC30E1" w:rsidRDefault="00B21654" w:rsidP="00F551AD">
      <w:pPr>
        <w:pStyle w:val="heading20"/>
        <w:tabs>
          <w:tab w:val="left" w:pos="6754"/>
        </w:tabs>
        <w:spacing w:line="480" w:lineRule="auto"/>
        <w:rPr>
          <w:rFonts w:ascii="Times New Roman" w:hAnsi="Times New Roman"/>
          <w:lang w:val="en-AU"/>
        </w:rPr>
      </w:pPr>
      <w:r w:rsidRPr="00CC30E1">
        <w:rPr>
          <w:rFonts w:ascii="Times New Roman" w:hAnsi="Times New Roman"/>
          <w:lang w:val="en-AU"/>
        </w:rPr>
        <w:t>Data analysis</w:t>
      </w:r>
      <w:r w:rsidR="00F551AD" w:rsidRPr="00CC30E1">
        <w:rPr>
          <w:rFonts w:ascii="Times New Roman" w:hAnsi="Times New Roman"/>
          <w:lang w:val="en-AU"/>
        </w:rPr>
        <w:tab/>
      </w:r>
    </w:p>
    <w:p w14:paraId="11717A57" w14:textId="32F479CD" w:rsidR="00AE0409" w:rsidRPr="00CC30E1" w:rsidRDefault="00AE4A08" w:rsidP="00F551AD">
      <w:pPr>
        <w:pStyle w:val="CommentText"/>
        <w:spacing w:line="480" w:lineRule="auto"/>
        <w:rPr>
          <w:lang w:val="en-AU"/>
        </w:rPr>
      </w:pPr>
      <w:del w:id="529" w:author="Josh Madin" w:date="2016-03-18T15:20:00Z">
        <w:r w:rsidRPr="00CC30E1" w:rsidDel="00111F85">
          <w:rPr>
            <w:szCs w:val="20"/>
            <w:lang w:val="en-AU"/>
          </w:rPr>
          <w:delText>We utilised</w:delText>
        </w:r>
      </w:del>
      <w:ins w:id="530" w:author="Josh Madin" w:date="2016-03-18T15:21:00Z">
        <w:r w:rsidR="00111F85">
          <w:rPr>
            <w:szCs w:val="20"/>
            <w:lang w:val="en-AU"/>
          </w:rPr>
          <w:t>W</w:t>
        </w:r>
      </w:ins>
      <w:del w:id="531" w:author="Josh Madin" w:date="2016-03-18T15:21:00Z">
        <w:r w:rsidRPr="00CC30E1" w:rsidDel="00111F85">
          <w:rPr>
            <w:szCs w:val="20"/>
            <w:lang w:val="en-AU"/>
          </w:rPr>
          <w:delText xml:space="preserve"> </w:delText>
        </w:r>
      </w:del>
      <w:ins w:id="532" w:author="Josh Madin" w:date="2016-03-18T15:20:00Z">
        <w:r w:rsidR="00111F85">
          <w:rPr>
            <w:szCs w:val="20"/>
            <w:lang w:val="en-AU"/>
          </w:rPr>
          <w:t xml:space="preserve">e were able to </w:t>
        </w:r>
      </w:ins>
      <w:ins w:id="533" w:author="Josh Madin" w:date="2016-03-18T15:21:00Z">
        <w:r w:rsidR="00111F85">
          <w:rPr>
            <w:szCs w:val="20"/>
            <w:lang w:val="en-AU"/>
          </w:rPr>
          <w:t>incorporate</w:t>
        </w:r>
      </w:ins>
      <w:ins w:id="534" w:author="Josh Madin" w:date="2016-03-18T15:20:00Z">
        <w:r w:rsidR="00111F85">
          <w:rPr>
            <w:szCs w:val="20"/>
            <w:lang w:val="en-AU"/>
          </w:rPr>
          <w:t xml:space="preserve"> </w:t>
        </w:r>
      </w:ins>
      <w:del w:id="535" w:author="Rachael Maree Woods" w:date="2016-02-25T13:35:00Z">
        <w:r w:rsidRPr="00CC30E1" w:rsidDel="00E5403F">
          <w:rPr>
            <w:szCs w:val="20"/>
            <w:lang w:val="en-AU"/>
          </w:rPr>
          <w:delText xml:space="preserve">18 </w:delText>
        </w:r>
      </w:del>
      <w:ins w:id="536" w:author="Rachael Maree Woods" w:date="2016-02-25T13:35:00Z">
        <w:r w:rsidR="00E5403F" w:rsidRPr="00CC30E1">
          <w:rPr>
            <w:szCs w:val="20"/>
            <w:lang w:val="en-AU"/>
          </w:rPr>
          <w:t xml:space="preserve">20 </w:t>
        </w:r>
      </w:ins>
      <w:del w:id="537" w:author="Josh Madin" w:date="2016-03-18T15:20:00Z">
        <w:r w:rsidRPr="00CC30E1" w:rsidDel="00111F85">
          <w:rPr>
            <w:szCs w:val="20"/>
            <w:lang w:val="en-AU"/>
          </w:rPr>
          <w:delText xml:space="preserve">scientific </w:delText>
        </w:r>
      </w:del>
      <w:r w:rsidRPr="00CC30E1">
        <w:rPr>
          <w:szCs w:val="20"/>
          <w:lang w:val="en-AU"/>
        </w:rPr>
        <w:t>research paper</w:t>
      </w:r>
      <w:r w:rsidR="0099663D" w:rsidRPr="00CC30E1">
        <w:rPr>
          <w:szCs w:val="20"/>
          <w:lang w:val="en-AU"/>
        </w:rPr>
        <w:t>s</w:t>
      </w:r>
      <w:r w:rsidR="00A02EC0" w:rsidRPr="00CC30E1">
        <w:rPr>
          <w:szCs w:val="20"/>
          <w:lang w:val="en-AU"/>
        </w:rPr>
        <w:t xml:space="preserve"> </w:t>
      </w:r>
      <w:ins w:id="538" w:author="Rachael Maree Woods" w:date="2016-03-16T10:15:00Z">
        <w:del w:id="539" w:author="Josh Madin" w:date="2016-03-18T15:20:00Z">
          <w:r w:rsidR="00B05B6D" w:rsidRPr="00CC30E1" w:rsidDel="00111F85">
            <w:rPr>
              <w:szCs w:val="20"/>
              <w:lang w:val="en-AU"/>
            </w:rPr>
            <w:delText>(</w:delText>
          </w:r>
        </w:del>
      </w:ins>
      <w:del w:id="540" w:author="Josh Madin" w:date="2016-03-18T15:20:00Z">
        <w:r w:rsidR="00176F9C" w:rsidRPr="00CC30E1" w:rsidDel="00111F85">
          <w:rPr>
            <w:szCs w:val="20"/>
            <w:lang w:val="en-AU"/>
          </w:rPr>
          <w:delText>Table</w:delText>
        </w:r>
        <w:r w:rsidR="00A02EC0" w:rsidRPr="00CC30E1" w:rsidDel="00111F85">
          <w:rPr>
            <w:szCs w:val="20"/>
            <w:lang w:val="en-AU"/>
          </w:rPr>
          <w:delText xml:space="preserve"> </w:delText>
        </w:r>
        <w:r w:rsidR="00B05B6D" w:rsidRPr="00CC30E1" w:rsidDel="00111F85">
          <w:rPr>
            <w:szCs w:val="20"/>
            <w:lang w:val="en-AU"/>
          </w:rPr>
          <w:delText>1</w:delText>
        </w:r>
      </w:del>
      <w:ins w:id="541" w:author="Rachael Maree Woods" w:date="2016-03-16T10:15:00Z">
        <w:del w:id="542" w:author="Josh Madin" w:date="2016-03-18T15:20:00Z">
          <w:r w:rsidR="00B05B6D" w:rsidRPr="00CC30E1" w:rsidDel="00111F85">
            <w:rPr>
              <w:szCs w:val="20"/>
              <w:lang w:val="en-AU"/>
            </w:rPr>
            <w:delText>)</w:delText>
          </w:r>
        </w:del>
      </w:ins>
      <w:del w:id="543" w:author="Josh Madin" w:date="2016-03-18T15:20:00Z">
        <w:r w:rsidR="00A02EC0" w:rsidRPr="00CC30E1" w:rsidDel="00111F85">
          <w:rPr>
            <w:szCs w:val="20"/>
            <w:lang w:val="en-AU"/>
          </w:rPr>
          <w:delText xml:space="preserve"> </w:delText>
        </w:r>
      </w:del>
      <w:r w:rsidRPr="00CC30E1">
        <w:rPr>
          <w:szCs w:val="20"/>
          <w:lang w:val="en-AU"/>
        </w:rPr>
        <w:t>that quantified</w:t>
      </w:r>
      <w:del w:id="544" w:author="Josh Madin" w:date="2016-03-18T15:20:00Z">
        <w:r w:rsidRPr="00CC30E1" w:rsidDel="00111F85">
          <w:rPr>
            <w:szCs w:val="20"/>
            <w:lang w:val="en-AU"/>
          </w:rPr>
          <w:delText xml:space="preserve"> the</w:delText>
        </w:r>
      </w:del>
      <w:r w:rsidRPr="00CC30E1">
        <w:rPr>
          <w:szCs w:val="20"/>
          <w:lang w:val="en-AU"/>
        </w:rPr>
        <w:t xml:space="preserve"> fertilisation success and larval survival of scleractinian corals</w:t>
      </w:r>
      <w:ins w:id="545" w:author="Josh Madin" w:date="2016-03-18T15:21:00Z">
        <w:r w:rsidR="00111F85" w:rsidRPr="00111F85">
          <w:rPr>
            <w:szCs w:val="20"/>
            <w:lang w:val="en-AU"/>
          </w:rPr>
          <w:t xml:space="preserve"> </w:t>
        </w:r>
        <w:r w:rsidR="00111F85">
          <w:rPr>
            <w:szCs w:val="20"/>
            <w:lang w:val="en-AU"/>
          </w:rPr>
          <w:t>in our analyses</w:t>
        </w:r>
      </w:ins>
      <w:ins w:id="546" w:author="Josh Madin" w:date="2016-03-18T15:23:00Z">
        <w:r w:rsidR="00111F85">
          <w:rPr>
            <w:szCs w:val="20"/>
            <w:lang w:val="en-AU"/>
          </w:rPr>
          <w:t xml:space="preserve"> (Table </w:t>
        </w:r>
        <w:del w:id="547" w:author="Rachael Maree Woods" w:date="2016-03-22T08:28:00Z">
          <w:r w:rsidR="00111F85" w:rsidDel="007B765C">
            <w:rPr>
              <w:szCs w:val="20"/>
              <w:lang w:val="en-AU"/>
            </w:rPr>
            <w:delText>???</w:delText>
          </w:r>
        </w:del>
      </w:ins>
      <w:ins w:id="548" w:author="Rachael Maree Woods" w:date="2016-03-22T08:28:00Z">
        <w:r w:rsidR="007B765C">
          <w:rPr>
            <w:szCs w:val="20"/>
            <w:lang w:val="en-AU"/>
          </w:rPr>
          <w:t>1</w:t>
        </w:r>
      </w:ins>
      <w:ins w:id="549" w:author="Josh Madin" w:date="2016-03-18T15:23:00Z">
        <w:r w:rsidR="00111F85">
          <w:rPr>
            <w:szCs w:val="20"/>
            <w:lang w:val="en-AU"/>
          </w:rPr>
          <w:t>)</w:t>
        </w:r>
      </w:ins>
      <w:r w:rsidR="008B7D9F" w:rsidRPr="00CC30E1">
        <w:rPr>
          <w:szCs w:val="20"/>
          <w:lang w:val="en-AU"/>
        </w:rPr>
        <w:t xml:space="preserve">. </w:t>
      </w:r>
      <w:del w:id="550" w:author="Josh Madin" w:date="2016-03-18T15:21:00Z">
        <w:r w:rsidR="008B7D9F" w:rsidRPr="00CC30E1" w:rsidDel="00111F85">
          <w:rPr>
            <w:szCs w:val="20"/>
            <w:lang w:val="en-AU"/>
          </w:rPr>
          <w:delText>Within our</w:delText>
        </w:r>
      </w:del>
      <w:ins w:id="551" w:author="Josh Madin" w:date="2016-03-18T15:21:00Z">
        <w:r w:rsidR="00111F85">
          <w:rPr>
            <w:szCs w:val="20"/>
            <w:lang w:val="en-AU"/>
          </w:rPr>
          <w:t>For</w:t>
        </w:r>
      </w:ins>
      <w:r w:rsidR="008B7D9F" w:rsidRPr="00CC30E1">
        <w:rPr>
          <w:szCs w:val="20"/>
          <w:lang w:val="en-AU"/>
        </w:rPr>
        <w:t xml:space="preserve"> fertilisation success</w:t>
      </w:r>
      <w:ins w:id="552" w:author="Josh Madin" w:date="2016-03-18T15:21:00Z">
        <w:r w:rsidR="00111F85">
          <w:rPr>
            <w:szCs w:val="20"/>
            <w:lang w:val="en-AU"/>
          </w:rPr>
          <w:t xml:space="preserve">, </w:t>
        </w:r>
      </w:ins>
      <w:del w:id="553" w:author="Josh Madin" w:date="2016-03-18T15:22:00Z">
        <w:r w:rsidR="008B7D9F" w:rsidRPr="00CC30E1" w:rsidDel="00111F85">
          <w:rPr>
            <w:szCs w:val="20"/>
            <w:lang w:val="en-AU"/>
          </w:rPr>
          <w:delText xml:space="preserve"> analysis</w:delText>
        </w:r>
      </w:del>
      <w:ins w:id="554" w:author="Josh Madin" w:date="2016-03-18T15:22:00Z">
        <w:r w:rsidR="00111F85">
          <w:rPr>
            <w:szCs w:val="20"/>
            <w:lang w:val="en-AU"/>
          </w:rPr>
          <w:t>there were a</w:t>
        </w:r>
      </w:ins>
      <w:del w:id="555" w:author="Josh Madin" w:date="2016-03-18T15:22:00Z">
        <w:r w:rsidR="008B7D9F" w:rsidRPr="00CC30E1" w:rsidDel="00111F85">
          <w:rPr>
            <w:szCs w:val="20"/>
            <w:lang w:val="en-AU"/>
          </w:rPr>
          <w:delText xml:space="preserve"> we had</w:delText>
        </w:r>
      </w:del>
      <w:ins w:id="556" w:author="Josh Madin" w:date="2016-03-18T15:22:00Z">
        <w:r w:rsidR="00111F85">
          <w:rPr>
            <w:szCs w:val="20"/>
            <w:lang w:val="en-AU"/>
          </w:rPr>
          <w:t xml:space="preserve"> total of</w:t>
        </w:r>
      </w:ins>
      <w:r w:rsidR="008B7D9F" w:rsidRPr="00CC30E1">
        <w:rPr>
          <w:szCs w:val="20"/>
          <w:lang w:val="en-AU"/>
        </w:rPr>
        <w:t xml:space="preserve"> 1103</w:t>
      </w:r>
      <w:ins w:id="557" w:author="Rachael Maree Woods" w:date="2016-02-25T13:40:00Z">
        <w:r w:rsidR="00E5403F" w:rsidRPr="00CC30E1">
          <w:rPr>
            <w:szCs w:val="20"/>
            <w:lang w:val="en-AU"/>
          </w:rPr>
          <w:t>3</w:t>
        </w:r>
      </w:ins>
      <w:del w:id="558" w:author="Rachael Maree Woods" w:date="2016-02-25T13:40:00Z">
        <w:r w:rsidR="008B7D9F" w:rsidRPr="00CC30E1" w:rsidDel="00E5403F">
          <w:rPr>
            <w:szCs w:val="20"/>
            <w:lang w:val="en-AU"/>
          </w:rPr>
          <w:delText>0</w:delText>
        </w:r>
      </w:del>
      <w:r w:rsidR="008B7D9F" w:rsidRPr="00CC30E1">
        <w:rPr>
          <w:szCs w:val="20"/>
          <w:lang w:val="en-AU"/>
        </w:rPr>
        <w:t>0 replicate</w:t>
      </w:r>
      <w:ins w:id="559" w:author="Josh Madin" w:date="2016-03-18T15:22:00Z">
        <w:r w:rsidR="00111F85">
          <w:rPr>
            <w:szCs w:val="20"/>
            <w:lang w:val="en-AU"/>
          </w:rPr>
          <w:t xml:space="preserve"> trials</w:t>
        </w:r>
      </w:ins>
      <w:del w:id="560" w:author="Josh Madin" w:date="2016-03-18T15:22:00Z">
        <w:r w:rsidR="008B7D9F" w:rsidRPr="00CC30E1" w:rsidDel="00111F85">
          <w:rPr>
            <w:szCs w:val="20"/>
            <w:lang w:val="en-AU"/>
          </w:rPr>
          <w:delText>s,</w:delText>
        </w:r>
      </w:del>
      <w:r w:rsidR="008B7D9F" w:rsidRPr="00CC30E1">
        <w:rPr>
          <w:szCs w:val="20"/>
          <w:lang w:val="en-AU"/>
        </w:rPr>
        <w:t xml:space="preserve"> across 11 </w:t>
      </w:r>
      <w:ins w:id="561" w:author="Josh Madin" w:date="2016-03-18T15:22:00Z">
        <w:r w:rsidR="00111F85">
          <w:rPr>
            <w:szCs w:val="20"/>
            <w:lang w:val="en-AU"/>
          </w:rPr>
          <w:t xml:space="preserve">environmental </w:t>
        </w:r>
      </w:ins>
      <w:r w:rsidR="008B7D9F" w:rsidRPr="00CC30E1">
        <w:rPr>
          <w:szCs w:val="20"/>
          <w:lang w:val="en-AU"/>
        </w:rPr>
        <w:t>factors</w:t>
      </w:r>
      <w:del w:id="562" w:author="Josh Madin" w:date="2016-03-18T15:22:00Z">
        <w:r w:rsidR="008B7D9F" w:rsidRPr="00CC30E1" w:rsidDel="00111F85">
          <w:rPr>
            <w:szCs w:val="20"/>
            <w:lang w:val="en-AU"/>
          </w:rPr>
          <w:delText xml:space="preserve"> and</w:delText>
        </w:r>
      </w:del>
      <w:ins w:id="563" w:author="Josh Madin" w:date="2016-03-18T15:22:00Z">
        <w:r w:rsidR="00111F85">
          <w:rPr>
            <w:szCs w:val="20"/>
            <w:lang w:val="en-AU"/>
          </w:rPr>
          <w:t>,</w:t>
        </w:r>
      </w:ins>
      <w:r w:rsidR="008B7D9F" w:rsidRPr="00CC30E1">
        <w:rPr>
          <w:szCs w:val="20"/>
          <w:lang w:val="en-AU"/>
        </w:rPr>
        <w:t xml:space="preserve"> nine </w:t>
      </w:r>
      <w:r w:rsidR="0004058D" w:rsidRPr="00CC30E1">
        <w:rPr>
          <w:szCs w:val="20"/>
          <w:lang w:val="en-AU"/>
        </w:rPr>
        <w:t>studies</w:t>
      </w:r>
      <w:r w:rsidR="008B7D9F" w:rsidRPr="00CC30E1">
        <w:rPr>
          <w:szCs w:val="20"/>
          <w:lang w:val="en-AU"/>
        </w:rPr>
        <w:t xml:space="preserve"> </w:t>
      </w:r>
      <w:del w:id="564" w:author="Josh Madin" w:date="2016-03-18T15:22:00Z">
        <w:r w:rsidR="008B7D9F" w:rsidRPr="00CC30E1" w:rsidDel="00111F85">
          <w:rPr>
            <w:szCs w:val="20"/>
            <w:lang w:val="en-AU"/>
          </w:rPr>
          <w:delText xml:space="preserve">utilising </w:delText>
        </w:r>
      </w:del>
      <w:ins w:id="565" w:author="Josh Madin" w:date="2016-03-18T15:22:00Z">
        <w:r w:rsidR="00111F85">
          <w:rPr>
            <w:szCs w:val="20"/>
            <w:lang w:val="en-AU"/>
          </w:rPr>
          <w:t>and</w:t>
        </w:r>
        <w:r w:rsidR="00111F85" w:rsidRPr="00CC30E1">
          <w:rPr>
            <w:szCs w:val="20"/>
            <w:lang w:val="en-AU"/>
          </w:rPr>
          <w:t xml:space="preserve"> </w:t>
        </w:r>
      </w:ins>
      <w:r w:rsidR="008B7D9F" w:rsidRPr="00CC30E1">
        <w:rPr>
          <w:szCs w:val="20"/>
          <w:lang w:val="en-AU"/>
        </w:rPr>
        <w:t xml:space="preserve">seven species. For </w:t>
      </w:r>
      <w:r w:rsidR="0004058D" w:rsidRPr="00CC30E1">
        <w:rPr>
          <w:szCs w:val="20"/>
          <w:lang w:val="en-AU"/>
        </w:rPr>
        <w:t>larval survivorship</w:t>
      </w:r>
      <w:ins w:id="566" w:author="Josh Madin" w:date="2016-03-18T15:22:00Z">
        <w:r w:rsidR="00111F85">
          <w:rPr>
            <w:szCs w:val="20"/>
            <w:lang w:val="en-AU"/>
          </w:rPr>
          <w:t>, there were a total of</w:t>
        </w:r>
      </w:ins>
      <w:del w:id="567" w:author="Josh Madin" w:date="2016-03-18T15:22:00Z">
        <w:r w:rsidR="0004058D" w:rsidRPr="00CC30E1" w:rsidDel="00111F85">
          <w:rPr>
            <w:szCs w:val="20"/>
            <w:lang w:val="en-AU"/>
          </w:rPr>
          <w:delText xml:space="preserve"> w</w:delText>
        </w:r>
        <w:r w:rsidR="00B96FDD" w:rsidRPr="00CC30E1" w:rsidDel="00111F85">
          <w:rPr>
            <w:szCs w:val="20"/>
            <w:lang w:val="en-AU"/>
          </w:rPr>
          <w:delText>e had</w:delText>
        </w:r>
      </w:del>
      <w:r w:rsidR="00B96FDD" w:rsidRPr="00CC30E1">
        <w:rPr>
          <w:szCs w:val="20"/>
          <w:lang w:val="en-AU"/>
        </w:rPr>
        <w:t xml:space="preserve"> </w:t>
      </w:r>
      <w:del w:id="568" w:author="Rachael Maree Woods" w:date="2016-02-25T13:39:00Z">
        <w:r w:rsidR="00B96FDD" w:rsidRPr="00CC30E1" w:rsidDel="00E5403F">
          <w:rPr>
            <w:szCs w:val="20"/>
            <w:lang w:val="en-AU"/>
          </w:rPr>
          <w:delText xml:space="preserve">9860 </w:delText>
        </w:r>
      </w:del>
      <w:ins w:id="569" w:author="Rachael Maree Woods" w:date="2016-02-25T13:39:00Z">
        <w:r w:rsidR="00E5403F" w:rsidRPr="00CC30E1">
          <w:rPr>
            <w:szCs w:val="20"/>
            <w:lang w:val="en-AU"/>
          </w:rPr>
          <w:t xml:space="preserve">11100 </w:t>
        </w:r>
      </w:ins>
      <w:r w:rsidR="00B96FDD" w:rsidRPr="00CC30E1">
        <w:rPr>
          <w:szCs w:val="20"/>
          <w:lang w:val="en-AU"/>
        </w:rPr>
        <w:t>replicate</w:t>
      </w:r>
      <w:ins w:id="570" w:author="Josh Madin" w:date="2016-03-18T15:22:00Z">
        <w:r w:rsidR="00111F85">
          <w:rPr>
            <w:szCs w:val="20"/>
            <w:lang w:val="en-AU"/>
          </w:rPr>
          <w:t xml:space="preserve"> trials</w:t>
        </w:r>
      </w:ins>
      <w:del w:id="571" w:author="Josh Madin" w:date="2016-03-18T15:22:00Z">
        <w:r w:rsidR="00B96FDD" w:rsidRPr="00CC30E1" w:rsidDel="00111F85">
          <w:rPr>
            <w:szCs w:val="20"/>
            <w:lang w:val="en-AU"/>
          </w:rPr>
          <w:delText>s,</w:delText>
        </w:r>
      </w:del>
      <w:r w:rsidR="00B96FDD" w:rsidRPr="00CC30E1">
        <w:rPr>
          <w:szCs w:val="20"/>
          <w:lang w:val="en-AU"/>
        </w:rPr>
        <w:t xml:space="preserve"> across 7</w:t>
      </w:r>
      <w:r w:rsidR="0004058D" w:rsidRPr="00CC30E1">
        <w:rPr>
          <w:szCs w:val="20"/>
          <w:lang w:val="en-AU"/>
        </w:rPr>
        <w:t xml:space="preserve"> </w:t>
      </w:r>
      <w:ins w:id="572" w:author="Josh Madin" w:date="2016-03-18T15:23:00Z">
        <w:r w:rsidR="00111F85">
          <w:rPr>
            <w:szCs w:val="20"/>
            <w:lang w:val="en-AU"/>
          </w:rPr>
          <w:t xml:space="preserve">environmental </w:t>
        </w:r>
      </w:ins>
      <w:r w:rsidR="0004058D" w:rsidRPr="00CC30E1">
        <w:rPr>
          <w:szCs w:val="20"/>
          <w:lang w:val="en-AU"/>
        </w:rPr>
        <w:t>factors</w:t>
      </w:r>
      <w:del w:id="573" w:author="Josh Madin" w:date="2016-03-18T15:23:00Z">
        <w:r w:rsidR="0004058D" w:rsidRPr="00CC30E1" w:rsidDel="00111F85">
          <w:rPr>
            <w:szCs w:val="20"/>
            <w:lang w:val="en-AU"/>
          </w:rPr>
          <w:delText xml:space="preserve"> and</w:delText>
        </w:r>
      </w:del>
      <w:ins w:id="574" w:author="Josh Madin" w:date="2016-03-18T15:23:00Z">
        <w:r w:rsidR="00111F85">
          <w:rPr>
            <w:szCs w:val="20"/>
            <w:lang w:val="en-AU"/>
          </w:rPr>
          <w:t>,</w:t>
        </w:r>
      </w:ins>
      <w:r w:rsidR="0004058D" w:rsidRPr="00CC30E1">
        <w:rPr>
          <w:szCs w:val="20"/>
          <w:lang w:val="en-AU"/>
        </w:rPr>
        <w:t xml:space="preserve"> </w:t>
      </w:r>
      <w:del w:id="575" w:author="Rachael Maree Woods" w:date="2016-02-25T13:36:00Z">
        <w:r w:rsidR="0004058D" w:rsidRPr="00CC30E1" w:rsidDel="00E5403F">
          <w:rPr>
            <w:szCs w:val="20"/>
            <w:lang w:val="en-AU"/>
          </w:rPr>
          <w:delText xml:space="preserve">10 </w:delText>
        </w:r>
      </w:del>
      <w:ins w:id="576" w:author="Rachael Maree Woods" w:date="2016-02-25T13:36:00Z">
        <w:r w:rsidR="00E5403F" w:rsidRPr="00CC30E1">
          <w:rPr>
            <w:szCs w:val="20"/>
            <w:lang w:val="en-AU"/>
          </w:rPr>
          <w:t xml:space="preserve">12 </w:t>
        </w:r>
      </w:ins>
      <w:r w:rsidR="0004058D" w:rsidRPr="00CC30E1">
        <w:rPr>
          <w:szCs w:val="20"/>
          <w:lang w:val="en-AU"/>
        </w:rPr>
        <w:t xml:space="preserve">studies </w:t>
      </w:r>
      <w:del w:id="577" w:author="Josh Madin" w:date="2016-03-18T15:23:00Z">
        <w:r w:rsidR="0004058D" w:rsidRPr="00CC30E1" w:rsidDel="00111F85">
          <w:rPr>
            <w:szCs w:val="20"/>
            <w:lang w:val="en-AU"/>
          </w:rPr>
          <w:delText xml:space="preserve">utilising </w:delText>
        </w:r>
      </w:del>
      <w:ins w:id="578" w:author="Josh Madin" w:date="2016-03-18T15:23:00Z">
        <w:r w:rsidR="00111F85">
          <w:rPr>
            <w:szCs w:val="20"/>
            <w:lang w:val="en-AU"/>
          </w:rPr>
          <w:t>and</w:t>
        </w:r>
        <w:r w:rsidR="00111F85" w:rsidRPr="00CC30E1">
          <w:rPr>
            <w:szCs w:val="20"/>
            <w:lang w:val="en-AU"/>
          </w:rPr>
          <w:t xml:space="preserve"> </w:t>
        </w:r>
      </w:ins>
      <w:del w:id="579" w:author="Rachael Maree Woods" w:date="2016-02-25T13:37:00Z">
        <w:r w:rsidR="0004058D" w:rsidRPr="00CC30E1" w:rsidDel="00E5403F">
          <w:rPr>
            <w:szCs w:val="20"/>
            <w:lang w:val="en-AU"/>
          </w:rPr>
          <w:delText xml:space="preserve">12 </w:delText>
        </w:r>
      </w:del>
      <w:ins w:id="580" w:author="Rachael Maree Woods" w:date="2016-02-25T13:37:00Z">
        <w:r w:rsidR="00E5403F" w:rsidRPr="00CC30E1">
          <w:rPr>
            <w:szCs w:val="20"/>
            <w:lang w:val="en-AU"/>
          </w:rPr>
          <w:t xml:space="preserve">14 </w:t>
        </w:r>
      </w:ins>
      <w:r w:rsidR="0004058D" w:rsidRPr="00CC30E1">
        <w:rPr>
          <w:szCs w:val="20"/>
          <w:lang w:val="en-AU"/>
        </w:rPr>
        <w:t xml:space="preserve">species. </w:t>
      </w:r>
      <w:ins w:id="581" w:author="Josh Madin" w:date="2016-03-18T15:24:00Z">
        <w:r w:rsidR="00662A10">
          <w:rPr>
            <w:szCs w:val="20"/>
            <w:lang w:val="en-AU"/>
          </w:rPr>
          <w:t xml:space="preserve">Because we only select studies that </w:t>
        </w:r>
      </w:ins>
      <w:del w:id="582" w:author="Josh Madin" w:date="2016-03-18T15:24:00Z">
        <w:r w:rsidR="007B347A" w:rsidRPr="00CC30E1" w:rsidDel="00662A10">
          <w:rPr>
            <w:lang w:val="en-AU"/>
          </w:rPr>
          <w:delText xml:space="preserve">All studies selected </w:delText>
        </w:r>
      </w:del>
      <w:r w:rsidR="007B347A" w:rsidRPr="00CC30E1">
        <w:rPr>
          <w:lang w:val="en-AU"/>
        </w:rPr>
        <w:t>reported the number of individual eggs or larvae used in experiments</w:t>
      </w:r>
      <w:ins w:id="583" w:author="Josh Madin" w:date="2016-03-18T15:24:00Z">
        <w:r w:rsidR="00662A10">
          <w:rPr>
            <w:lang w:val="en-AU"/>
          </w:rPr>
          <w:t xml:space="preserve">, we </w:t>
        </w:r>
      </w:ins>
      <w:del w:id="584" w:author="Josh Madin" w:date="2016-03-18T15:25:00Z">
        <w:r w:rsidR="007B347A" w:rsidRPr="00CC30E1" w:rsidDel="00662A10">
          <w:rPr>
            <w:lang w:val="en-AU"/>
          </w:rPr>
          <w:delText xml:space="preserve"> </w:delText>
        </w:r>
        <w:r w:rsidR="00B64F83" w:rsidRPr="00CC30E1" w:rsidDel="00662A10">
          <w:rPr>
            <w:lang w:val="en-AU"/>
          </w:rPr>
          <w:delText xml:space="preserve">and these values were converted </w:delText>
        </w:r>
      </w:del>
      <w:ins w:id="585" w:author="Josh Madin" w:date="2016-03-18T15:25:00Z">
        <w:r w:rsidR="00662A10">
          <w:rPr>
            <w:lang w:val="en-AU"/>
          </w:rPr>
          <w:t xml:space="preserve">were able to convert </w:t>
        </w:r>
      </w:ins>
      <w:del w:id="586" w:author="Josh Madin" w:date="2016-03-18T15:25:00Z">
        <w:r w:rsidR="00B64F83" w:rsidRPr="00CC30E1" w:rsidDel="00662A10">
          <w:rPr>
            <w:lang w:val="en-AU"/>
          </w:rPr>
          <w:delText xml:space="preserve">from </w:delText>
        </w:r>
      </w:del>
      <w:r w:rsidR="00B64F83" w:rsidRPr="00CC30E1">
        <w:rPr>
          <w:lang w:val="en-AU"/>
        </w:rPr>
        <w:t>proportions into the number of success</w:t>
      </w:r>
      <w:r w:rsidR="00411F7B" w:rsidRPr="00CC30E1">
        <w:rPr>
          <w:lang w:val="en-AU"/>
        </w:rPr>
        <w:t>es</w:t>
      </w:r>
      <w:r w:rsidR="00B64F83" w:rsidRPr="00CC30E1">
        <w:rPr>
          <w:lang w:val="en-AU"/>
        </w:rPr>
        <w:t xml:space="preserve"> and failures. </w:t>
      </w:r>
      <w:r w:rsidR="00054F13" w:rsidRPr="00CC30E1">
        <w:rPr>
          <w:lang w:val="en-AU"/>
        </w:rPr>
        <w:t xml:space="preserve">Because </w:t>
      </w:r>
      <w:r w:rsidR="00327F40" w:rsidRPr="00CC30E1">
        <w:rPr>
          <w:lang w:val="en-AU"/>
        </w:rPr>
        <w:t>each experiment</w:t>
      </w:r>
      <w:r w:rsidR="007B347A" w:rsidRPr="00CC30E1">
        <w:rPr>
          <w:lang w:val="en-AU"/>
        </w:rPr>
        <w:t xml:space="preserve"> tended to manipulate one factor at a time</w:t>
      </w:r>
      <w:r w:rsidR="00054F13" w:rsidRPr="00CC30E1">
        <w:rPr>
          <w:lang w:val="en-AU"/>
        </w:rPr>
        <w:t>,</w:t>
      </w:r>
      <w:r w:rsidR="007B347A" w:rsidRPr="00CC30E1">
        <w:rPr>
          <w:lang w:val="en-AU"/>
        </w:rPr>
        <w:t xml:space="preserve"> levels of collinearity </w:t>
      </w:r>
      <w:r w:rsidR="00054F13" w:rsidRPr="00CC30E1">
        <w:rPr>
          <w:lang w:val="en-AU"/>
        </w:rPr>
        <w:t>were low</w:t>
      </w:r>
      <w:r w:rsidR="007B347A" w:rsidRPr="00CC30E1">
        <w:rPr>
          <w:lang w:val="en-AU"/>
        </w:rPr>
        <w:t>.</w:t>
      </w:r>
      <w:r w:rsidR="00327F40" w:rsidRPr="00CC30E1">
        <w:rPr>
          <w:lang w:val="en-AU"/>
        </w:rPr>
        <w:t xml:space="preserve"> Fertilisation and larval survivorship </w:t>
      </w:r>
      <w:r w:rsidR="00B21654" w:rsidRPr="00CC30E1">
        <w:rPr>
          <w:lang w:val="en-AU"/>
        </w:rPr>
        <w:t>were analysed separately using generalised linear mixed-effects model</w:t>
      </w:r>
      <w:r w:rsidR="00960662" w:rsidRPr="00CC30E1">
        <w:rPr>
          <w:lang w:val="en-AU"/>
        </w:rPr>
        <w:t>s</w:t>
      </w:r>
      <w:r w:rsidR="00B21654" w:rsidRPr="00CC30E1">
        <w:rPr>
          <w:lang w:val="en-AU"/>
        </w:rPr>
        <w:t xml:space="preserve"> (GLMM)</w:t>
      </w:r>
      <w:r w:rsidR="00845A91" w:rsidRPr="00CC30E1">
        <w:rPr>
          <w:lang w:val="en-AU"/>
        </w:rPr>
        <w:t xml:space="preserve"> </w:t>
      </w:r>
      <w:r w:rsidR="00723C5F" w:rsidRPr="00CC30E1">
        <w:rPr>
          <w:lang w:val="en-AU"/>
        </w:rPr>
        <w:t xml:space="preserve">with </w:t>
      </w:r>
      <w:r w:rsidR="00B21654" w:rsidRPr="00CC30E1">
        <w:rPr>
          <w:lang w:val="en-AU"/>
        </w:rPr>
        <w:t xml:space="preserve">a binomial response and a logit link function </w:t>
      </w:r>
      <w:r w:rsidR="006B2A4C" w:rsidRPr="00BF6499">
        <w:rPr>
          <w:lang w:val="en-AU"/>
        </w:rPr>
        <w:fldChar w:fldCharType="begin"/>
      </w:r>
      <w:r w:rsidR="00826BA0" w:rsidRPr="00CC30E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BF6499">
        <w:rPr>
          <w:lang w:val="en-AU"/>
        </w:rPr>
        <w:fldChar w:fldCharType="separate"/>
      </w:r>
      <w:r w:rsidR="00826BA0" w:rsidRPr="00CC30E1">
        <w:rPr>
          <w:lang w:val="en-AU"/>
        </w:rPr>
        <w:t>(</w:t>
      </w:r>
      <w:r w:rsidR="00E71073" w:rsidRPr="00BF6499">
        <w:rPr>
          <w:lang w:val="en-AU"/>
        </w:rPr>
        <w:fldChar w:fldCharType="begin"/>
      </w:r>
      <w:r w:rsidR="00E71073" w:rsidRPr="00CC30E1">
        <w:rPr>
          <w:lang w:val="en-AU"/>
          <w:rPrChange w:id="587" w:author="Rachael Maree Woods" w:date="2016-03-16T14:26:00Z">
            <w:rPr/>
          </w:rPrChange>
        </w:rPr>
        <w:instrText xml:space="preserve"> HYPERLINK \l "_ENREF_69" \o "Zuur, 2009 #62" </w:instrText>
      </w:r>
      <w:r w:rsidR="00E71073" w:rsidRPr="00BF6499">
        <w:rPr>
          <w:lang w:val="en-AU"/>
        </w:rPr>
        <w:fldChar w:fldCharType="separate"/>
      </w:r>
      <w:r w:rsidR="00196F2F" w:rsidRPr="00CC30E1">
        <w:rPr>
          <w:lang w:val="en-AU"/>
        </w:rPr>
        <w:t>Zuur et al. 2009</w:t>
      </w:r>
      <w:r w:rsidR="00E71073" w:rsidRPr="00BF6499">
        <w:rPr>
          <w:lang w:val="en-AU"/>
        </w:rPr>
        <w:fldChar w:fldCharType="end"/>
      </w:r>
      <w:r w:rsidR="00826BA0" w:rsidRPr="00CC30E1">
        <w:rPr>
          <w:lang w:val="en-AU"/>
        </w:rPr>
        <w:t>)</w:t>
      </w:r>
      <w:r w:rsidR="006B2A4C" w:rsidRPr="00BF6499">
        <w:rPr>
          <w:lang w:val="en-AU"/>
        </w:rPr>
        <w:fldChar w:fldCharType="end"/>
      </w:r>
      <w:r w:rsidR="00826BA0" w:rsidRPr="00CC30E1">
        <w:rPr>
          <w:lang w:val="en-AU"/>
        </w:rPr>
        <w:t xml:space="preserve"> </w:t>
      </w:r>
      <w:r w:rsidR="00B21654" w:rsidRPr="00CC30E1">
        <w:rPr>
          <w:lang w:val="en-AU"/>
        </w:rPr>
        <w:t xml:space="preserve">to determine the </w:t>
      </w:r>
      <w:r w:rsidR="00723C5F" w:rsidRPr="00CC30E1">
        <w:rPr>
          <w:lang w:val="en-AU"/>
        </w:rPr>
        <w:t xml:space="preserve">relative </w:t>
      </w:r>
      <w:r w:rsidR="00B21654" w:rsidRPr="00CC30E1">
        <w:rPr>
          <w:lang w:val="en-AU"/>
        </w:rPr>
        <w:t xml:space="preserve">effect of each seawater property on fertilisation </w:t>
      </w:r>
      <w:r w:rsidR="00156235" w:rsidRPr="00CC30E1">
        <w:rPr>
          <w:lang w:val="en-AU"/>
        </w:rPr>
        <w:t xml:space="preserve">and </w:t>
      </w:r>
      <w:r w:rsidR="00A42A67" w:rsidRPr="00CC30E1">
        <w:rPr>
          <w:lang w:val="en-AU"/>
        </w:rPr>
        <w:t xml:space="preserve">larval </w:t>
      </w:r>
      <w:r w:rsidR="00156235" w:rsidRPr="00CC30E1">
        <w:rPr>
          <w:lang w:val="en-AU"/>
        </w:rPr>
        <w:t xml:space="preserve">survivorship probability. </w:t>
      </w:r>
      <w:ins w:id="588" w:author="Rachael Maree Woods" w:date="2016-02-26T09:16:00Z">
        <w:r w:rsidR="006C3F6E" w:rsidRPr="00CC30E1">
          <w:rPr>
            <w:lang w:val="en-AU"/>
          </w:rPr>
          <w:t xml:space="preserve">Prior to analysis each </w:t>
        </w:r>
      </w:ins>
      <w:ins w:id="589" w:author="Rachael Maree Woods" w:date="2016-02-26T09:17:00Z">
        <w:r w:rsidR="006C3F6E" w:rsidRPr="00CC30E1">
          <w:rPr>
            <w:lang w:val="en-AU"/>
          </w:rPr>
          <w:t>factor was checked for normality</w:t>
        </w:r>
      </w:ins>
      <w:ins w:id="590" w:author="Rachael Maree Woods" w:date="2016-03-16T10:18:00Z">
        <w:r w:rsidR="009354A9" w:rsidRPr="00CC30E1">
          <w:rPr>
            <w:lang w:val="en-AU"/>
          </w:rPr>
          <w:t xml:space="preserve"> (Figure S1 and S2). </w:t>
        </w:r>
      </w:ins>
      <w:ins w:id="591" w:author="Rachael Maree Woods" w:date="2016-02-26T09:22:00Z">
        <w:del w:id="592" w:author="Josh Madin" w:date="2016-03-18T15:26:00Z">
          <w:r w:rsidR="006C3F6E" w:rsidRPr="00CC30E1" w:rsidDel="00A2790F">
            <w:rPr>
              <w:lang w:val="en-AU"/>
            </w:rPr>
            <w:delText>As</w:delText>
          </w:r>
        </w:del>
      </w:ins>
      <w:ins w:id="593" w:author="Josh Madin" w:date="2016-03-18T15:27:00Z">
        <w:r w:rsidR="00CE5A1C">
          <w:rPr>
            <w:lang w:val="en-AU"/>
          </w:rPr>
          <w:t>To reduce the final number of fixed effects in the GLMMs</w:t>
        </w:r>
      </w:ins>
      <w:ins w:id="594" w:author="Rachael Maree Woods" w:date="2016-02-26T09:22:00Z">
        <w:del w:id="595" w:author="Josh Madin" w:date="2016-03-18T15:27:00Z">
          <w:r w:rsidR="006C3F6E" w:rsidRPr="00CC30E1" w:rsidDel="00CE5A1C">
            <w:rPr>
              <w:lang w:val="en-AU"/>
            </w:rPr>
            <w:delText xml:space="preserve"> each GLMM included a </w:delText>
          </w:r>
        </w:del>
      </w:ins>
      <w:ins w:id="596" w:author="Rachael Maree Woods" w:date="2016-02-26T09:23:00Z">
        <w:del w:id="597" w:author="Josh Madin" w:date="2016-03-18T15:27:00Z">
          <w:r w:rsidR="006C3F6E" w:rsidRPr="00CC30E1" w:rsidDel="00CE5A1C">
            <w:rPr>
              <w:lang w:val="en-AU"/>
            </w:rPr>
            <w:delText xml:space="preserve">large </w:delText>
          </w:r>
        </w:del>
      </w:ins>
      <w:ins w:id="598" w:author="Rachael Maree Woods" w:date="2016-02-26T09:22:00Z">
        <w:del w:id="599" w:author="Josh Madin" w:date="2016-03-18T15:27:00Z">
          <w:r w:rsidR="006C3F6E" w:rsidRPr="00CC30E1" w:rsidDel="00CE5A1C">
            <w:rPr>
              <w:lang w:val="en-AU"/>
            </w:rPr>
            <w:delText xml:space="preserve">number of </w:delText>
          </w:r>
        </w:del>
      </w:ins>
      <w:ins w:id="600" w:author="Rachael Maree Woods" w:date="2016-02-26T09:23:00Z">
        <w:del w:id="601" w:author="Josh Madin" w:date="2016-03-18T15:27:00Z">
          <w:r w:rsidR="006C3F6E" w:rsidRPr="00CC30E1" w:rsidDel="00CE5A1C">
            <w:rPr>
              <w:lang w:val="en-AU"/>
            </w:rPr>
            <w:delText>environmental factors</w:delText>
          </w:r>
        </w:del>
      </w:ins>
      <w:ins w:id="602" w:author="Josh Madin" w:date="2016-03-18T15:26:00Z">
        <w:r w:rsidR="00A2790F">
          <w:rPr>
            <w:lang w:val="en-AU"/>
          </w:rPr>
          <w:t>,</w:t>
        </w:r>
      </w:ins>
      <w:ins w:id="603" w:author="Rachael Maree Woods" w:date="2016-02-26T09:23:00Z">
        <w:r w:rsidR="006C3F6E" w:rsidRPr="00CC30E1">
          <w:rPr>
            <w:lang w:val="en-AU"/>
          </w:rPr>
          <w:t xml:space="preserve"> </w:t>
        </w:r>
      </w:ins>
      <w:ins w:id="604" w:author="Josh Madin" w:date="2016-03-18T15:27:00Z">
        <w:r w:rsidR="00CE5A1C">
          <w:rPr>
            <w:lang w:val="en-AU"/>
          </w:rPr>
          <w:t xml:space="preserve">we first ran </w:t>
        </w:r>
      </w:ins>
      <w:ins w:id="605" w:author="Rachael Maree Woods" w:date="2016-02-26T09:23:00Z">
        <w:del w:id="606" w:author="Josh Madin" w:date="2016-03-18T15:27:00Z">
          <w:r w:rsidR="006C3F6E" w:rsidRPr="00CC30E1" w:rsidDel="00CE5A1C">
            <w:rPr>
              <w:lang w:val="en-AU"/>
            </w:rPr>
            <w:delText xml:space="preserve">individual </w:delText>
          </w:r>
        </w:del>
      </w:ins>
      <w:ins w:id="607" w:author="Josh Madin" w:date="2016-03-18T15:27:00Z">
        <w:r w:rsidR="00CE5A1C">
          <w:rPr>
            <w:lang w:val="en-AU"/>
          </w:rPr>
          <w:t xml:space="preserve">single factor </w:t>
        </w:r>
      </w:ins>
      <w:ins w:id="608" w:author="Rachael Maree Woods" w:date="2016-02-26T09:23:00Z">
        <w:r w:rsidR="006C3F6E" w:rsidRPr="00CC30E1">
          <w:rPr>
            <w:lang w:val="en-AU"/>
          </w:rPr>
          <w:t xml:space="preserve">models </w:t>
        </w:r>
        <w:del w:id="609" w:author="Josh Madin" w:date="2016-03-18T15:28:00Z">
          <w:r w:rsidR="006C3F6E" w:rsidRPr="00CC30E1" w:rsidDel="00CE5A1C">
            <w:rPr>
              <w:lang w:val="en-AU"/>
            </w:rPr>
            <w:delText>were first conducted to determine which factors were significant and should therefore b</w:delText>
          </w:r>
          <w:r w:rsidR="009354A9" w:rsidRPr="00CC30E1" w:rsidDel="00CE5A1C">
            <w:rPr>
              <w:lang w:val="en-AU"/>
            </w:rPr>
            <w:delText>e utilised in the larger model</w:delText>
          </w:r>
        </w:del>
      </w:ins>
      <w:ins w:id="610" w:author="Rachael Maree Woods" w:date="2016-03-16T10:19:00Z">
        <w:del w:id="611" w:author="Josh Madin" w:date="2016-03-18T15:28:00Z">
          <w:r w:rsidR="009354A9" w:rsidRPr="00CC30E1" w:rsidDel="00CE5A1C">
            <w:rPr>
              <w:lang w:val="en-AU"/>
            </w:rPr>
            <w:delText xml:space="preserve">, these factors were also rescaled to </w:delText>
          </w:r>
        </w:del>
      </w:ins>
      <w:ins w:id="612" w:author="Rachael Maree Woods" w:date="2016-03-16T10:20:00Z">
        <w:del w:id="613" w:author="Josh Madin" w:date="2016-03-18T15:28:00Z">
          <w:r w:rsidR="009354A9" w:rsidRPr="00CC30E1" w:rsidDel="00CE5A1C">
            <w:rPr>
              <w:lang w:val="en-AU"/>
            </w:rPr>
            <w:delText>ensure the final model would converge</w:delText>
          </w:r>
        </w:del>
      </w:ins>
      <w:ins w:id="614" w:author="Josh Madin" w:date="2016-03-18T15:28:00Z">
        <w:r w:rsidR="00CE5A1C">
          <w:rPr>
            <w:lang w:val="en-AU"/>
          </w:rPr>
          <w:t>and removed highly non-significant factors and factors with too few replicates</w:t>
        </w:r>
      </w:ins>
      <w:ins w:id="615" w:author="Rachael Maree Woods" w:date="2016-03-16T10:20:00Z">
        <w:r w:rsidR="009354A9" w:rsidRPr="00CC30E1">
          <w:rPr>
            <w:lang w:val="en-AU"/>
          </w:rPr>
          <w:t xml:space="preserve">. </w:t>
        </w:r>
      </w:ins>
      <w:ins w:id="616" w:author="Rachael Maree Woods" w:date="2016-02-26T09:27:00Z">
        <w:del w:id="617" w:author="Josh Madin" w:date="2016-03-18T15:29:00Z">
          <w:r w:rsidR="001353FD" w:rsidRPr="00CC30E1" w:rsidDel="00CE5A1C">
            <w:rPr>
              <w:lang w:val="en-AU"/>
            </w:rPr>
            <w:delText>Within the final models there were not enough combinations of species</w:delText>
          </w:r>
        </w:del>
      </w:ins>
      <w:ins w:id="618" w:author="Rachael Maree Woods" w:date="2016-02-26T09:28:00Z">
        <w:del w:id="619" w:author="Josh Madin" w:date="2016-03-18T15:29:00Z">
          <w:r w:rsidR="001353FD" w:rsidRPr="00CC30E1" w:rsidDel="00CE5A1C">
            <w:rPr>
              <w:lang w:val="en-AU"/>
            </w:rPr>
            <w:delText xml:space="preserve"> or reproductive mode (spawn or brood) </w:delText>
          </w:r>
        </w:del>
      </w:ins>
      <w:ins w:id="620" w:author="Rachael Maree Woods" w:date="2016-02-26T09:29:00Z">
        <w:del w:id="621" w:author="Josh Madin" w:date="2016-03-18T15:29:00Z">
          <w:r w:rsidR="001353FD" w:rsidRPr="00CC30E1" w:rsidDel="00CE5A1C">
            <w:rPr>
              <w:lang w:val="en-AU"/>
            </w:rPr>
            <w:delText xml:space="preserve">in the treatments to include these factors as predictor variables. </w:delText>
          </w:r>
        </w:del>
      </w:ins>
      <w:del w:id="622" w:author="Rachael Maree Woods" w:date="2016-02-26T09:29:00Z">
        <w:r w:rsidR="00B21654" w:rsidRPr="00CC30E1" w:rsidDel="001353FD">
          <w:rPr>
            <w:lang w:val="en-AU"/>
          </w:rPr>
          <w:delText>There were not enough combinations of species and treatments to include species as a predictor variable</w:delText>
        </w:r>
        <w:r w:rsidR="00970587" w:rsidRPr="00CC30E1" w:rsidDel="001353FD">
          <w:rPr>
            <w:lang w:val="en-AU"/>
          </w:rPr>
          <w:delText xml:space="preserve"> (</w:delText>
        </w:r>
        <w:r w:rsidR="00EA7609" w:rsidRPr="00CC30E1" w:rsidDel="001353FD">
          <w:rPr>
            <w:lang w:val="en-AU"/>
          </w:rPr>
          <w:delText xml:space="preserve">i.e., some of the </w:delText>
        </w:r>
        <w:r w:rsidR="00A92A15" w:rsidRPr="00CC30E1" w:rsidDel="001353FD">
          <w:rPr>
            <w:lang w:val="en-AU"/>
          </w:rPr>
          <w:delText>14</w:delText>
        </w:r>
        <w:r w:rsidR="00970587" w:rsidRPr="00CC30E1" w:rsidDel="001353FD">
          <w:rPr>
            <w:lang w:val="en-AU"/>
          </w:rPr>
          <w:delText xml:space="preserve"> species </w:delText>
        </w:r>
        <w:r w:rsidR="00EA7609" w:rsidRPr="00CC30E1" w:rsidDel="001353FD">
          <w:rPr>
            <w:lang w:val="en-AU"/>
          </w:rPr>
          <w:delText>were not tested for some seawater properties</w:delText>
        </w:r>
        <w:r w:rsidR="00970587" w:rsidRPr="00CC30E1" w:rsidDel="001353FD">
          <w:rPr>
            <w:lang w:val="en-AU"/>
          </w:rPr>
          <w:delText>, Table S1)</w:delText>
        </w:r>
        <w:r w:rsidR="00B21654" w:rsidRPr="00CC30E1" w:rsidDel="001353FD">
          <w:rPr>
            <w:lang w:val="en-AU"/>
          </w:rPr>
          <w:delText xml:space="preserve">. </w:delText>
        </w:r>
      </w:del>
      <w:r w:rsidR="00F27A34" w:rsidRPr="00CC30E1">
        <w:rPr>
          <w:lang w:val="en-AU"/>
        </w:rPr>
        <w:t xml:space="preserve">Because </w:t>
      </w:r>
      <w:del w:id="623" w:author="Josh Madin" w:date="2016-03-18T15:32:00Z">
        <w:r w:rsidR="00F27A34" w:rsidRPr="00CC30E1" w:rsidDel="002E79E4">
          <w:rPr>
            <w:lang w:val="en-AU"/>
          </w:rPr>
          <w:delText xml:space="preserve">studies </w:delText>
        </w:r>
      </w:del>
      <w:ins w:id="624" w:author="Josh Madin" w:date="2016-03-18T15:32:00Z">
        <w:r w:rsidR="002E79E4">
          <w:rPr>
            <w:lang w:val="en-AU"/>
          </w:rPr>
          <w:t>experimental conditions and species differed among studies</w:t>
        </w:r>
      </w:ins>
      <w:del w:id="625" w:author="Josh Madin" w:date="2016-03-18T15:32:00Z">
        <w:r w:rsidR="00F27A34" w:rsidRPr="00CC30E1" w:rsidDel="002E79E4">
          <w:rPr>
            <w:lang w:val="en-AU"/>
          </w:rPr>
          <w:delText>focused on single species</w:delText>
        </w:r>
      </w:del>
      <w:r w:rsidR="00F27A34" w:rsidRPr="00CC30E1">
        <w:rPr>
          <w:lang w:val="en-AU"/>
        </w:rPr>
        <w:t>, we</w:t>
      </w:r>
      <w:r w:rsidR="00B21654" w:rsidRPr="00CC30E1">
        <w:rPr>
          <w:lang w:val="en-AU"/>
        </w:rPr>
        <w:t xml:space="preserve"> included </w:t>
      </w:r>
      <w:r w:rsidR="00F27A34" w:rsidRPr="00CC30E1">
        <w:rPr>
          <w:lang w:val="en-AU"/>
        </w:rPr>
        <w:t xml:space="preserve">study </w:t>
      </w:r>
      <w:r w:rsidR="00B21654" w:rsidRPr="00CC30E1">
        <w:rPr>
          <w:lang w:val="en-AU"/>
        </w:rPr>
        <w:t xml:space="preserve">as </w:t>
      </w:r>
      <w:r w:rsidR="00B21654" w:rsidRPr="00CC30E1">
        <w:rPr>
          <w:lang w:val="en-AU"/>
        </w:rPr>
        <w:lastRenderedPageBreak/>
        <w:t xml:space="preserve">a random </w:t>
      </w:r>
      <w:del w:id="626" w:author="Josh Madin" w:date="2016-03-18T15:32:00Z">
        <w:r w:rsidR="00B21654" w:rsidRPr="00CC30E1" w:rsidDel="002E79E4">
          <w:rPr>
            <w:lang w:val="en-AU"/>
          </w:rPr>
          <w:delText xml:space="preserve">variable </w:delText>
        </w:r>
      </w:del>
      <w:ins w:id="627" w:author="Josh Madin" w:date="2016-03-18T15:32:00Z">
        <w:r w:rsidR="002E79E4">
          <w:rPr>
            <w:lang w:val="en-AU"/>
          </w:rPr>
          <w:t>effect</w:t>
        </w:r>
      </w:ins>
      <w:del w:id="628" w:author="Josh Madin" w:date="2016-03-18T15:32:00Z">
        <w:r w:rsidR="00B21654" w:rsidRPr="00CC30E1" w:rsidDel="002E79E4">
          <w:rPr>
            <w:lang w:val="en-AU"/>
          </w:rPr>
          <w:delText xml:space="preserve">to account for </w:delText>
        </w:r>
        <w:r w:rsidR="00970587" w:rsidRPr="00CC30E1" w:rsidDel="002E79E4">
          <w:rPr>
            <w:lang w:val="en-AU"/>
          </w:rPr>
          <w:delText>variation</w:delText>
        </w:r>
        <w:r w:rsidR="00B21654" w:rsidRPr="00CC30E1" w:rsidDel="002E79E4">
          <w:rPr>
            <w:lang w:val="en-AU"/>
          </w:rPr>
          <w:delText xml:space="preserve"> that occurred </w:delText>
        </w:r>
        <w:r w:rsidR="00970587" w:rsidRPr="00CC30E1" w:rsidDel="002E79E4">
          <w:rPr>
            <w:lang w:val="en-AU"/>
          </w:rPr>
          <w:delText xml:space="preserve">among </w:delText>
        </w:r>
        <w:r w:rsidR="00B21654" w:rsidRPr="00CC30E1" w:rsidDel="002E79E4">
          <w:rPr>
            <w:lang w:val="en-AU"/>
          </w:rPr>
          <w:delText xml:space="preserve">experiments, which </w:delText>
        </w:r>
        <w:r w:rsidR="00751B2A" w:rsidRPr="00CC30E1" w:rsidDel="002E79E4">
          <w:rPr>
            <w:lang w:val="en-AU"/>
          </w:rPr>
          <w:delText xml:space="preserve">also </w:delText>
        </w:r>
        <w:r w:rsidR="00E12F4A" w:rsidRPr="00CC30E1" w:rsidDel="002E79E4">
          <w:rPr>
            <w:lang w:val="en-AU"/>
          </w:rPr>
          <w:delText xml:space="preserve">captured </w:delText>
        </w:r>
        <w:r w:rsidR="00B21654" w:rsidRPr="00CC30E1" w:rsidDel="002E79E4">
          <w:rPr>
            <w:lang w:val="en-AU"/>
          </w:rPr>
          <w:delText>the effect of species</w:delText>
        </w:r>
      </w:del>
      <w:r w:rsidR="00B21654" w:rsidRPr="00CC30E1">
        <w:rPr>
          <w:lang w:val="en-AU"/>
        </w:rPr>
        <w:t xml:space="preserve">. </w:t>
      </w:r>
      <w:r w:rsidR="00AA1580" w:rsidRPr="00CC30E1">
        <w:rPr>
          <w:lang w:val="en-AU"/>
        </w:rPr>
        <w:t>H</w:t>
      </w:r>
      <w:r w:rsidR="00343B88" w:rsidRPr="00CC30E1">
        <w:rPr>
          <w:lang w:val="en-AU"/>
        </w:rPr>
        <w:t xml:space="preserve">ump-shape relationships </w:t>
      </w:r>
      <w:r w:rsidR="00AA1580" w:rsidRPr="00CC30E1">
        <w:rPr>
          <w:lang w:val="en-AU"/>
        </w:rPr>
        <w:t xml:space="preserve">were expected </w:t>
      </w:r>
      <w:r w:rsidR="00343B88" w:rsidRPr="00CC30E1">
        <w:rPr>
          <w:lang w:val="en-AU"/>
        </w:rPr>
        <w:t>for temperature</w:t>
      </w:r>
      <w:r w:rsidR="00B21654" w:rsidRPr="00CC30E1">
        <w:rPr>
          <w:lang w:val="en-AU"/>
        </w:rPr>
        <w:t>, salinity and pH</w:t>
      </w:r>
      <w:r w:rsidR="00AA1580" w:rsidRPr="00CC30E1">
        <w:rPr>
          <w:lang w:val="en-AU"/>
        </w:rPr>
        <w:t>.</w:t>
      </w:r>
      <w:r w:rsidR="00343B88" w:rsidRPr="00CC30E1">
        <w:rPr>
          <w:lang w:val="en-AU"/>
        </w:rPr>
        <w:t xml:space="preserve"> </w:t>
      </w:r>
      <w:r w:rsidR="00AA1580" w:rsidRPr="00CC30E1">
        <w:rPr>
          <w:lang w:val="en-AU"/>
        </w:rPr>
        <w:t>Therefore, both</w:t>
      </w:r>
      <w:r w:rsidR="00B21654" w:rsidRPr="00CC30E1">
        <w:rPr>
          <w:lang w:val="en-AU"/>
        </w:rPr>
        <w:t xml:space="preserve"> </w:t>
      </w:r>
      <w:del w:id="629" w:author="Josh Madin" w:date="2016-03-18T15:33:00Z">
        <w:r w:rsidR="00B21654" w:rsidRPr="00CC30E1" w:rsidDel="002E79E4">
          <w:rPr>
            <w:lang w:val="en-AU"/>
          </w:rPr>
          <w:delText>quadratic</w:delText>
        </w:r>
        <w:r w:rsidR="00343B88" w:rsidRPr="00CC30E1" w:rsidDel="002E79E4">
          <w:rPr>
            <w:lang w:val="en-AU"/>
          </w:rPr>
          <w:delText xml:space="preserve"> </w:delText>
        </w:r>
        <w:r w:rsidR="00AA1580" w:rsidRPr="00CC30E1" w:rsidDel="002E79E4">
          <w:rPr>
            <w:lang w:val="en-AU"/>
          </w:rPr>
          <w:delText>and</w:delText>
        </w:r>
        <w:r w:rsidR="00B21654" w:rsidRPr="00CC30E1" w:rsidDel="002E79E4">
          <w:rPr>
            <w:lang w:val="en-AU"/>
          </w:rPr>
          <w:delText xml:space="preserve"> </w:delText>
        </w:r>
      </w:del>
      <w:r w:rsidR="00B21654" w:rsidRPr="00CC30E1">
        <w:rPr>
          <w:lang w:val="en-AU"/>
        </w:rPr>
        <w:t>linear</w:t>
      </w:r>
      <w:ins w:id="630" w:author="Josh Madin" w:date="2016-03-18T15:33:00Z">
        <w:r w:rsidR="002E79E4">
          <w:rPr>
            <w:lang w:val="en-AU"/>
          </w:rPr>
          <w:t xml:space="preserve"> and </w:t>
        </w:r>
        <w:r w:rsidR="002E79E4" w:rsidRPr="00CC30E1">
          <w:rPr>
            <w:lang w:val="en-AU"/>
          </w:rPr>
          <w:t>quadratic</w:t>
        </w:r>
      </w:ins>
      <w:r w:rsidR="00B21654" w:rsidRPr="00CC30E1">
        <w:rPr>
          <w:lang w:val="en-AU"/>
        </w:rPr>
        <w:t xml:space="preserve"> </w:t>
      </w:r>
      <w:del w:id="631" w:author="Josh Madin" w:date="2016-03-18T15:33:00Z">
        <w:r w:rsidR="00343B88" w:rsidRPr="00CC30E1" w:rsidDel="002E79E4">
          <w:rPr>
            <w:lang w:val="en-AU"/>
          </w:rPr>
          <w:delText>term</w:delText>
        </w:r>
        <w:r w:rsidR="00AA1580" w:rsidRPr="00CC30E1" w:rsidDel="002E79E4">
          <w:rPr>
            <w:lang w:val="en-AU"/>
          </w:rPr>
          <w:delText xml:space="preserve">s </w:delText>
        </w:r>
      </w:del>
      <w:ins w:id="632" w:author="Josh Madin" w:date="2016-03-18T15:33:00Z">
        <w:r w:rsidR="002E79E4">
          <w:rPr>
            <w:lang w:val="en-AU"/>
          </w:rPr>
          <w:t>effects</w:t>
        </w:r>
        <w:r w:rsidR="002E79E4" w:rsidRPr="00CC30E1">
          <w:rPr>
            <w:lang w:val="en-AU"/>
          </w:rPr>
          <w:t xml:space="preserve"> </w:t>
        </w:r>
      </w:ins>
      <w:r w:rsidR="00AA1580" w:rsidRPr="00CC30E1">
        <w:rPr>
          <w:lang w:val="en-AU"/>
        </w:rPr>
        <w:t>were included</w:t>
      </w:r>
      <w:r w:rsidR="00343B88" w:rsidRPr="00CC30E1">
        <w:rPr>
          <w:lang w:val="en-AU"/>
        </w:rPr>
        <w:t xml:space="preserve"> for these factors</w:t>
      </w:r>
      <w:r w:rsidR="00B21654" w:rsidRPr="00CC30E1">
        <w:rPr>
          <w:lang w:val="en-AU"/>
        </w:rPr>
        <w:t xml:space="preserve">.  </w:t>
      </w:r>
      <w:r w:rsidR="00AA1580" w:rsidRPr="00CC30E1">
        <w:rPr>
          <w:lang w:val="en-AU"/>
        </w:rPr>
        <w:t>A</w:t>
      </w:r>
      <w:r w:rsidR="00B21654" w:rsidRPr="00CC30E1">
        <w:rPr>
          <w:lang w:val="en-AU"/>
        </w:rPr>
        <w:t xml:space="preserve"> drop-analysis was conducted to remove </w:t>
      </w:r>
      <w:r w:rsidR="00156235" w:rsidRPr="00CC30E1">
        <w:rPr>
          <w:lang w:val="en-AU"/>
        </w:rPr>
        <w:t xml:space="preserve">non-significant terms </w:t>
      </w:r>
      <w:r w:rsidR="00B21654" w:rsidRPr="00CC30E1">
        <w:rPr>
          <w:lang w:val="en-AU"/>
        </w:rPr>
        <w:t xml:space="preserve">using the </w:t>
      </w:r>
      <w:r w:rsidR="00343B88" w:rsidRPr="00CC30E1">
        <w:rPr>
          <w:lang w:val="en-AU"/>
        </w:rPr>
        <w:t>‘</w:t>
      </w:r>
      <w:r w:rsidR="00B21654" w:rsidRPr="00CC30E1">
        <w:rPr>
          <w:lang w:val="en-AU"/>
        </w:rPr>
        <w:t>drop1</w:t>
      </w:r>
      <w:r w:rsidR="00343B88" w:rsidRPr="00CC30E1">
        <w:rPr>
          <w:lang w:val="en-AU"/>
        </w:rPr>
        <w:t>’</w:t>
      </w:r>
      <w:r w:rsidR="00B21654" w:rsidRPr="00CC30E1">
        <w:rPr>
          <w:lang w:val="en-AU"/>
        </w:rPr>
        <w:t xml:space="preserve"> function in the statistical software </w:t>
      </w:r>
      <w:r w:rsidR="009606BD" w:rsidRPr="00CC30E1">
        <w:rPr>
          <w:lang w:val="en-AU"/>
        </w:rPr>
        <w:t>package ‘</w:t>
      </w:r>
      <w:r w:rsidR="00B21654" w:rsidRPr="00CC30E1">
        <w:rPr>
          <w:lang w:val="en-AU"/>
        </w:rPr>
        <w:t>R</w:t>
      </w:r>
      <w:r w:rsidR="009606BD" w:rsidRPr="00CC30E1">
        <w:rPr>
          <w:lang w:val="en-AU"/>
        </w:rPr>
        <w:t>’</w:t>
      </w:r>
      <w:r w:rsidR="00B21654" w:rsidRPr="00CC30E1">
        <w:rPr>
          <w:lang w:val="en-AU"/>
        </w:rPr>
        <w:t xml:space="preserve"> (R Development Core Team 2012</w:t>
      </w:r>
      <w:r w:rsidR="00156235" w:rsidRPr="00CC30E1">
        <w:rPr>
          <w:lang w:val="en-AU"/>
        </w:rPr>
        <w:t>)</w:t>
      </w:r>
      <w:r w:rsidR="00B21654" w:rsidRPr="00CC30E1">
        <w:rPr>
          <w:lang w:val="en-AU"/>
        </w:rPr>
        <w:t>. GLMMs were conducted using the ‘glmer’ function in the package ‘lme4’</w:t>
      </w:r>
      <w:ins w:id="633" w:author="Rachael Maree Woods" w:date="2016-02-26T09:35:00Z">
        <w:r w:rsidR="001353FD" w:rsidRPr="00CC30E1">
          <w:rPr>
            <w:lang w:val="en-AU"/>
          </w:rPr>
          <w:t xml:space="preserve"> with the model optimiser ‘bobyqa’</w:t>
        </w:r>
      </w:ins>
      <w:ins w:id="634" w:author="Rachael Maree Woods" w:date="2016-02-26T09:36:00Z">
        <w:r w:rsidR="001353FD" w:rsidRPr="00CC30E1">
          <w:rPr>
            <w:lang w:val="en-AU"/>
          </w:rPr>
          <w:t xml:space="preserve"> </w:t>
        </w:r>
        <w:del w:id="635" w:author="Josh Madin" w:date="2016-03-18T15:33:00Z">
          <w:r w:rsidR="001353FD" w:rsidRPr="00CC30E1" w:rsidDel="009353A4">
            <w:rPr>
              <w:lang w:val="en-AU"/>
            </w:rPr>
            <w:delText>to limit problems of over dispersion and convergence</w:delText>
          </w:r>
        </w:del>
      </w:ins>
      <w:del w:id="636" w:author="Josh Madin" w:date="2016-03-18T15:33:00Z">
        <w:r w:rsidR="00B21654" w:rsidRPr="00CC30E1" w:rsidDel="009353A4">
          <w:rPr>
            <w:lang w:val="en-AU"/>
          </w:rPr>
          <w:delText xml:space="preserve"> </w:delText>
        </w:r>
      </w:del>
      <w:r w:rsidR="006B2A4C" w:rsidRPr="00BF6499">
        <w:rPr>
          <w:lang w:val="en-AU"/>
        </w:rPr>
        <w:fldChar w:fldCharType="begin"/>
      </w:r>
      <w:r w:rsidR="00EC48FA" w:rsidRPr="00CC30E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BF6499">
        <w:rPr>
          <w:lang w:val="en-AU"/>
        </w:rPr>
        <w:fldChar w:fldCharType="separate"/>
      </w:r>
      <w:r w:rsidR="00EC48FA" w:rsidRPr="00CC30E1">
        <w:rPr>
          <w:lang w:val="en-AU"/>
        </w:rPr>
        <w:t>(</w:t>
      </w:r>
      <w:r w:rsidR="00E71073" w:rsidRPr="00BF6499">
        <w:rPr>
          <w:lang w:val="en-AU"/>
        </w:rPr>
        <w:fldChar w:fldCharType="begin"/>
      </w:r>
      <w:r w:rsidR="00E71073" w:rsidRPr="00CC30E1">
        <w:rPr>
          <w:lang w:val="en-AU"/>
          <w:rPrChange w:id="637" w:author="Rachael Maree Woods" w:date="2016-03-16T14:26:00Z">
            <w:rPr/>
          </w:rPrChange>
        </w:rPr>
        <w:instrText xml:space="preserve"> HYPERLINK \l "_ENREF_7" \o "Bates, 2012 #25" </w:instrText>
      </w:r>
      <w:r w:rsidR="00E71073" w:rsidRPr="00BF6499">
        <w:rPr>
          <w:lang w:val="en-AU"/>
        </w:rPr>
        <w:fldChar w:fldCharType="separate"/>
      </w:r>
      <w:r w:rsidR="00196F2F" w:rsidRPr="00CC30E1">
        <w:rPr>
          <w:lang w:val="en-AU"/>
        </w:rPr>
        <w:t>Bates et al. 2012</w:t>
      </w:r>
      <w:r w:rsidR="00E71073" w:rsidRPr="00BF6499">
        <w:rPr>
          <w:lang w:val="en-AU"/>
        </w:rPr>
        <w:fldChar w:fldCharType="end"/>
      </w:r>
      <w:r w:rsidR="00EC48FA" w:rsidRPr="00CC30E1">
        <w:rPr>
          <w:lang w:val="en-AU"/>
        </w:rPr>
        <w:t>)</w:t>
      </w:r>
      <w:r w:rsidR="006B2A4C" w:rsidRPr="00BF6499">
        <w:rPr>
          <w:lang w:val="en-AU"/>
        </w:rPr>
        <w:fldChar w:fldCharType="end"/>
      </w:r>
      <w:r w:rsidR="00B21654" w:rsidRPr="00CC30E1">
        <w:rPr>
          <w:lang w:val="en-AU"/>
        </w:rPr>
        <w:t xml:space="preserve">. </w:t>
      </w:r>
    </w:p>
    <w:p w14:paraId="35C8FBB5" w14:textId="77777777" w:rsidR="009353A4" w:rsidRDefault="009353A4" w:rsidP="009353A4">
      <w:pPr>
        <w:spacing w:line="480" w:lineRule="auto"/>
        <w:rPr>
          <w:ins w:id="638" w:author="Josh Madin" w:date="2016-03-18T15:34:00Z"/>
          <w:lang w:val="en-AU"/>
        </w:rPr>
      </w:pPr>
    </w:p>
    <w:p w14:paraId="496F087D" w14:textId="25BBE904" w:rsidR="00AE0409" w:rsidRPr="00CC30E1" w:rsidDel="000568EB" w:rsidRDefault="009353A4" w:rsidP="009219E1">
      <w:pPr>
        <w:spacing w:line="480" w:lineRule="auto"/>
        <w:rPr>
          <w:del w:id="639" w:author="Josh Madin" w:date="2016-03-18T15:37:00Z"/>
          <w:lang w:val="en-AU"/>
        </w:rPr>
      </w:pPr>
      <w:ins w:id="640" w:author="Josh Madin" w:date="2016-03-18T15:35:00Z">
        <w:r>
          <w:rPr>
            <w:lang w:val="en-AU"/>
          </w:rPr>
          <w:t>We used the final best models to predict both fertilisation success and la</w:t>
        </w:r>
      </w:ins>
      <w:ins w:id="641" w:author="Josh Madin" w:date="2016-03-18T15:37:00Z">
        <w:r w:rsidR="000568EB">
          <w:rPr>
            <w:lang w:val="en-AU"/>
          </w:rPr>
          <w:t>r</w:t>
        </w:r>
      </w:ins>
      <w:ins w:id="642" w:author="Josh Madin" w:date="2016-03-18T15:35:00Z">
        <w:r>
          <w:rPr>
            <w:lang w:val="en-AU"/>
          </w:rPr>
          <w:t xml:space="preserve">val survivorship based on </w:t>
        </w:r>
      </w:ins>
      <w:ins w:id="643" w:author="Josh Madin" w:date="2016-03-18T15:36:00Z">
        <w:r>
          <w:rPr>
            <w:lang w:val="en-AU"/>
          </w:rPr>
          <w:t xml:space="preserve">levels of the environmental variables in the three </w:t>
        </w:r>
      </w:ins>
      <w:ins w:id="644" w:author="Josh Madin" w:date="2016-03-18T15:34:00Z">
        <w:r w:rsidRPr="00CC30E1">
          <w:rPr>
            <w:lang w:val="en-AU"/>
          </w:rPr>
          <w:t xml:space="preserve">water samples. </w:t>
        </w:r>
      </w:ins>
    </w:p>
    <w:p w14:paraId="43A575AE" w14:textId="321DCD4E" w:rsidR="00B21654" w:rsidRPr="00CC30E1" w:rsidDel="009353A4" w:rsidRDefault="009353A4">
      <w:pPr>
        <w:spacing w:line="480" w:lineRule="auto"/>
        <w:rPr>
          <w:del w:id="645" w:author="Josh Madin" w:date="2016-03-18T15:34:00Z"/>
          <w:lang w:val="en-AU"/>
        </w:rPr>
      </w:pPr>
      <w:ins w:id="646" w:author="Josh Madin" w:date="2016-03-18T15:36:00Z">
        <w:r>
          <w:rPr>
            <w:lang w:val="en-AU"/>
          </w:rPr>
          <w:t xml:space="preserve">Finally, </w:t>
        </w:r>
      </w:ins>
      <w:del w:id="647" w:author="Josh Madin" w:date="2016-03-18T15:37:00Z">
        <w:r w:rsidR="00ED64AD" w:rsidRPr="00CC30E1" w:rsidDel="009353A4">
          <w:rPr>
            <w:lang w:val="en-AU"/>
          </w:rPr>
          <w:delText>Following model selection,</w:delText>
        </w:r>
      </w:del>
      <w:ins w:id="648" w:author="Josh Madin" w:date="2016-03-18T15:37:00Z">
        <w:r>
          <w:rPr>
            <w:lang w:val="en-AU"/>
          </w:rPr>
          <w:t>we used</w:t>
        </w:r>
      </w:ins>
      <w:r w:rsidR="00ED64AD" w:rsidRPr="00CC30E1">
        <w:rPr>
          <w:lang w:val="en-AU"/>
        </w:rPr>
        <w:t xml:space="preserve"> </w:t>
      </w:r>
      <w:r w:rsidR="002E6FA4" w:rsidRPr="00CC30E1">
        <w:rPr>
          <w:lang w:val="en-AU"/>
        </w:rPr>
        <w:t>hierarchical partitioning of variance</w:t>
      </w:r>
      <w:r w:rsidR="00975F6A" w:rsidRPr="00CC30E1">
        <w:rPr>
          <w:lang w:val="en-AU"/>
        </w:rPr>
        <w:t xml:space="preserve"> (the function ‘hier.part’</w:t>
      </w:r>
      <w:r w:rsidR="00C37B4F" w:rsidRPr="00CC30E1">
        <w:rPr>
          <w:lang w:val="en-AU"/>
        </w:rPr>
        <w:t>)</w:t>
      </w:r>
      <w:r w:rsidR="00A80FD9" w:rsidRPr="00CC30E1">
        <w:rPr>
          <w:lang w:val="en-AU"/>
        </w:rPr>
        <w:t xml:space="preserve"> </w:t>
      </w:r>
      <w:r w:rsidR="0099663D" w:rsidRPr="00CC30E1">
        <w:rPr>
          <w:lang w:val="en-AU"/>
        </w:rPr>
        <w:t>(</w:t>
      </w:r>
      <w:r w:rsidR="00A80FD9" w:rsidRPr="00CC30E1">
        <w:rPr>
          <w:lang w:val="en-AU"/>
        </w:rPr>
        <w:t>Walsh and MacNally 2013</w:t>
      </w:r>
      <w:r w:rsidR="00C37B4F" w:rsidRPr="00CC30E1">
        <w:rPr>
          <w:lang w:val="en-AU"/>
        </w:rPr>
        <w:t>)</w:t>
      </w:r>
      <w:r w:rsidR="002E6FA4" w:rsidRPr="00CC30E1">
        <w:rPr>
          <w:lang w:val="en-AU"/>
        </w:rPr>
        <w:t xml:space="preserve"> </w:t>
      </w:r>
      <w:r w:rsidR="001D2A94" w:rsidRPr="00CC30E1">
        <w:rPr>
          <w:lang w:val="en-AU"/>
        </w:rPr>
        <w:t xml:space="preserve">was </w:t>
      </w:r>
      <w:r w:rsidR="00975F6A" w:rsidRPr="00CC30E1">
        <w:rPr>
          <w:lang w:val="en-AU"/>
        </w:rPr>
        <w:t>used</w:t>
      </w:r>
      <w:r w:rsidR="001D2A94" w:rsidRPr="00CC30E1">
        <w:rPr>
          <w:lang w:val="en-AU"/>
        </w:rPr>
        <w:t xml:space="preserve"> to determine the </w:t>
      </w:r>
      <w:r w:rsidR="00ED64AD" w:rsidRPr="00CC30E1">
        <w:rPr>
          <w:lang w:val="en-AU"/>
        </w:rPr>
        <w:t xml:space="preserve">relative </w:t>
      </w:r>
      <w:r w:rsidR="00975F6A" w:rsidRPr="00CC30E1">
        <w:rPr>
          <w:lang w:val="en-AU"/>
        </w:rPr>
        <w:t xml:space="preserve">amount of </w:t>
      </w:r>
      <w:r w:rsidR="00ED64AD" w:rsidRPr="00CC30E1">
        <w:rPr>
          <w:lang w:val="en-AU"/>
        </w:rPr>
        <w:t xml:space="preserve">variance explained by the remaining </w:t>
      </w:r>
      <w:r w:rsidR="00B21654" w:rsidRPr="00CC30E1">
        <w:rPr>
          <w:lang w:val="en-AU"/>
        </w:rPr>
        <w:t>factor</w:t>
      </w:r>
      <w:r w:rsidR="00ED64AD" w:rsidRPr="00CC30E1">
        <w:rPr>
          <w:lang w:val="en-AU"/>
        </w:rPr>
        <w:t>s</w:t>
      </w:r>
      <w:r w:rsidR="00B21654" w:rsidRPr="00CC30E1">
        <w:rPr>
          <w:lang w:val="en-AU"/>
        </w:rPr>
        <w:t xml:space="preserve"> </w:t>
      </w:r>
      <w:r w:rsidR="00975F6A" w:rsidRPr="00CC30E1">
        <w:rPr>
          <w:lang w:val="en-AU"/>
        </w:rPr>
        <w:t>for each life stage</w:t>
      </w:r>
      <w:r w:rsidR="00AE0409" w:rsidRPr="00CC30E1">
        <w:rPr>
          <w:lang w:val="en-AU"/>
        </w:rPr>
        <w:t xml:space="preserve">. </w:t>
      </w:r>
      <w:r w:rsidR="006D614A" w:rsidRPr="00CC30E1">
        <w:rPr>
          <w:lang w:val="en-AU"/>
        </w:rPr>
        <w:t xml:space="preserve"> </w:t>
      </w:r>
    </w:p>
    <w:p w14:paraId="3DA07EFC" w14:textId="6CC74AFB" w:rsidR="00BB499C" w:rsidRPr="00CC30E1" w:rsidDel="009353A4" w:rsidRDefault="00BB499C">
      <w:pPr>
        <w:spacing w:line="480" w:lineRule="auto"/>
        <w:rPr>
          <w:ins w:id="649" w:author="Rachael Maree Woods" w:date="2016-02-26T10:13:00Z"/>
          <w:del w:id="650" w:author="Josh Madin" w:date="2016-03-18T15:34:00Z"/>
          <w:lang w:val="en-AU"/>
        </w:rPr>
      </w:pPr>
    </w:p>
    <w:p w14:paraId="251F896C" w14:textId="0497626C" w:rsidR="00C44A9C" w:rsidRPr="00CC30E1" w:rsidDel="009353A4" w:rsidRDefault="00C44A9C">
      <w:pPr>
        <w:spacing w:line="480" w:lineRule="auto"/>
        <w:rPr>
          <w:ins w:id="651" w:author="Rachael Maree Woods" w:date="2016-02-26T10:13:00Z"/>
          <w:del w:id="652" w:author="Josh Madin" w:date="2016-03-18T15:34:00Z"/>
          <w:lang w:val="en-AU"/>
        </w:rPr>
      </w:pPr>
      <w:ins w:id="653" w:author="Rachael Maree Woods" w:date="2016-02-26T10:13:00Z">
        <w:del w:id="654" w:author="Josh Madin" w:date="2016-03-18T15:34:00Z">
          <w:r w:rsidRPr="00CC30E1" w:rsidDel="009353A4">
            <w:rPr>
              <w:lang w:val="en-AU"/>
            </w:rPr>
            <w:delText xml:space="preserve">Finally, we utilised real-world </w:delText>
          </w:r>
        </w:del>
      </w:ins>
      <w:ins w:id="655" w:author="Rachael Maree Woods" w:date="2016-02-26T10:14:00Z">
        <w:del w:id="656" w:author="Josh Madin" w:date="2016-03-18T15:34:00Z">
          <w:r w:rsidRPr="00CC30E1" w:rsidDel="009353A4">
            <w:rPr>
              <w:lang w:val="en-AU"/>
            </w:rPr>
            <w:delText xml:space="preserve">water samples to show the applications of our </w:delText>
          </w:r>
        </w:del>
      </w:ins>
      <w:ins w:id="657" w:author="Rachael Maree Woods" w:date="2016-02-26T10:31:00Z">
        <w:del w:id="658" w:author="Josh Madin" w:date="2016-03-18T15:34:00Z">
          <w:r w:rsidR="009539FE" w:rsidRPr="00CC30E1" w:rsidDel="009353A4">
            <w:rPr>
              <w:lang w:val="en-AU"/>
            </w:rPr>
            <w:delText>created models</w:delText>
          </w:r>
        </w:del>
      </w:ins>
      <w:ins w:id="659" w:author="Rachael Maree Woods" w:date="2016-02-26T10:14:00Z">
        <w:del w:id="660" w:author="Josh Madin" w:date="2016-03-18T15:34:00Z">
          <w:r w:rsidRPr="00CC30E1" w:rsidDel="009353A4">
            <w:rPr>
              <w:lang w:val="en-AU"/>
            </w:rPr>
            <w:delText xml:space="preserve"> for both fertilisation and larval </w:delText>
          </w:r>
        </w:del>
      </w:ins>
      <w:ins w:id="661" w:author="Rachael Maree Woods" w:date="2016-03-01T12:35:00Z">
        <w:del w:id="662" w:author="Josh Madin" w:date="2016-03-18T15:34:00Z">
          <w:r w:rsidR="004876D1" w:rsidRPr="00CC30E1" w:rsidDel="009353A4">
            <w:rPr>
              <w:lang w:val="en-AU"/>
            </w:rPr>
            <w:delText>survivorship</w:delText>
          </w:r>
        </w:del>
      </w:ins>
      <w:ins w:id="663" w:author="Rachael Maree Woods" w:date="2016-02-26T10:14:00Z">
        <w:del w:id="664" w:author="Josh Madin" w:date="2016-03-18T15:34:00Z">
          <w:r w:rsidRPr="00CC30E1" w:rsidDel="009353A4">
            <w:rPr>
              <w:lang w:val="en-AU"/>
            </w:rPr>
            <w:delText xml:space="preserve">. </w:delText>
          </w:r>
        </w:del>
      </w:ins>
      <w:ins w:id="665" w:author="Rachael Maree Woods" w:date="2016-02-26T10:33:00Z">
        <w:del w:id="666" w:author="Josh Madin" w:date="2016-03-18T15:34:00Z">
          <w:r w:rsidR="009539FE" w:rsidRPr="00CC30E1" w:rsidDel="009353A4">
            <w:rPr>
              <w:lang w:val="en-AU"/>
            </w:rPr>
            <w:delText xml:space="preserve">For each </w:delText>
          </w:r>
        </w:del>
      </w:ins>
      <w:ins w:id="667" w:author="Rachael Maree Woods" w:date="2016-02-26T10:34:00Z">
        <w:del w:id="668" w:author="Josh Madin" w:date="2016-03-18T15:34:00Z">
          <w:r w:rsidR="009539FE" w:rsidRPr="00CC30E1" w:rsidDel="009353A4">
            <w:rPr>
              <w:lang w:val="en-AU"/>
            </w:rPr>
            <w:delText>life history stage we calculated the percent</w:delText>
          </w:r>
        </w:del>
      </w:ins>
      <w:ins w:id="669" w:author="Rachael Maree Woods" w:date="2016-02-26T10:35:00Z">
        <w:del w:id="670" w:author="Josh Madin" w:date="2016-03-18T15:34:00Z">
          <w:r w:rsidR="009539FE" w:rsidRPr="00CC30E1" w:rsidDel="009353A4">
            <w:rPr>
              <w:lang w:val="en-AU"/>
            </w:rPr>
            <w:delText xml:space="preserve"> likelihood of success for both fertilisation and larval survival </w:delText>
          </w:r>
        </w:del>
      </w:ins>
      <w:ins w:id="671" w:author="Rachael Maree Woods" w:date="2016-03-01T12:36:00Z">
        <w:del w:id="672" w:author="Josh Madin" w:date="2016-03-18T15:34:00Z">
          <w:r w:rsidR="004876D1" w:rsidRPr="00CC30E1" w:rsidDel="009353A4">
            <w:rPr>
              <w:lang w:val="en-AU"/>
            </w:rPr>
            <w:delText xml:space="preserve">individually, </w:delText>
          </w:r>
        </w:del>
      </w:ins>
      <w:ins w:id="673" w:author="Rachael Maree Woods" w:date="2016-02-26T10:35:00Z">
        <w:del w:id="674" w:author="Josh Madin" w:date="2016-03-18T15:34:00Z">
          <w:r w:rsidR="009539FE" w:rsidRPr="00CC30E1" w:rsidDel="009353A4">
            <w:rPr>
              <w:lang w:val="en-AU"/>
            </w:rPr>
            <w:delText>using each water sample</w:delText>
          </w:r>
        </w:del>
      </w:ins>
      <w:ins w:id="675" w:author="Rachael Maree Woods" w:date="2016-02-26T10:36:00Z">
        <w:del w:id="676" w:author="Josh Madin" w:date="2016-03-18T15:34:00Z">
          <w:r w:rsidR="009539FE" w:rsidRPr="00CC30E1" w:rsidDel="009353A4">
            <w:rPr>
              <w:lang w:val="en-AU"/>
            </w:rPr>
            <w:delText xml:space="preserve"> as well as the </w:delText>
          </w:r>
        </w:del>
      </w:ins>
      <w:ins w:id="677" w:author="Rachael Maree Woods" w:date="2016-02-26T10:37:00Z">
        <w:del w:id="678" w:author="Josh Madin" w:date="2016-03-18T15:34:00Z">
          <w:r w:rsidR="009539FE" w:rsidRPr="00CC30E1" w:rsidDel="009353A4">
            <w:rPr>
              <w:lang w:val="en-AU"/>
            </w:rPr>
            <w:delText>standard</w:delText>
          </w:r>
        </w:del>
      </w:ins>
      <w:ins w:id="679" w:author="Rachael Maree Woods" w:date="2016-02-26T10:36:00Z">
        <w:del w:id="680" w:author="Josh Madin" w:date="2016-03-18T15:34:00Z">
          <w:r w:rsidR="009539FE" w:rsidRPr="00CC30E1" w:rsidDel="009353A4">
            <w:rPr>
              <w:lang w:val="en-AU"/>
            </w:rPr>
            <w:delText xml:space="preserve"> error</w:delText>
          </w:r>
        </w:del>
      </w:ins>
      <w:ins w:id="681" w:author="Rachael Maree Woods" w:date="2016-02-26T10:35:00Z">
        <w:del w:id="682" w:author="Josh Madin" w:date="2016-03-18T15:34:00Z">
          <w:r w:rsidR="009539FE" w:rsidRPr="00CC30E1" w:rsidDel="009353A4">
            <w:rPr>
              <w:lang w:val="en-AU"/>
            </w:rPr>
            <w:delText xml:space="preserve">. </w:delText>
          </w:r>
        </w:del>
      </w:ins>
      <w:ins w:id="683" w:author="Rachael Maree Woods" w:date="2016-02-26T10:36:00Z">
        <w:del w:id="684" w:author="Josh Madin" w:date="2016-03-18T15:34:00Z">
          <w:r w:rsidR="009539FE" w:rsidRPr="00CC30E1" w:rsidDel="009353A4">
            <w:rPr>
              <w:lang w:val="en-AU"/>
            </w:rPr>
            <w:delText xml:space="preserve">We were then able to compare the likelihood of success at each location. </w:delText>
          </w:r>
        </w:del>
      </w:ins>
    </w:p>
    <w:p w14:paraId="7612D438" w14:textId="77777777" w:rsidR="00C44A9C" w:rsidRPr="00CC30E1" w:rsidRDefault="00C44A9C" w:rsidP="009353A4">
      <w:pPr>
        <w:spacing w:line="480" w:lineRule="auto"/>
        <w:rPr>
          <w:lang w:val="en-AU"/>
        </w:rPr>
      </w:pPr>
    </w:p>
    <w:p w14:paraId="34E70689" w14:textId="77777777" w:rsidR="000568EB" w:rsidRDefault="000568EB" w:rsidP="009219E1">
      <w:pPr>
        <w:spacing w:line="480" w:lineRule="auto"/>
        <w:rPr>
          <w:ins w:id="685" w:author="Josh Madin" w:date="2016-03-18T15:37:00Z"/>
          <w:lang w:val="en-AU"/>
        </w:rPr>
      </w:pPr>
    </w:p>
    <w:p w14:paraId="3DFA2DD3" w14:textId="4A8E3E6A" w:rsidR="009539FE" w:rsidRPr="00CC30E1" w:rsidRDefault="00AD0265" w:rsidP="009219E1">
      <w:pPr>
        <w:spacing w:line="480" w:lineRule="auto"/>
        <w:rPr>
          <w:ins w:id="686" w:author="Rachael Maree Woods" w:date="2016-02-26T10:37:00Z"/>
          <w:lang w:val="en-AU"/>
        </w:rPr>
      </w:pPr>
      <w:commentRangeStart w:id="687"/>
      <w:r w:rsidRPr="00CC30E1">
        <w:rPr>
          <w:lang w:val="en-AU"/>
        </w:rPr>
        <w:t>Finally, we calculated the</w:t>
      </w:r>
      <w:r w:rsidR="00157E06" w:rsidRPr="00CC30E1">
        <w:rPr>
          <w:lang w:val="en-AU"/>
        </w:rPr>
        <w:t xml:space="preserve"> mean joint probability of progressing through both </w:t>
      </w:r>
      <w:r w:rsidR="001F5820" w:rsidRPr="00CC30E1">
        <w:rPr>
          <w:lang w:val="en-AU"/>
        </w:rPr>
        <w:t>fertilisation</w:t>
      </w:r>
      <w:r w:rsidR="00157E06" w:rsidRPr="00CC30E1">
        <w:rPr>
          <w:lang w:val="en-AU"/>
        </w:rPr>
        <w:t xml:space="preserve"> and larval stages for </w:t>
      </w:r>
      <w:del w:id="688" w:author="Rachael Maree Woods" w:date="2016-02-26T10:37:00Z">
        <w:r w:rsidR="00157E06" w:rsidRPr="00CC30E1" w:rsidDel="009539FE">
          <w:rPr>
            <w:lang w:val="en-AU"/>
          </w:rPr>
          <w:delText>a given set of water properties</w:delText>
        </w:r>
        <w:r w:rsidRPr="00CC30E1" w:rsidDel="009539FE">
          <w:rPr>
            <w:lang w:val="en-AU"/>
          </w:rPr>
          <w:delText xml:space="preserve"> </w:delText>
        </w:r>
        <w:r w:rsidR="00157E06" w:rsidRPr="00CC30E1" w:rsidDel="009539FE">
          <w:rPr>
            <w:lang w:val="en-AU"/>
          </w:rPr>
          <w:delText>by multiplying</w:delText>
        </w:r>
      </w:del>
      <w:ins w:id="689" w:author="Rachael Maree Woods" w:date="2016-02-26T10:37:00Z">
        <w:r w:rsidR="009539FE" w:rsidRPr="00CC30E1">
          <w:rPr>
            <w:lang w:val="en-AU"/>
          </w:rPr>
          <w:t>each given location</w:t>
        </w:r>
      </w:ins>
      <w:ins w:id="690" w:author="Rachael Maree Woods" w:date="2016-03-02T14:15:00Z">
        <w:r w:rsidR="00176F9C" w:rsidRPr="00CC30E1">
          <w:rPr>
            <w:lang w:val="en-AU"/>
          </w:rPr>
          <w:t>s</w:t>
        </w:r>
      </w:ins>
      <w:ins w:id="691" w:author="Rachael Maree Woods" w:date="2016-02-26T10:38:00Z">
        <w:r w:rsidR="009539FE" w:rsidRPr="00CC30E1">
          <w:rPr>
            <w:lang w:val="en-AU"/>
          </w:rPr>
          <w:t xml:space="preserve">. The standard error of each water sample was also calculated to determine the variation for each location. </w:t>
        </w:r>
      </w:ins>
      <w:commentRangeEnd w:id="687"/>
      <w:r w:rsidR="000568EB">
        <w:rPr>
          <w:rStyle w:val="CommentReference"/>
        </w:rPr>
        <w:commentReference w:id="687"/>
      </w:r>
    </w:p>
    <w:p w14:paraId="51345D2B" w14:textId="7269C640" w:rsidR="00BB499C" w:rsidRPr="00CC30E1" w:rsidDel="009539FE" w:rsidRDefault="00157E06" w:rsidP="009219E1">
      <w:pPr>
        <w:spacing w:line="480" w:lineRule="auto"/>
        <w:rPr>
          <w:del w:id="692" w:author="Rachael Maree Woods" w:date="2016-02-26T10:38:00Z"/>
          <w:lang w:val="en-AU"/>
        </w:rPr>
      </w:pPr>
      <w:del w:id="693" w:author="Rachael Maree Woods" w:date="2016-02-26T10:38:00Z">
        <w:r w:rsidRPr="00CC30E1" w:rsidDel="009539FE">
          <w:rPr>
            <w:lang w:val="en-AU"/>
          </w:rPr>
          <w:delText xml:space="preserve"> model estimates. </w:delText>
        </w:r>
        <w:r w:rsidR="00D2508E" w:rsidRPr="00CC30E1" w:rsidDel="009539FE">
          <w:rPr>
            <w:lang w:val="en-AU"/>
          </w:rPr>
          <w:delText>Uncertainty</w:delText>
        </w:r>
        <w:r w:rsidRPr="00CC30E1" w:rsidDel="009539FE">
          <w:rPr>
            <w:lang w:val="en-AU"/>
          </w:rPr>
          <w:delText xml:space="preserve"> estimates were </w:delText>
        </w:r>
        <w:r w:rsidR="00096B0A" w:rsidRPr="00CC30E1" w:rsidDel="009539FE">
          <w:rPr>
            <w:lang w:val="en-AU"/>
          </w:rPr>
          <w:delText xml:space="preserve">estimated </w:delText>
        </w:r>
        <w:r w:rsidRPr="00CC30E1" w:rsidDel="009539FE">
          <w:rPr>
            <w:lang w:val="en-AU"/>
          </w:rPr>
          <w:delText xml:space="preserve">using a Monte Carlo </w:delText>
        </w:r>
        <w:r w:rsidR="006D46AD" w:rsidRPr="00CC30E1" w:rsidDel="009539FE">
          <w:rPr>
            <w:lang w:val="en-AU"/>
          </w:rPr>
          <w:delText>approach</w:delText>
        </w:r>
        <w:r w:rsidRPr="00CC30E1" w:rsidDel="009539FE">
          <w:rPr>
            <w:lang w:val="en-AU"/>
          </w:rPr>
          <w:delText xml:space="preserve">, where 10,000 random variates from </w:delText>
        </w:r>
        <w:r w:rsidR="00DE09F3" w:rsidRPr="00CC30E1" w:rsidDel="009539FE">
          <w:rPr>
            <w:lang w:val="en-AU"/>
          </w:rPr>
          <w:delText>the fixed effects component of the</w:delText>
        </w:r>
        <w:r w:rsidRPr="00CC30E1" w:rsidDel="009539FE">
          <w:rPr>
            <w:lang w:val="en-AU"/>
          </w:rPr>
          <w:delText xml:space="preserve"> model distribution were multiplied</w:delText>
        </w:r>
        <w:r w:rsidR="00DE09F3" w:rsidRPr="00CC30E1" w:rsidDel="009539FE">
          <w:rPr>
            <w:lang w:val="en-AU"/>
          </w:rPr>
          <w:delText>.  T</w:delText>
        </w:r>
        <w:r w:rsidRPr="00CC30E1" w:rsidDel="009539FE">
          <w:rPr>
            <w:lang w:val="en-AU"/>
          </w:rPr>
          <w:delText xml:space="preserve">he 95% confidence intervals from </w:delText>
        </w:r>
        <w:r w:rsidR="001E63A7" w:rsidRPr="00CC30E1" w:rsidDel="009539FE">
          <w:rPr>
            <w:lang w:val="en-AU"/>
          </w:rPr>
          <w:delText>this</w:delText>
        </w:r>
        <w:r w:rsidRPr="00CC30E1" w:rsidDel="009539FE">
          <w:rPr>
            <w:lang w:val="en-AU"/>
          </w:rPr>
          <w:delText xml:space="preserve"> </w:delText>
        </w:r>
        <w:r w:rsidR="00DE09F3" w:rsidRPr="00CC30E1" w:rsidDel="009539FE">
          <w:rPr>
            <w:lang w:val="en-AU"/>
          </w:rPr>
          <w:delText xml:space="preserve">final </w:delText>
        </w:r>
        <w:r w:rsidRPr="00CC30E1" w:rsidDel="009539FE">
          <w:rPr>
            <w:lang w:val="en-AU"/>
          </w:rPr>
          <w:delText xml:space="preserve">distribution </w:delText>
        </w:r>
        <w:r w:rsidR="001E63A7" w:rsidRPr="00CC30E1" w:rsidDel="009539FE">
          <w:rPr>
            <w:lang w:val="en-AU"/>
          </w:rPr>
          <w:delText xml:space="preserve">were </w:delText>
        </w:r>
        <w:r w:rsidRPr="00CC30E1" w:rsidDel="009539FE">
          <w:rPr>
            <w:lang w:val="en-AU"/>
          </w:rPr>
          <w:delText>reported</w:delText>
        </w:r>
        <w:r w:rsidR="001E63A7" w:rsidRPr="00CC30E1" w:rsidDel="009539FE">
          <w:rPr>
            <w:lang w:val="en-AU"/>
          </w:rPr>
          <w:delText xml:space="preserve"> (i.e., the 250th and 9750th ranked probability)</w:delText>
        </w:r>
        <w:r w:rsidRPr="00CC30E1" w:rsidDel="009539FE">
          <w:rPr>
            <w:lang w:val="en-AU"/>
          </w:rPr>
          <w:delText>.</w:delText>
        </w:r>
      </w:del>
    </w:p>
    <w:p w14:paraId="56B383B4" w14:textId="77777777" w:rsidR="00763756" w:rsidRPr="00CC30E1" w:rsidRDefault="00763756" w:rsidP="009219E1">
      <w:pPr>
        <w:pStyle w:val="CommentText"/>
        <w:spacing w:line="480" w:lineRule="auto"/>
        <w:rPr>
          <w:lang w:val="en-AU"/>
        </w:rPr>
      </w:pPr>
    </w:p>
    <w:p w14:paraId="3FD073E5" w14:textId="77777777" w:rsidR="00763756"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Results</w:t>
      </w:r>
    </w:p>
    <w:p w14:paraId="4965E018" w14:textId="0541A432" w:rsidR="00B21654" w:rsidRPr="00CC30E1" w:rsidRDefault="00521ACB" w:rsidP="009219E1">
      <w:pPr>
        <w:spacing w:line="480" w:lineRule="auto"/>
        <w:rPr>
          <w:lang w:val="en-AU"/>
        </w:rPr>
      </w:pPr>
      <w:r w:rsidRPr="00CC30E1">
        <w:rPr>
          <w:lang w:val="en-AU"/>
        </w:rPr>
        <w:t xml:space="preserve">Copper, </w:t>
      </w:r>
      <w:ins w:id="694" w:author="Rachael Maree Woods" w:date="2016-02-26T10:38:00Z">
        <w:r w:rsidR="00AF6470" w:rsidRPr="00CC30E1">
          <w:rPr>
            <w:lang w:val="en-AU"/>
          </w:rPr>
          <w:t xml:space="preserve">sediment, </w:t>
        </w:r>
      </w:ins>
      <w:ins w:id="695" w:author="Rachael Maree Woods" w:date="2016-02-26T10:39:00Z">
        <w:r w:rsidR="00AF6470" w:rsidRPr="00CC30E1">
          <w:rPr>
            <w:lang w:val="en-AU"/>
          </w:rPr>
          <w:t>ammonium</w:t>
        </w:r>
      </w:ins>
      <w:del w:id="696" w:author="Rachael Maree Woods" w:date="2016-02-26T10:38:00Z">
        <w:r w:rsidRPr="00CC30E1" w:rsidDel="00AF6470">
          <w:rPr>
            <w:lang w:val="en-AU"/>
          </w:rPr>
          <w:delText>salinity</w:delText>
        </w:r>
      </w:del>
      <w:r w:rsidRPr="00CC30E1">
        <w:rPr>
          <w:lang w:val="en-AU"/>
        </w:rPr>
        <w:t xml:space="preserve">, </w:t>
      </w:r>
      <w:del w:id="697" w:author="Rachael Maree Woods" w:date="2016-02-17T10:10:00Z">
        <w:r w:rsidRPr="00CC30E1" w:rsidDel="00DE3BDE">
          <w:rPr>
            <w:lang w:val="en-AU"/>
          </w:rPr>
          <w:delText>phosphor</w:delText>
        </w:r>
        <w:r w:rsidR="00B21654" w:rsidRPr="00CC30E1" w:rsidDel="00DE3BDE">
          <w:rPr>
            <w:lang w:val="en-AU"/>
          </w:rPr>
          <w:delText xml:space="preserve">us </w:delText>
        </w:r>
      </w:del>
      <w:ins w:id="698" w:author="Rachael Maree Woods" w:date="2016-02-17T10:10:00Z">
        <w:r w:rsidR="00DE3BDE" w:rsidRPr="00CC30E1">
          <w:rPr>
            <w:lang w:val="en-AU"/>
          </w:rPr>
          <w:t xml:space="preserve">phosphate </w:t>
        </w:r>
      </w:ins>
      <w:r w:rsidR="00B21654" w:rsidRPr="00CC30E1">
        <w:rPr>
          <w:lang w:val="en-AU"/>
        </w:rPr>
        <w:t xml:space="preserve">and </w:t>
      </w:r>
      <w:del w:id="699" w:author="Rachael Maree Woods" w:date="2016-02-26T10:39:00Z">
        <w:r w:rsidR="00B21654" w:rsidRPr="00CC30E1" w:rsidDel="00AF6470">
          <w:rPr>
            <w:lang w:val="en-AU"/>
          </w:rPr>
          <w:delText xml:space="preserve">sediment </w:delText>
        </w:r>
      </w:del>
      <w:ins w:id="700" w:author="Rachael Maree Woods" w:date="2016-02-26T10:39:00Z">
        <w:r w:rsidR="00AF6470" w:rsidRPr="00CC30E1">
          <w:rPr>
            <w:lang w:val="en-AU"/>
          </w:rPr>
          <w:t xml:space="preserve">salinity </w:t>
        </w:r>
      </w:ins>
      <w:r w:rsidR="00E573E5" w:rsidRPr="00CC30E1">
        <w:rPr>
          <w:lang w:val="en-AU"/>
        </w:rPr>
        <w:t xml:space="preserve">were retained in the final </w:t>
      </w:r>
      <w:del w:id="701" w:author="Rachael Maree Woods" w:date="2016-03-16T14:23:00Z">
        <w:r w:rsidR="00E573E5" w:rsidRPr="00CC30E1" w:rsidDel="003A70C9">
          <w:rPr>
            <w:lang w:val="en-AU"/>
          </w:rPr>
          <w:delText xml:space="preserve">best </w:delText>
        </w:r>
      </w:del>
      <w:r w:rsidR="00E573E5" w:rsidRPr="00CC30E1">
        <w:rPr>
          <w:lang w:val="en-AU"/>
        </w:rPr>
        <w:t xml:space="preserve">model for </w:t>
      </w:r>
      <w:r w:rsidR="00B21654" w:rsidRPr="00CC30E1">
        <w:rPr>
          <w:lang w:val="en-AU"/>
        </w:rPr>
        <w:t>fe</w:t>
      </w:r>
      <w:r w:rsidR="00544FFC" w:rsidRPr="00CC30E1">
        <w:rPr>
          <w:lang w:val="en-AU"/>
        </w:rPr>
        <w:t>rtilisation probability (Table 2</w:t>
      </w:r>
      <w:r w:rsidR="00B21654" w:rsidRPr="00CC30E1">
        <w:rPr>
          <w:lang w:val="en-AU"/>
        </w:rPr>
        <w:t xml:space="preserve">, </w:t>
      </w:r>
      <w:r w:rsidR="00C65F62" w:rsidRPr="00CC30E1">
        <w:rPr>
          <w:lang w:val="en-AU"/>
        </w:rPr>
        <w:t xml:space="preserve">Fig. </w:t>
      </w:r>
      <w:r w:rsidR="00B21654" w:rsidRPr="00CC30E1">
        <w:rPr>
          <w:lang w:val="en-AU"/>
        </w:rPr>
        <w:t xml:space="preserve">1).  </w:t>
      </w:r>
      <w:del w:id="702" w:author="Rachael Maree Woods" w:date="2016-03-22T08:31:00Z">
        <w:r w:rsidR="00183C58" w:rsidRPr="00CC30E1" w:rsidDel="00B44302">
          <w:rPr>
            <w:lang w:val="en-AU"/>
          </w:rPr>
          <w:delText>S</w:delText>
        </w:r>
        <w:r w:rsidR="00B21654" w:rsidRPr="00CC30E1" w:rsidDel="00B44302">
          <w:rPr>
            <w:lang w:val="en-AU"/>
          </w:rPr>
          <w:delText xml:space="preserve">alinity had a significant quadratic effect, where fertilisation probability </w:delText>
        </w:r>
        <w:r w:rsidR="00C15DDA" w:rsidRPr="00CC30E1" w:rsidDel="00B44302">
          <w:rPr>
            <w:lang w:val="en-AU"/>
          </w:rPr>
          <w:delText>peaked</w:delText>
        </w:r>
        <w:r w:rsidR="006462C7" w:rsidRPr="00CC30E1" w:rsidDel="00B44302">
          <w:rPr>
            <w:lang w:val="en-AU"/>
          </w:rPr>
          <w:delText xml:space="preserve"> at </w:delText>
        </w:r>
        <w:r w:rsidR="00E938CC" w:rsidRPr="00CC30E1" w:rsidDel="00B44302">
          <w:rPr>
            <w:lang w:val="en-AU"/>
          </w:rPr>
          <w:delText xml:space="preserve">the </w:delText>
        </w:r>
        <w:r w:rsidR="00A316B1" w:rsidRPr="00CC30E1" w:rsidDel="00B44302">
          <w:rPr>
            <w:lang w:val="en-AU"/>
          </w:rPr>
          <w:delText xml:space="preserve">imposed </w:delText>
        </w:r>
        <w:r w:rsidR="00E938CC" w:rsidRPr="00CC30E1" w:rsidDel="00B44302">
          <w:rPr>
            <w:lang w:val="en-AU"/>
          </w:rPr>
          <w:delText>salinity of seawater (</w:delText>
        </w:r>
        <w:r w:rsidR="006462C7" w:rsidRPr="00CC30E1" w:rsidDel="00B44302">
          <w:rPr>
            <w:lang w:val="en-AU"/>
          </w:rPr>
          <w:delText>35</w:delText>
        </w:r>
        <w:r w:rsidR="00E938CC" w:rsidRPr="00CC30E1" w:rsidDel="00B44302">
          <w:rPr>
            <w:lang w:val="en-AU"/>
          </w:rPr>
          <w:delText xml:space="preserve"> </w:delText>
        </w:r>
        <w:r w:rsidR="00B21654" w:rsidRPr="00CC30E1" w:rsidDel="00B44302">
          <w:rPr>
            <w:lang w:val="en-AU"/>
          </w:rPr>
          <w:delText>psu</w:delText>
        </w:r>
        <w:r w:rsidR="00E938CC" w:rsidRPr="00CC30E1" w:rsidDel="00B44302">
          <w:rPr>
            <w:lang w:val="en-AU"/>
          </w:rPr>
          <w:delText>)</w:delText>
        </w:r>
        <w:r w:rsidR="00B21654" w:rsidRPr="00CC30E1" w:rsidDel="00B44302">
          <w:rPr>
            <w:lang w:val="en-AU"/>
          </w:rPr>
          <w:delText xml:space="preserve"> and declined at higher </w:delText>
        </w:r>
        <w:r w:rsidR="00E938CC" w:rsidRPr="00CC30E1" w:rsidDel="00B44302">
          <w:rPr>
            <w:lang w:val="en-AU"/>
          </w:rPr>
          <w:delText xml:space="preserve">and </w:delText>
        </w:r>
        <w:r w:rsidR="00B21654" w:rsidRPr="00CC30E1" w:rsidDel="00B44302">
          <w:rPr>
            <w:lang w:val="en-AU"/>
          </w:rPr>
          <w:delText>lower levels (</w:delText>
        </w:r>
        <w:r w:rsidR="00C65F62" w:rsidRPr="00CC30E1" w:rsidDel="00B44302">
          <w:rPr>
            <w:lang w:val="en-AU"/>
          </w:rPr>
          <w:delText xml:space="preserve">Fig. </w:delText>
        </w:r>
        <w:r w:rsidR="00B21654" w:rsidRPr="00CC30E1" w:rsidDel="00B44302">
          <w:rPr>
            <w:lang w:val="en-AU"/>
          </w:rPr>
          <w:delText xml:space="preserve">1b). </w:delText>
        </w:r>
      </w:del>
      <w:r w:rsidR="00B21654" w:rsidRPr="00CC30E1">
        <w:rPr>
          <w:lang w:val="en-AU"/>
        </w:rPr>
        <w:t xml:space="preserve">Nitrate, </w:t>
      </w:r>
      <w:del w:id="703" w:author="Rachael Maree Woods" w:date="2016-02-26T10:40:00Z">
        <w:r w:rsidR="00B21654" w:rsidRPr="00CC30E1" w:rsidDel="00AC757B">
          <w:rPr>
            <w:lang w:val="en-AU"/>
          </w:rPr>
          <w:delText xml:space="preserve">ammonium, </w:delText>
        </w:r>
      </w:del>
      <w:r w:rsidR="00B21654" w:rsidRPr="00CC30E1">
        <w:rPr>
          <w:lang w:val="en-AU"/>
        </w:rPr>
        <w:t xml:space="preserve">zinc, cadmium, </w:t>
      </w:r>
      <w:r w:rsidR="00F15DF1" w:rsidRPr="00CC30E1">
        <w:rPr>
          <w:lang w:val="en-AU"/>
        </w:rPr>
        <w:t>t</w:t>
      </w:r>
      <w:r w:rsidR="00B21654" w:rsidRPr="00CC30E1">
        <w:rPr>
          <w:lang w:val="en-AU"/>
        </w:rPr>
        <w:t xml:space="preserve">ributyltin, pH and temperature did not have significant </w:t>
      </w:r>
      <w:r w:rsidR="00E60E75" w:rsidRPr="00CC30E1">
        <w:rPr>
          <w:lang w:val="en-AU"/>
        </w:rPr>
        <w:t xml:space="preserve">influences </w:t>
      </w:r>
      <w:r w:rsidR="00B21654" w:rsidRPr="00CC30E1">
        <w:rPr>
          <w:lang w:val="en-AU"/>
        </w:rPr>
        <w:t>o</w:t>
      </w:r>
      <w:r w:rsidR="00C15DDA" w:rsidRPr="00CC30E1">
        <w:rPr>
          <w:lang w:val="en-AU"/>
        </w:rPr>
        <w:t>n</w:t>
      </w:r>
      <w:r w:rsidR="00B21654" w:rsidRPr="00CC30E1">
        <w:rPr>
          <w:lang w:val="en-AU"/>
        </w:rPr>
        <w:t xml:space="preserve"> fertilisation probability and were </w:t>
      </w:r>
      <w:r w:rsidR="00FD6714" w:rsidRPr="00CC30E1">
        <w:rPr>
          <w:lang w:val="en-AU"/>
        </w:rPr>
        <w:t>excluded</w:t>
      </w:r>
      <w:r w:rsidR="00B21654" w:rsidRPr="00CC30E1">
        <w:rPr>
          <w:lang w:val="en-AU"/>
        </w:rPr>
        <w:t xml:space="preserve"> from the final model.</w:t>
      </w:r>
    </w:p>
    <w:p w14:paraId="6452D0E8" w14:textId="77777777" w:rsidR="00B21654" w:rsidRPr="00CC30E1" w:rsidRDefault="00B21654" w:rsidP="009219E1">
      <w:pPr>
        <w:spacing w:line="480" w:lineRule="auto"/>
        <w:rPr>
          <w:lang w:val="en-AU"/>
        </w:rPr>
      </w:pPr>
    </w:p>
    <w:p w14:paraId="29F3588F" w14:textId="2DE3A005" w:rsidR="00B21654" w:rsidRPr="00CC30E1" w:rsidRDefault="00B21654" w:rsidP="009219E1">
      <w:pPr>
        <w:spacing w:line="480" w:lineRule="auto"/>
        <w:rPr>
          <w:lang w:val="en-AU"/>
        </w:rPr>
      </w:pPr>
      <w:r w:rsidRPr="00CC30E1">
        <w:rPr>
          <w:lang w:val="en-AU"/>
        </w:rPr>
        <w:lastRenderedPageBreak/>
        <w:t xml:space="preserve">Copper, lead, </w:t>
      </w:r>
      <w:ins w:id="704" w:author="Rachael Maree Woods" w:date="2016-02-26T10:41:00Z">
        <w:r w:rsidR="00AC757B" w:rsidRPr="00CC30E1">
          <w:rPr>
            <w:lang w:val="en-AU"/>
          </w:rPr>
          <w:t xml:space="preserve">and </w:t>
        </w:r>
      </w:ins>
      <w:r w:rsidRPr="00CC30E1">
        <w:rPr>
          <w:lang w:val="en-AU"/>
        </w:rPr>
        <w:t xml:space="preserve">temperature </w:t>
      </w:r>
      <w:del w:id="705" w:author="Rachael Maree Woods" w:date="2016-02-26T10:41:00Z">
        <w:r w:rsidRPr="00CC30E1" w:rsidDel="00AC757B">
          <w:rPr>
            <w:lang w:val="en-AU"/>
          </w:rPr>
          <w:delText xml:space="preserve">and salinity </w:delText>
        </w:r>
      </w:del>
      <w:r w:rsidR="00823396" w:rsidRPr="00CC30E1">
        <w:rPr>
          <w:lang w:val="en-AU"/>
        </w:rPr>
        <w:t xml:space="preserve">were retained in the final </w:t>
      </w:r>
      <w:del w:id="706" w:author="Rachael Maree Woods" w:date="2016-03-16T14:24:00Z">
        <w:r w:rsidR="00823396" w:rsidRPr="00CC30E1" w:rsidDel="003A70C9">
          <w:rPr>
            <w:lang w:val="en-AU"/>
          </w:rPr>
          <w:delText xml:space="preserve">best </w:delText>
        </w:r>
      </w:del>
      <w:r w:rsidR="00823396" w:rsidRPr="00CC30E1">
        <w:rPr>
          <w:lang w:val="en-AU"/>
        </w:rPr>
        <w:t xml:space="preserve">model for </w:t>
      </w:r>
      <w:r w:rsidR="00544FFC" w:rsidRPr="00CC30E1">
        <w:rPr>
          <w:lang w:val="en-AU"/>
        </w:rPr>
        <w:t>survivorship success (Table 3</w:t>
      </w:r>
      <w:r w:rsidRPr="00CC30E1">
        <w:rPr>
          <w:lang w:val="en-AU"/>
        </w:rPr>
        <w:t xml:space="preserve">, Figure 2). </w:t>
      </w:r>
      <w:del w:id="707" w:author="Rachael Maree Woods" w:date="2016-03-16T10:22:00Z">
        <w:r w:rsidR="00823396" w:rsidRPr="00CC30E1" w:rsidDel="0038572D">
          <w:rPr>
            <w:lang w:val="en-AU"/>
          </w:rPr>
          <w:delText>T</w:delText>
        </w:r>
        <w:r w:rsidRPr="00CC30E1" w:rsidDel="0038572D">
          <w:rPr>
            <w:lang w:val="en-AU"/>
          </w:rPr>
          <w:delText xml:space="preserve">emperature had a significant quadratic effect, where survivorship probability </w:delText>
        </w:r>
        <w:r w:rsidR="00533A3B" w:rsidRPr="00CC30E1" w:rsidDel="0038572D">
          <w:rPr>
            <w:lang w:val="en-AU"/>
          </w:rPr>
          <w:delText>peaked</w:delText>
        </w:r>
        <w:r w:rsidRPr="00CC30E1" w:rsidDel="0038572D">
          <w:rPr>
            <w:lang w:val="en-AU"/>
          </w:rPr>
          <w:delText xml:space="preserve"> at </w:delText>
        </w:r>
        <w:r w:rsidR="00823396" w:rsidRPr="00CC30E1" w:rsidDel="0038572D">
          <w:rPr>
            <w:lang w:val="en-AU"/>
          </w:rPr>
          <w:delText>the imposed tropical seawater temperatures (</w:delText>
        </w:r>
        <w:r w:rsidRPr="00CC30E1" w:rsidDel="0038572D">
          <w:rPr>
            <w:lang w:val="en-AU"/>
          </w:rPr>
          <w:delText>2</w:delText>
        </w:r>
      </w:del>
      <w:del w:id="708" w:author="Rachael Maree Woods" w:date="2016-02-26T10:41:00Z">
        <w:r w:rsidRPr="00CC30E1" w:rsidDel="00AC757B">
          <w:rPr>
            <w:lang w:val="en-AU"/>
          </w:rPr>
          <w:delText>9</w:delText>
        </w:r>
      </w:del>
      <w:del w:id="709" w:author="Rachael Maree Woods" w:date="2016-03-16T10:22:00Z">
        <w:r w:rsidRPr="00CC30E1" w:rsidDel="0038572D">
          <w:rPr>
            <w:lang w:val="en-AU"/>
          </w:rPr>
          <w:sym w:font="Symbol" w:char="F0B0"/>
        </w:r>
        <w:r w:rsidRPr="00CC30E1" w:rsidDel="0038572D">
          <w:rPr>
            <w:lang w:val="en-AU"/>
          </w:rPr>
          <w:delText>C</w:delText>
        </w:r>
        <w:r w:rsidR="00823396" w:rsidRPr="00CC30E1" w:rsidDel="0038572D">
          <w:rPr>
            <w:lang w:val="en-AU"/>
          </w:rPr>
          <w:delText>)</w:delText>
        </w:r>
        <w:r w:rsidRPr="00CC30E1" w:rsidDel="0038572D">
          <w:rPr>
            <w:lang w:val="en-AU"/>
          </w:rPr>
          <w:delText xml:space="preserve"> and declined at higher </w:delText>
        </w:r>
        <w:r w:rsidR="00823396" w:rsidRPr="00CC30E1" w:rsidDel="0038572D">
          <w:rPr>
            <w:lang w:val="en-AU"/>
          </w:rPr>
          <w:delText xml:space="preserve">and </w:delText>
        </w:r>
        <w:r w:rsidRPr="00CC30E1" w:rsidDel="0038572D">
          <w:rPr>
            <w:lang w:val="en-AU"/>
          </w:rPr>
          <w:delText xml:space="preserve">lower levels (Figure 2c).  </w:delText>
        </w:r>
      </w:del>
      <w:r w:rsidRPr="00CC30E1">
        <w:rPr>
          <w:lang w:val="en-AU"/>
        </w:rPr>
        <w:t>Ammonium, mercury</w:t>
      </w:r>
      <w:ins w:id="710" w:author="Rachael Maree Woods" w:date="2016-02-26T10:42:00Z">
        <w:r w:rsidR="00AC757B" w:rsidRPr="00CC30E1">
          <w:rPr>
            <w:lang w:val="en-AU"/>
          </w:rPr>
          <w:t>,</w:t>
        </w:r>
      </w:ins>
      <w:r w:rsidRPr="00CC30E1">
        <w:rPr>
          <w:lang w:val="en-AU"/>
        </w:rPr>
        <w:t xml:space="preserve"> </w:t>
      </w:r>
      <w:del w:id="711" w:author="Rachael Maree Woods" w:date="2016-02-26T10:42:00Z">
        <w:r w:rsidRPr="00CC30E1" w:rsidDel="00AC757B">
          <w:rPr>
            <w:lang w:val="en-AU"/>
          </w:rPr>
          <w:delText xml:space="preserve">and </w:delText>
        </w:r>
      </w:del>
      <w:r w:rsidRPr="00CC30E1">
        <w:rPr>
          <w:lang w:val="en-AU"/>
        </w:rPr>
        <w:t xml:space="preserve">pH </w:t>
      </w:r>
      <w:ins w:id="712" w:author="Rachael Maree Woods" w:date="2016-02-26T10:42:00Z">
        <w:r w:rsidR="00AC757B" w:rsidRPr="00CC30E1">
          <w:rPr>
            <w:lang w:val="en-AU"/>
          </w:rPr>
          <w:t xml:space="preserve">and salinity </w:t>
        </w:r>
      </w:ins>
      <w:r w:rsidRPr="00CC30E1">
        <w:rPr>
          <w:lang w:val="en-AU"/>
        </w:rPr>
        <w:t>did not result in a significant effect on survivorship probability and were dropped from the final model.</w:t>
      </w:r>
    </w:p>
    <w:p w14:paraId="77992BEE" w14:textId="77777777" w:rsidR="00B21654" w:rsidRPr="00CC30E1" w:rsidRDefault="00B21654" w:rsidP="009219E1">
      <w:pPr>
        <w:spacing w:line="480" w:lineRule="auto"/>
        <w:rPr>
          <w:lang w:val="en-AU"/>
        </w:rPr>
      </w:pPr>
    </w:p>
    <w:p w14:paraId="44122786" w14:textId="339309FA" w:rsidR="00B21654" w:rsidRPr="00CC30E1" w:rsidRDefault="00B21654" w:rsidP="009219E1">
      <w:pPr>
        <w:spacing w:line="480" w:lineRule="auto"/>
        <w:rPr>
          <w:lang w:val="en-AU"/>
        </w:rPr>
      </w:pPr>
      <w:del w:id="713" w:author="Rachael Maree Woods" w:date="2016-03-16T10:23:00Z">
        <w:r w:rsidRPr="00CC30E1" w:rsidDel="0038572D">
          <w:rPr>
            <w:lang w:val="en-AU"/>
          </w:rPr>
          <w:delText xml:space="preserve">Salinity and copper </w:delText>
        </w:r>
      </w:del>
      <w:ins w:id="714" w:author="Rachael Maree Woods" w:date="2016-03-16T10:23:00Z">
        <w:r w:rsidR="0038572D" w:rsidRPr="00CC30E1">
          <w:rPr>
            <w:lang w:val="en-AU"/>
          </w:rPr>
          <w:t xml:space="preserve">Ammonium </w:t>
        </w:r>
      </w:ins>
      <w:r w:rsidRPr="00CC30E1">
        <w:rPr>
          <w:lang w:val="en-AU"/>
        </w:rPr>
        <w:t>accounted for the highest level</w:t>
      </w:r>
      <w:r w:rsidR="00226F21" w:rsidRPr="00CC30E1">
        <w:rPr>
          <w:lang w:val="en-AU"/>
        </w:rPr>
        <w:t>s</w:t>
      </w:r>
      <w:r w:rsidRPr="00CC30E1">
        <w:rPr>
          <w:lang w:val="en-AU"/>
        </w:rPr>
        <w:t xml:space="preserve"> of variance </w:t>
      </w:r>
      <w:r w:rsidR="00142EB7" w:rsidRPr="00CC30E1">
        <w:rPr>
          <w:lang w:val="en-AU"/>
        </w:rPr>
        <w:t>for the</w:t>
      </w:r>
      <w:r w:rsidRPr="00CC30E1">
        <w:rPr>
          <w:lang w:val="en-AU"/>
        </w:rPr>
        <w:t xml:space="preserve"> fertilisation </w:t>
      </w:r>
      <w:r w:rsidR="0096619E" w:rsidRPr="00CC30E1">
        <w:rPr>
          <w:lang w:val="en-AU"/>
        </w:rPr>
        <w:t>model</w:t>
      </w:r>
      <w:r w:rsidRPr="00CC30E1">
        <w:rPr>
          <w:lang w:val="en-AU"/>
        </w:rPr>
        <w:t>, with sediment</w:t>
      </w:r>
      <w:ins w:id="715" w:author="Rachael Maree Woods" w:date="2016-03-16T10:24:00Z">
        <w:r w:rsidR="0038572D" w:rsidRPr="00CC30E1">
          <w:rPr>
            <w:lang w:val="en-AU"/>
          </w:rPr>
          <w:t>, copper</w:t>
        </w:r>
      </w:ins>
      <w:r w:rsidRPr="00CC30E1">
        <w:rPr>
          <w:lang w:val="en-AU"/>
        </w:rPr>
        <w:t xml:space="preserve"> </w:t>
      </w:r>
      <w:del w:id="716" w:author="Rachael Maree Woods" w:date="2016-03-16T10:24:00Z">
        <w:r w:rsidRPr="00CC30E1" w:rsidDel="0038572D">
          <w:rPr>
            <w:lang w:val="en-AU"/>
          </w:rPr>
          <w:delText xml:space="preserve">and </w:delText>
        </w:r>
      </w:del>
      <w:ins w:id="717" w:author="Rachael Maree Woods" w:date="2016-02-17T10:10:00Z">
        <w:r w:rsidR="00DE3BDE" w:rsidRPr="00CC30E1">
          <w:rPr>
            <w:lang w:val="en-AU"/>
          </w:rPr>
          <w:t xml:space="preserve">phosphate </w:t>
        </w:r>
      </w:ins>
      <w:ins w:id="718" w:author="Rachael Maree Woods" w:date="2016-03-16T10:24:00Z">
        <w:r w:rsidR="0038572D" w:rsidRPr="00CC30E1">
          <w:rPr>
            <w:lang w:val="en-AU"/>
          </w:rPr>
          <w:t xml:space="preserve">and salinity </w:t>
        </w:r>
      </w:ins>
      <w:del w:id="719" w:author="Rachael Maree Woods" w:date="2016-02-17T10:10:00Z">
        <w:r w:rsidRPr="00CC30E1" w:rsidDel="00DE3BDE">
          <w:rPr>
            <w:lang w:val="en-AU"/>
          </w:rPr>
          <w:delText xml:space="preserve">phosphorus </w:delText>
        </w:r>
      </w:del>
      <w:r w:rsidRPr="00CC30E1">
        <w:rPr>
          <w:lang w:val="en-AU"/>
        </w:rPr>
        <w:t xml:space="preserve">accounting for </w:t>
      </w:r>
      <w:del w:id="720" w:author="Rachael Maree Woods" w:date="2016-03-16T10:24:00Z">
        <w:r w:rsidRPr="00CC30E1" w:rsidDel="0038572D">
          <w:rPr>
            <w:lang w:val="en-AU"/>
          </w:rPr>
          <w:delText>only 10</w:delText>
        </w:r>
      </w:del>
      <w:ins w:id="721" w:author="Rachael Maree Woods" w:date="2016-03-16T10:24:00Z">
        <w:r w:rsidR="0038572D" w:rsidRPr="00CC30E1">
          <w:rPr>
            <w:lang w:val="en-AU"/>
          </w:rPr>
          <w:t>less than</w:t>
        </w:r>
      </w:ins>
      <w:ins w:id="722" w:author="Rachael Maree Woods" w:date="2016-03-16T10:25:00Z">
        <w:r w:rsidR="0038572D" w:rsidRPr="00CC30E1">
          <w:rPr>
            <w:lang w:val="en-AU"/>
          </w:rPr>
          <w:t xml:space="preserve"> 20</w:t>
        </w:r>
      </w:ins>
      <w:r w:rsidRPr="00CC30E1">
        <w:rPr>
          <w:lang w:val="en-AU"/>
        </w:rPr>
        <w:t>% of all variance</w:t>
      </w:r>
      <w:r w:rsidR="00015F10" w:rsidRPr="00CC30E1">
        <w:rPr>
          <w:lang w:val="en-AU"/>
        </w:rPr>
        <w:t xml:space="preserve"> (Table</w:t>
      </w:r>
      <w:r w:rsidR="009B0178" w:rsidRPr="00CC30E1">
        <w:rPr>
          <w:lang w:val="en-AU"/>
        </w:rPr>
        <w:t xml:space="preserve"> 4</w:t>
      </w:r>
      <w:r w:rsidR="00015F10" w:rsidRPr="00CC30E1">
        <w:rPr>
          <w:lang w:val="en-AU"/>
        </w:rPr>
        <w:t>)</w:t>
      </w:r>
      <w:r w:rsidRPr="00CC30E1">
        <w:rPr>
          <w:lang w:val="en-AU"/>
        </w:rPr>
        <w:t xml:space="preserve">. </w:t>
      </w:r>
      <w:ins w:id="723" w:author="Rachael Maree Woods" w:date="2016-03-16T10:25:00Z">
        <w:r w:rsidR="0038572D" w:rsidRPr="00CC30E1">
          <w:rPr>
            <w:lang w:val="en-AU"/>
          </w:rPr>
          <w:t xml:space="preserve">Lead </w:t>
        </w:r>
      </w:ins>
      <w:del w:id="724" w:author="Rachael Maree Woods" w:date="2016-03-16T10:25:00Z">
        <w:r w:rsidRPr="00CC30E1" w:rsidDel="0038572D">
          <w:rPr>
            <w:lang w:val="en-AU"/>
          </w:rPr>
          <w:delText xml:space="preserve">Copper and temperature </w:delText>
        </w:r>
      </w:del>
      <w:r w:rsidRPr="00CC30E1">
        <w:rPr>
          <w:lang w:val="en-AU"/>
        </w:rPr>
        <w:t>account</w:t>
      </w:r>
      <w:r w:rsidR="004C29EC" w:rsidRPr="00CC30E1">
        <w:rPr>
          <w:lang w:val="en-AU"/>
        </w:rPr>
        <w:t>ed</w:t>
      </w:r>
      <w:r w:rsidRPr="00CC30E1">
        <w:rPr>
          <w:lang w:val="en-AU"/>
        </w:rPr>
        <w:t xml:space="preserve"> for the </w:t>
      </w:r>
      <w:r w:rsidR="0061732D" w:rsidRPr="00CC30E1">
        <w:rPr>
          <w:lang w:val="en-AU"/>
        </w:rPr>
        <w:t xml:space="preserve">highest levels of </w:t>
      </w:r>
      <w:r w:rsidRPr="00CC30E1">
        <w:rPr>
          <w:lang w:val="en-AU"/>
        </w:rPr>
        <w:t xml:space="preserve">variance </w:t>
      </w:r>
      <w:r w:rsidR="0061732D" w:rsidRPr="00CC30E1">
        <w:rPr>
          <w:lang w:val="en-AU"/>
        </w:rPr>
        <w:t xml:space="preserve">for </w:t>
      </w:r>
      <w:r w:rsidRPr="00CC30E1">
        <w:rPr>
          <w:lang w:val="en-AU"/>
        </w:rPr>
        <w:t>the survivorship model</w:t>
      </w:r>
      <w:r w:rsidR="00F5088B" w:rsidRPr="00CC30E1">
        <w:rPr>
          <w:lang w:val="en-AU"/>
        </w:rPr>
        <w:t>,</w:t>
      </w:r>
      <w:r w:rsidRPr="00CC30E1">
        <w:rPr>
          <w:lang w:val="en-AU"/>
        </w:rPr>
        <w:t xml:space="preserve"> with salinity and </w:t>
      </w:r>
      <w:del w:id="725" w:author="Rachael Maree Woods" w:date="2016-03-16T10:25:00Z">
        <w:r w:rsidRPr="00CC30E1" w:rsidDel="0038572D">
          <w:rPr>
            <w:lang w:val="en-AU"/>
          </w:rPr>
          <w:delText xml:space="preserve">lead </w:delText>
        </w:r>
      </w:del>
      <w:ins w:id="726" w:author="Rachael Maree Woods" w:date="2016-03-16T10:25:00Z">
        <w:r w:rsidR="0038572D" w:rsidRPr="00CC30E1">
          <w:rPr>
            <w:lang w:val="en-AU"/>
          </w:rPr>
          <w:t xml:space="preserve">copper </w:t>
        </w:r>
      </w:ins>
      <w:r w:rsidRPr="00CC30E1">
        <w:rPr>
          <w:lang w:val="en-AU"/>
        </w:rPr>
        <w:t>accounting for a minimal amount</w:t>
      </w:r>
      <w:del w:id="727" w:author="Rachael Maree Woods" w:date="2016-03-16T14:24:00Z">
        <w:r w:rsidRPr="00CC30E1" w:rsidDel="003A70C9">
          <w:rPr>
            <w:lang w:val="en-AU"/>
          </w:rPr>
          <w:delText xml:space="preserve"> (Table 4)</w:delText>
        </w:r>
      </w:del>
      <w:r w:rsidRPr="00CC30E1">
        <w:rPr>
          <w:lang w:val="en-AU"/>
        </w:rPr>
        <w:t>.</w:t>
      </w:r>
    </w:p>
    <w:p w14:paraId="0DA53C8A" w14:textId="77777777" w:rsidR="00C9425C" w:rsidRPr="00CC30E1" w:rsidRDefault="00C9425C" w:rsidP="009219E1">
      <w:pPr>
        <w:spacing w:line="480" w:lineRule="auto"/>
        <w:rPr>
          <w:lang w:val="en-AU"/>
        </w:rPr>
      </w:pPr>
    </w:p>
    <w:p w14:paraId="07F1D83F" w14:textId="120389DD" w:rsidR="00C36E52" w:rsidRPr="00CC30E1" w:rsidDel="001B2051" w:rsidRDefault="00ED72A1" w:rsidP="00C36E52">
      <w:pPr>
        <w:pStyle w:val="NoSpacing"/>
        <w:spacing w:line="480" w:lineRule="auto"/>
        <w:rPr>
          <w:del w:id="728" w:author="Rachael Maree Woods" w:date="2016-02-26T11:24:00Z"/>
          <w:rFonts w:ascii="Times New Roman" w:eastAsia="Times New Roman" w:hAnsi="Times New Roman"/>
          <w:sz w:val="24"/>
          <w:szCs w:val="20"/>
          <w:lang w:eastAsia="de-DE"/>
        </w:rPr>
      </w:pPr>
      <w:del w:id="729" w:author="Josh Madin" w:date="2016-03-18T15:39:00Z">
        <w:r w:rsidRPr="003915DC" w:rsidDel="009D5F34">
          <w:rPr>
            <w:rFonts w:ascii="Times New Roman" w:eastAsia="Times New Roman" w:hAnsi="Times New Roman"/>
            <w:sz w:val="24"/>
            <w:szCs w:val="20"/>
            <w:lang w:eastAsia="de-DE"/>
            <w:rPrChange w:id="730" w:author="Rachael Maree Woods" w:date="2016-03-24T10:03:00Z">
              <w:rPr/>
            </w:rPrChange>
          </w:rPr>
          <w:delText>By way of example</w:delText>
        </w:r>
      </w:del>
      <w:ins w:id="731" w:author="Rachael Maree Woods" w:date="2016-02-26T10:43:00Z">
        <w:del w:id="732" w:author="Josh Madin" w:date="2016-03-18T15:39:00Z">
          <w:r w:rsidR="00C36E52" w:rsidRPr="003915DC" w:rsidDel="009D5F34">
            <w:rPr>
              <w:rFonts w:ascii="Times New Roman" w:eastAsia="Times New Roman" w:hAnsi="Times New Roman"/>
              <w:sz w:val="24"/>
              <w:szCs w:val="20"/>
              <w:lang w:eastAsia="de-DE"/>
              <w:rPrChange w:id="733" w:author="Rachael Maree Woods" w:date="2016-03-24T10:03:00Z">
                <w:rPr/>
              </w:rPrChange>
            </w:rPr>
            <w:delText xml:space="preserve"> we used real-world water samples collected from Chowder Bay, Mona Vale and Lizard Island to </w:delText>
          </w:r>
        </w:del>
      </w:ins>
      <w:ins w:id="734" w:author="Rachael Maree Woods" w:date="2016-02-26T10:44:00Z">
        <w:del w:id="735" w:author="Josh Madin" w:date="2016-03-18T15:39:00Z">
          <w:r w:rsidR="00C36E52" w:rsidRPr="003915DC" w:rsidDel="009D5F34">
            <w:rPr>
              <w:rFonts w:ascii="Times New Roman" w:eastAsia="Times New Roman" w:hAnsi="Times New Roman"/>
              <w:sz w:val="24"/>
              <w:szCs w:val="20"/>
              <w:lang w:eastAsia="de-DE"/>
              <w:rPrChange w:id="736" w:author="Rachael Maree Woods" w:date="2016-03-24T10:03:00Z">
                <w:rPr/>
              </w:rPrChange>
            </w:rPr>
            <w:delText>assess</w:delText>
          </w:r>
        </w:del>
      </w:ins>
      <w:ins w:id="737" w:author="Rachael Maree Woods" w:date="2016-02-26T10:43:00Z">
        <w:del w:id="738" w:author="Josh Madin" w:date="2016-03-18T15:39:00Z">
          <w:r w:rsidR="00C36E52" w:rsidRPr="003915DC" w:rsidDel="009D5F34">
            <w:rPr>
              <w:rFonts w:ascii="Times New Roman" w:eastAsia="Times New Roman" w:hAnsi="Times New Roman"/>
              <w:sz w:val="24"/>
              <w:szCs w:val="20"/>
              <w:lang w:eastAsia="de-DE"/>
              <w:rPrChange w:id="739" w:author="Rachael Maree Woods" w:date="2016-03-24T10:03:00Z">
                <w:rPr/>
              </w:rPrChange>
            </w:rPr>
            <w:delText xml:space="preserve"> the </w:delText>
          </w:r>
        </w:del>
      </w:ins>
      <w:ins w:id="740" w:author="Rachael Maree Woods" w:date="2016-02-26T10:44:00Z">
        <w:del w:id="741" w:author="Josh Madin" w:date="2016-03-18T15:39:00Z">
          <w:r w:rsidR="00C36E52" w:rsidRPr="003915DC" w:rsidDel="009D5F34">
            <w:rPr>
              <w:rFonts w:ascii="Times New Roman" w:eastAsia="Times New Roman" w:hAnsi="Times New Roman"/>
              <w:sz w:val="24"/>
              <w:szCs w:val="20"/>
              <w:lang w:eastAsia="de-DE"/>
              <w:rPrChange w:id="742" w:author="Rachael Maree Woods" w:date="2016-03-24T10:03:00Z">
                <w:rPr/>
              </w:rPrChange>
            </w:rPr>
            <w:delText>probability of success</w:delText>
          </w:r>
          <w:r w:rsidR="00127D4A" w:rsidRPr="003915DC" w:rsidDel="009D5F34">
            <w:rPr>
              <w:rFonts w:ascii="Times New Roman" w:eastAsia="Times New Roman" w:hAnsi="Times New Roman"/>
              <w:sz w:val="24"/>
              <w:szCs w:val="20"/>
              <w:lang w:eastAsia="de-DE"/>
              <w:rPrChange w:id="743" w:author="Rachael Maree Woods" w:date="2016-03-24T10:03:00Z">
                <w:rPr/>
              </w:rPrChange>
            </w:rPr>
            <w:delText xml:space="preserve"> under</w:delText>
          </w:r>
        </w:del>
      </w:ins>
      <w:ins w:id="744" w:author="Rachael Maree Woods" w:date="2016-02-26T11:20:00Z">
        <w:del w:id="745" w:author="Josh Madin" w:date="2016-03-18T15:39:00Z">
          <w:r w:rsidR="00127D4A" w:rsidRPr="003915DC" w:rsidDel="009D5F34">
            <w:rPr>
              <w:rFonts w:ascii="Times New Roman" w:eastAsia="Times New Roman" w:hAnsi="Times New Roman"/>
              <w:sz w:val="24"/>
              <w:szCs w:val="20"/>
              <w:lang w:eastAsia="de-DE"/>
              <w:rPrChange w:id="746" w:author="Rachael Maree Woods" w:date="2016-03-24T10:03:00Z">
                <w:rPr/>
              </w:rPrChange>
            </w:rPr>
            <w:delText xml:space="preserve"> varying</w:delText>
          </w:r>
        </w:del>
      </w:ins>
      <w:ins w:id="747" w:author="Rachael Maree Woods" w:date="2016-02-26T10:44:00Z">
        <w:del w:id="748" w:author="Josh Madin" w:date="2016-03-18T15:39:00Z">
          <w:r w:rsidR="00C36E52" w:rsidRPr="003915DC" w:rsidDel="009D5F34">
            <w:rPr>
              <w:rFonts w:ascii="Times New Roman" w:eastAsia="Times New Roman" w:hAnsi="Times New Roman"/>
              <w:sz w:val="24"/>
              <w:szCs w:val="20"/>
              <w:lang w:eastAsia="de-DE"/>
              <w:rPrChange w:id="749" w:author="Rachael Maree Woods" w:date="2016-03-24T10:03:00Z">
                <w:rPr/>
              </w:rPrChange>
            </w:rPr>
            <w:delText xml:space="preserve"> water </w:delText>
          </w:r>
        </w:del>
      </w:ins>
      <w:del w:id="750" w:author="Josh Madin" w:date="2016-03-18T15:39:00Z">
        <w:r w:rsidRPr="003915DC" w:rsidDel="009D5F34">
          <w:rPr>
            <w:rFonts w:ascii="Times New Roman" w:eastAsia="Times New Roman" w:hAnsi="Times New Roman"/>
            <w:sz w:val="24"/>
            <w:szCs w:val="20"/>
            <w:lang w:eastAsia="de-DE"/>
            <w:rPrChange w:id="751" w:author="Rachael Maree Woods" w:date="2016-03-24T10:03:00Z">
              <w:rPr/>
            </w:rPrChange>
          </w:rPr>
          <w:delText xml:space="preserve">, </w:delText>
        </w:r>
      </w:del>
      <w:ins w:id="752" w:author="Rachael Maree Woods" w:date="2016-02-26T10:44:00Z">
        <w:del w:id="753" w:author="Josh Madin" w:date="2016-03-18T15:39:00Z">
          <w:r w:rsidR="00C36E52" w:rsidRPr="003915DC" w:rsidDel="009D5F34">
            <w:rPr>
              <w:rFonts w:ascii="Times New Roman" w:eastAsia="Times New Roman" w:hAnsi="Times New Roman"/>
              <w:sz w:val="24"/>
              <w:szCs w:val="20"/>
              <w:lang w:eastAsia="de-DE"/>
              <w:rPrChange w:id="754" w:author="Rachael Maree Woods" w:date="2016-03-24T10:03:00Z">
                <w:rPr/>
              </w:rPrChange>
            </w:rPr>
            <w:delText>quality</w:delText>
          </w:r>
        </w:del>
      </w:ins>
      <w:ins w:id="755" w:author="Josh Madin" w:date="2016-03-18T15:39:00Z">
        <w:r w:rsidR="009D5F34" w:rsidRPr="003915DC">
          <w:rPr>
            <w:rFonts w:ascii="Times New Roman" w:eastAsia="Times New Roman" w:hAnsi="Times New Roman"/>
            <w:sz w:val="24"/>
            <w:szCs w:val="20"/>
            <w:lang w:eastAsia="de-DE"/>
            <w:rPrChange w:id="756" w:author="Rachael Maree Woods" w:date="2016-03-24T10:03:00Z">
              <w:rPr/>
            </w:rPrChange>
          </w:rPr>
          <w:t xml:space="preserve">Based on the water samples collected to demonstrate the models, </w:t>
        </w:r>
      </w:ins>
      <w:ins w:id="757" w:author="Josh Madin" w:date="2016-03-18T15:41:00Z">
        <w:r w:rsidR="009D5F34" w:rsidRPr="003915DC">
          <w:rPr>
            <w:rFonts w:ascii="Times New Roman" w:eastAsia="Times New Roman" w:hAnsi="Times New Roman"/>
            <w:sz w:val="24"/>
            <w:szCs w:val="20"/>
            <w:lang w:eastAsia="de-DE"/>
            <w:rPrChange w:id="758" w:author="Rachael Maree Woods" w:date="2016-03-24T10:03:00Z">
              <w:rPr/>
            </w:rPrChange>
          </w:rPr>
          <w:t xml:space="preserve">the two early life history stages were predicted to do poorly in </w:t>
        </w:r>
      </w:ins>
      <w:ins w:id="759" w:author="Rachael Maree Woods" w:date="2016-02-26T10:44:00Z">
        <w:del w:id="760" w:author="Josh Madin" w:date="2016-03-18T15:40:00Z">
          <w:r w:rsidR="00C36E52" w:rsidRPr="003915DC" w:rsidDel="009D5F34">
            <w:rPr>
              <w:rFonts w:ascii="Times New Roman" w:eastAsia="Times New Roman" w:hAnsi="Times New Roman"/>
              <w:sz w:val="24"/>
              <w:szCs w:val="20"/>
              <w:lang w:eastAsia="de-DE"/>
              <w:rPrChange w:id="761" w:author="Rachael Maree Woods" w:date="2016-03-24T10:03:00Z">
                <w:rPr/>
              </w:rPrChange>
            </w:rPr>
            <w:delText xml:space="preserve">. </w:delText>
          </w:r>
        </w:del>
      </w:ins>
      <w:ins w:id="762" w:author="Rachael Maree Woods" w:date="2016-02-26T11:21:00Z">
        <w:r w:rsidR="004C175C" w:rsidRPr="003915DC">
          <w:rPr>
            <w:rFonts w:ascii="Times New Roman" w:eastAsia="Times New Roman" w:hAnsi="Times New Roman"/>
            <w:sz w:val="24"/>
            <w:szCs w:val="20"/>
            <w:lang w:eastAsia="de-DE"/>
            <w:rPrChange w:id="763" w:author="Rachael Maree Woods" w:date="2016-03-24T10:03:00Z">
              <w:rPr/>
            </w:rPrChange>
          </w:rPr>
          <w:t xml:space="preserve">Chowder </w:t>
        </w:r>
        <w:del w:id="764" w:author="Josh Madin" w:date="2016-03-18T15:40:00Z">
          <w:r w:rsidR="004C175C" w:rsidRPr="003915DC" w:rsidDel="009D5F34">
            <w:rPr>
              <w:rFonts w:ascii="Times New Roman" w:eastAsia="Times New Roman" w:hAnsi="Times New Roman"/>
              <w:sz w:val="24"/>
              <w:szCs w:val="20"/>
              <w:lang w:eastAsia="de-DE"/>
              <w:rPrChange w:id="765" w:author="Rachael Maree Woods" w:date="2016-03-24T10:03:00Z">
                <w:rPr/>
              </w:rPrChange>
            </w:rPr>
            <w:delText>b</w:delText>
          </w:r>
        </w:del>
      </w:ins>
      <w:ins w:id="766" w:author="Josh Madin" w:date="2016-03-18T15:40:00Z">
        <w:r w:rsidR="009D5F34" w:rsidRPr="003915DC">
          <w:rPr>
            <w:rFonts w:ascii="Times New Roman" w:eastAsia="Times New Roman" w:hAnsi="Times New Roman"/>
            <w:sz w:val="24"/>
            <w:szCs w:val="20"/>
            <w:lang w:eastAsia="de-DE"/>
            <w:rPrChange w:id="767" w:author="Rachael Maree Woods" w:date="2016-03-24T10:03:00Z">
              <w:rPr/>
            </w:rPrChange>
          </w:rPr>
          <w:t>B</w:t>
        </w:r>
      </w:ins>
      <w:ins w:id="768" w:author="Rachael Maree Woods" w:date="2016-02-26T11:21:00Z">
        <w:r w:rsidR="004C175C" w:rsidRPr="003915DC">
          <w:rPr>
            <w:rFonts w:ascii="Times New Roman" w:eastAsia="Times New Roman" w:hAnsi="Times New Roman"/>
            <w:sz w:val="24"/>
            <w:szCs w:val="20"/>
            <w:lang w:eastAsia="de-DE"/>
            <w:rPrChange w:id="769" w:author="Rachael Maree Woods" w:date="2016-03-24T10:03:00Z">
              <w:rPr/>
            </w:rPrChange>
          </w:rPr>
          <w:t>ay</w:t>
        </w:r>
      </w:ins>
      <w:ins w:id="770" w:author="Rachael Maree Woods" w:date="2016-02-26T10:47:00Z">
        <w:r w:rsidR="00E71073" w:rsidRPr="003915DC">
          <w:rPr>
            <w:rFonts w:ascii="Times New Roman" w:eastAsia="Times New Roman" w:hAnsi="Times New Roman"/>
            <w:sz w:val="24"/>
            <w:szCs w:val="20"/>
            <w:lang w:eastAsia="de-DE"/>
            <w:rPrChange w:id="771" w:author="Rachael Maree Woods" w:date="2016-03-24T10:03:00Z">
              <w:rPr/>
            </w:rPrChange>
          </w:rPr>
          <w:t xml:space="preserve"> </w:t>
        </w:r>
      </w:ins>
      <w:ins w:id="772" w:author="Josh Madin" w:date="2016-03-18T15:40:00Z">
        <w:r w:rsidR="009D5F34" w:rsidRPr="003915DC">
          <w:rPr>
            <w:rFonts w:ascii="Times New Roman" w:eastAsia="Times New Roman" w:hAnsi="Times New Roman"/>
            <w:sz w:val="24"/>
            <w:szCs w:val="20"/>
            <w:lang w:eastAsia="de-DE"/>
            <w:rPrChange w:id="773" w:author="Rachael Maree Woods" w:date="2016-03-24T10:03:00Z">
              <w:rPr/>
            </w:rPrChange>
          </w:rPr>
          <w:t>(</w:t>
        </w:r>
      </w:ins>
      <w:ins w:id="774" w:author="Rachael Maree Woods" w:date="2016-02-26T10:47:00Z">
        <w:r w:rsidR="00E71073" w:rsidRPr="003915DC">
          <w:rPr>
            <w:rFonts w:ascii="Times New Roman" w:eastAsia="Times New Roman" w:hAnsi="Times New Roman"/>
            <w:sz w:val="24"/>
            <w:szCs w:val="20"/>
            <w:lang w:eastAsia="de-DE"/>
            <w:rPrChange w:id="775" w:author="Rachael Maree Woods" w:date="2016-03-24T10:03:00Z">
              <w:rPr/>
            </w:rPrChange>
          </w:rPr>
          <w:t>within Sydne</w:t>
        </w:r>
      </w:ins>
      <w:ins w:id="776" w:author="Rachael Maree Woods" w:date="2016-02-26T10:48:00Z">
        <w:r w:rsidR="00E71073" w:rsidRPr="003915DC">
          <w:rPr>
            <w:rFonts w:ascii="Times New Roman" w:eastAsia="Times New Roman" w:hAnsi="Times New Roman"/>
            <w:sz w:val="24"/>
            <w:szCs w:val="20"/>
            <w:lang w:eastAsia="de-DE"/>
            <w:rPrChange w:id="777" w:author="Rachael Maree Woods" w:date="2016-03-24T10:03:00Z">
              <w:rPr/>
            </w:rPrChange>
          </w:rPr>
          <w:t>y</w:t>
        </w:r>
      </w:ins>
      <w:ins w:id="778" w:author="Josh Madin" w:date="2016-03-18T15:40:00Z">
        <w:r w:rsidR="009D5F34" w:rsidRPr="003915DC">
          <w:rPr>
            <w:rFonts w:ascii="Times New Roman" w:eastAsia="Times New Roman" w:hAnsi="Times New Roman"/>
            <w:sz w:val="24"/>
            <w:szCs w:val="20"/>
            <w:lang w:eastAsia="de-DE"/>
            <w:rPrChange w:id="779" w:author="Rachael Maree Woods" w:date="2016-03-24T10:03:00Z">
              <w:rPr/>
            </w:rPrChange>
          </w:rPr>
          <w:t xml:space="preserve"> Harbour)</w:t>
        </w:r>
      </w:ins>
      <w:ins w:id="780" w:author="Rachael Maree Woods" w:date="2016-02-26T10:48:00Z">
        <w:r w:rsidR="00E71073" w:rsidRPr="003915DC">
          <w:rPr>
            <w:rFonts w:ascii="Times New Roman" w:eastAsia="Times New Roman" w:hAnsi="Times New Roman"/>
            <w:sz w:val="24"/>
            <w:szCs w:val="20"/>
            <w:lang w:eastAsia="de-DE"/>
            <w:rPrChange w:id="781" w:author="Rachael Maree Woods" w:date="2016-03-24T10:03:00Z">
              <w:rPr/>
            </w:rPrChange>
          </w:rPr>
          <w:t xml:space="preserve"> </w:t>
        </w:r>
        <w:del w:id="782" w:author="Josh Madin" w:date="2016-03-18T15:41:00Z">
          <w:r w:rsidR="00E71073" w:rsidRPr="003915DC" w:rsidDel="009D5F34">
            <w:rPr>
              <w:rFonts w:ascii="Times New Roman" w:eastAsia="Times New Roman" w:hAnsi="Times New Roman"/>
              <w:sz w:val="24"/>
              <w:szCs w:val="20"/>
              <w:lang w:eastAsia="de-DE"/>
              <w:rPrChange w:id="783" w:author="Rachael Maree Woods" w:date="2016-03-24T10:03:00Z">
                <w:rPr/>
              </w:rPrChange>
            </w:rPr>
            <w:delText xml:space="preserve">showed </w:delText>
          </w:r>
        </w:del>
      </w:ins>
      <w:ins w:id="784" w:author="Josh Madin" w:date="2016-03-18T15:41:00Z">
        <w:r w:rsidR="009D5F34" w:rsidRPr="003915DC">
          <w:rPr>
            <w:rFonts w:ascii="Times New Roman" w:eastAsia="Times New Roman" w:hAnsi="Times New Roman"/>
            <w:sz w:val="24"/>
            <w:szCs w:val="20"/>
            <w:lang w:eastAsia="de-DE"/>
            <w:rPrChange w:id="785" w:author="Rachael Maree Woods" w:date="2016-03-24T10:03:00Z">
              <w:rPr/>
            </w:rPrChange>
          </w:rPr>
          <w:t xml:space="preserve">water compared </w:t>
        </w:r>
      </w:ins>
      <w:ins w:id="786" w:author="Rachael Maree Woods" w:date="2016-02-26T11:21:00Z">
        <w:del w:id="787" w:author="Josh Madin" w:date="2016-03-18T15:41:00Z">
          <w:r w:rsidR="004C175C" w:rsidRPr="003915DC" w:rsidDel="009D5F34">
            <w:rPr>
              <w:rFonts w:ascii="Times New Roman" w:eastAsia="Times New Roman" w:hAnsi="Times New Roman"/>
              <w:sz w:val="24"/>
              <w:szCs w:val="20"/>
              <w:lang w:eastAsia="de-DE"/>
              <w:rPrChange w:id="788" w:author="Rachael Maree Woods" w:date="2016-03-24T10:03:00Z">
                <w:rPr/>
              </w:rPrChange>
            </w:rPr>
            <w:delText xml:space="preserve">a </w:delText>
          </w:r>
        </w:del>
      </w:ins>
      <w:ins w:id="789" w:author="Rachael Maree Woods" w:date="2016-02-26T11:22:00Z">
        <w:del w:id="790" w:author="Josh Madin" w:date="2016-03-18T15:41:00Z">
          <w:r w:rsidR="004C175C" w:rsidRPr="003915DC" w:rsidDel="009D5F34">
            <w:rPr>
              <w:rFonts w:ascii="Times New Roman" w:eastAsia="Times New Roman" w:hAnsi="Times New Roman"/>
              <w:sz w:val="24"/>
              <w:szCs w:val="20"/>
              <w:lang w:eastAsia="de-DE"/>
              <w:rPrChange w:id="791" w:author="Rachael Maree Woods" w:date="2016-03-24T10:03:00Z">
                <w:rPr/>
              </w:rPrChange>
            </w:rPr>
            <w:delText>consistently</w:delText>
          </w:r>
        </w:del>
      </w:ins>
      <w:ins w:id="792" w:author="Rachael Maree Woods" w:date="2016-02-26T11:21:00Z">
        <w:del w:id="793" w:author="Josh Madin" w:date="2016-03-18T15:41:00Z">
          <w:r w:rsidR="004C175C" w:rsidRPr="003915DC" w:rsidDel="009D5F34">
            <w:rPr>
              <w:rFonts w:ascii="Times New Roman" w:eastAsia="Times New Roman" w:hAnsi="Times New Roman"/>
              <w:sz w:val="24"/>
              <w:szCs w:val="20"/>
              <w:lang w:eastAsia="de-DE"/>
              <w:rPrChange w:id="794" w:author="Rachael Maree Woods" w:date="2016-03-24T10:03:00Z">
                <w:rPr/>
              </w:rPrChange>
            </w:rPr>
            <w:delText xml:space="preserve"> lower level of success </w:delText>
          </w:r>
        </w:del>
      </w:ins>
      <w:ins w:id="795" w:author="Rachael Maree Woods" w:date="2016-02-26T11:22:00Z">
        <w:del w:id="796" w:author="Josh Madin" w:date="2016-03-18T15:41:00Z">
          <w:r w:rsidR="004C175C" w:rsidRPr="003915DC" w:rsidDel="009D5F34">
            <w:rPr>
              <w:rFonts w:ascii="Times New Roman" w:eastAsia="Times New Roman" w:hAnsi="Times New Roman"/>
              <w:sz w:val="24"/>
              <w:szCs w:val="20"/>
              <w:lang w:eastAsia="de-DE"/>
              <w:rPrChange w:id="797" w:author="Rachael Maree Woods" w:date="2016-03-24T10:03:00Z">
                <w:rPr/>
              </w:rPrChange>
            </w:rPr>
            <w:delText xml:space="preserve">for both fertilisation and larval survivorship </w:delText>
          </w:r>
        </w:del>
        <w:r w:rsidR="004C175C" w:rsidRPr="003915DC">
          <w:rPr>
            <w:rFonts w:ascii="Times New Roman" w:eastAsia="Times New Roman" w:hAnsi="Times New Roman"/>
            <w:sz w:val="24"/>
            <w:szCs w:val="20"/>
            <w:lang w:eastAsia="de-DE"/>
            <w:rPrChange w:id="798" w:author="Rachael Maree Woods" w:date="2016-03-24T10:03:00Z">
              <w:rPr/>
            </w:rPrChange>
          </w:rPr>
          <w:t xml:space="preserve">with </w:t>
        </w:r>
      </w:ins>
      <w:ins w:id="799" w:author="Rachael Maree Woods" w:date="2016-03-16T09:47:00Z">
        <w:del w:id="800" w:author="Josh Madin" w:date="2016-03-18T15:41:00Z">
          <w:r w:rsidR="00AB1F3E" w:rsidRPr="003915DC" w:rsidDel="009D5F34">
            <w:rPr>
              <w:rFonts w:ascii="Times New Roman" w:eastAsia="Times New Roman" w:hAnsi="Times New Roman"/>
              <w:sz w:val="24"/>
              <w:szCs w:val="20"/>
              <w:lang w:eastAsia="de-DE"/>
              <w:rPrChange w:id="801" w:author="Rachael Maree Woods" w:date="2016-03-24T10:03:00Z">
                <w:rPr/>
              </w:rPrChange>
            </w:rPr>
            <w:delText>Lizard Island</w:delText>
          </w:r>
        </w:del>
      </w:ins>
      <w:ins w:id="802" w:author="Rachael Maree Woods" w:date="2016-02-26T11:23:00Z">
        <w:del w:id="803" w:author="Josh Madin" w:date="2016-03-18T15:41:00Z">
          <w:r w:rsidR="004C175C" w:rsidRPr="003915DC" w:rsidDel="009D5F34">
            <w:rPr>
              <w:rFonts w:ascii="Times New Roman" w:eastAsia="Times New Roman" w:hAnsi="Times New Roman"/>
              <w:sz w:val="24"/>
              <w:szCs w:val="20"/>
              <w:lang w:eastAsia="de-DE"/>
              <w:rPrChange w:id="804" w:author="Rachael Maree Woods" w:date="2016-03-24T10:03:00Z">
                <w:rPr/>
              </w:rPrChange>
            </w:rPr>
            <w:delText xml:space="preserve"> and </w:delText>
          </w:r>
        </w:del>
      </w:ins>
      <w:ins w:id="805" w:author="Rachael Maree Woods" w:date="2016-03-16T09:47:00Z">
        <w:r w:rsidR="00AB1F3E" w:rsidRPr="003915DC">
          <w:rPr>
            <w:rFonts w:ascii="Times New Roman" w:eastAsia="Times New Roman" w:hAnsi="Times New Roman"/>
            <w:sz w:val="24"/>
            <w:szCs w:val="20"/>
            <w:lang w:eastAsia="de-DE"/>
            <w:rPrChange w:id="806" w:author="Rachael Maree Woods" w:date="2016-03-24T10:03:00Z">
              <w:rPr/>
            </w:rPrChange>
          </w:rPr>
          <w:t>Mona Vale</w:t>
        </w:r>
      </w:ins>
      <w:ins w:id="807" w:author="Josh Madin" w:date="2016-03-18T15:41:00Z">
        <w:r w:rsidR="009D5F34" w:rsidRPr="003915DC">
          <w:rPr>
            <w:rFonts w:ascii="Times New Roman" w:eastAsia="Times New Roman" w:hAnsi="Times New Roman"/>
            <w:sz w:val="24"/>
            <w:szCs w:val="20"/>
            <w:lang w:eastAsia="de-DE"/>
            <w:rPrChange w:id="808" w:author="Rachael Maree Woods" w:date="2016-03-24T10:03:00Z">
              <w:rPr/>
            </w:rPrChange>
          </w:rPr>
          <w:t xml:space="preserve"> (outside Sydney Harbour)</w:t>
        </w:r>
      </w:ins>
      <w:ins w:id="809" w:author="Rachael Maree Woods" w:date="2016-02-26T11:23:00Z">
        <w:r w:rsidR="004C175C" w:rsidRPr="003915DC">
          <w:rPr>
            <w:rFonts w:ascii="Times New Roman" w:eastAsia="Times New Roman" w:hAnsi="Times New Roman"/>
            <w:sz w:val="24"/>
            <w:szCs w:val="20"/>
            <w:lang w:eastAsia="de-DE"/>
            <w:rPrChange w:id="810" w:author="Rachael Maree Woods" w:date="2016-03-24T10:03:00Z">
              <w:rPr/>
            </w:rPrChange>
          </w:rPr>
          <w:t xml:space="preserve"> </w:t>
        </w:r>
      </w:ins>
      <w:ins w:id="811" w:author="Josh Madin" w:date="2016-03-18T15:41:00Z">
        <w:r w:rsidR="009D5F34" w:rsidRPr="003915DC">
          <w:rPr>
            <w:rFonts w:ascii="Times New Roman" w:eastAsia="Times New Roman" w:hAnsi="Times New Roman"/>
            <w:sz w:val="24"/>
            <w:szCs w:val="20"/>
            <w:lang w:eastAsia="de-DE"/>
            <w:rPrChange w:id="812" w:author="Rachael Maree Woods" w:date="2016-03-24T10:03:00Z">
              <w:rPr/>
            </w:rPrChange>
          </w:rPr>
          <w:t xml:space="preserve">and </w:t>
        </w:r>
      </w:ins>
      <w:ins w:id="813" w:author="Josh Madin" w:date="2016-03-18T15:42:00Z">
        <w:r w:rsidR="009D5F34" w:rsidRPr="003915DC">
          <w:rPr>
            <w:rFonts w:ascii="Times New Roman" w:eastAsia="Times New Roman" w:hAnsi="Times New Roman"/>
            <w:sz w:val="24"/>
            <w:szCs w:val="20"/>
            <w:lang w:eastAsia="de-DE"/>
            <w:rPrChange w:id="814" w:author="Rachael Maree Woods" w:date="2016-03-24T10:03:00Z">
              <w:rPr/>
            </w:rPrChange>
          </w:rPr>
          <w:t xml:space="preserve">tropical </w:t>
        </w:r>
      </w:ins>
      <w:ins w:id="815" w:author="Josh Madin" w:date="2016-03-18T15:41:00Z">
        <w:r w:rsidR="009D5F34" w:rsidRPr="003915DC">
          <w:rPr>
            <w:rFonts w:ascii="Times New Roman" w:eastAsia="Times New Roman" w:hAnsi="Times New Roman"/>
            <w:sz w:val="24"/>
            <w:szCs w:val="20"/>
            <w:lang w:eastAsia="de-DE"/>
            <w:rPrChange w:id="816" w:author="Rachael Maree Woods" w:date="2016-03-24T10:03:00Z">
              <w:rPr/>
            </w:rPrChange>
          </w:rPr>
          <w:t xml:space="preserve">Lizard Island </w:t>
        </w:r>
      </w:ins>
      <w:ins w:id="817" w:author="Rachael Maree Woods" w:date="2016-02-26T11:23:00Z">
        <w:del w:id="818" w:author="Josh Madin" w:date="2016-03-18T15:42:00Z">
          <w:r w:rsidR="004C175C" w:rsidRPr="003915DC" w:rsidDel="009D5F34">
            <w:rPr>
              <w:rFonts w:ascii="Times New Roman" w:eastAsia="Times New Roman" w:hAnsi="Times New Roman"/>
              <w:sz w:val="24"/>
              <w:szCs w:val="20"/>
              <w:lang w:eastAsia="de-DE"/>
              <w:rPrChange w:id="819" w:author="Rachael Maree Woods" w:date="2016-03-24T10:03:00Z">
                <w:rPr/>
              </w:rPrChange>
            </w:rPr>
            <w:delText>showing a high level of success across both life history stage</w:delText>
          </w:r>
        </w:del>
      </w:ins>
      <w:ins w:id="820" w:author="Rachael Maree Woods" w:date="2016-03-16T10:30:00Z">
        <w:del w:id="821" w:author="Josh Madin" w:date="2016-03-18T15:42:00Z">
          <w:r w:rsidR="000D0B84" w:rsidRPr="003915DC" w:rsidDel="009D5F34">
            <w:rPr>
              <w:rFonts w:ascii="Times New Roman" w:eastAsia="Times New Roman" w:hAnsi="Times New Roman"/>
              <w:sz w:val="24"/>
              <w:szCs w:val="20"/>
              <w:lang w:eastAsia="de-DE"/>
              <w:rPrChange w:id="822" w:author="Rachael Maree Woods" w:date="2016-03-24T10:03:00Z">
                <w:rPr/>
              </w:rPrChange>
            </w:rPr>
            <w:delText xml:space="preserve">s </w:delText>
          </w:r>
        </w:del>
        <w:r w:rsidR="000D0B84" w:rsidRPr="003915DC">
          <w:rPr>
            <w:rFonts w:ascii="Times New Roman" w:eastAsia="Times New Roman" w:hAnsi="Times New Roman"/>
            <w:sz w:val="24"/>
            <w:szCs w:val="20"/>
            <w:lang w:eastAsia="de-DE"/>
            <w:rPrChange w:id="823" w:author="Rachael Maree Woods" w:date="2016-03-24T10:03:00Z">
              <w:rPr/>
            </w:rPrChange>
          </w:rPr>
          <w:t>(Figure 3)</w:t>
        </w:r>
      </w:ins>
      <w:ins w:id="824" w:author="Rachael Maree Woods" w:date="2016-02-26T11:23:00Z">
        <w:r w:rsidR="004C175C" w:rsidRPr="003915DC">
          <w:rPr>
            <w:rFonts w:ascii="Times New Roman" w:eastAsia="Times New Roman" w:hAnsi="Times New Roman"/>
            <w:sz w:val="24"/>
            <w:szCs w:val="20"/>
            <w:lang w:eastAsia="de-DE"/>
            <w:rPrChange w:id="825" w:author="Rachael Maree Woods" w:date="2016-03-24T10:03:00Z">
              <w:rPr/>
            </w:rPrChange>
          </w:rPr>
          <w:t xml:space="preserve">. </w:t>
        </w:r>
      </w:ins>
      <w:ins w:id="826" w:author="Rachael Maree Woods" w:date="2016-02-26T10:44:00Z">
        <w:del w:id="827" w:author="Josh Madin" w:date="2016-03-18T15:42:00Z">
          <w:r w:rsidR="00C36E52" w:rsidRPr="003915DC" w:rsidDel="009D5F34">
            <w:rPr>
              <w:rFonts w:ascii="Times New Roman" w:eastAsia="Times New Roman" w:hAnsi="Times New Roman"/>
              <w:sz w:val="24"/>
              <w:szCs w:val="20"/>
              <w:lang w:eastAsia="de-DE"/>
              <w:rPrChange w:id="828" w:author="Rachael Maree Woods" w:date="2016-03-24T10:03:00Z">
                <w:rPr/>
              </w:rPrChange>
            </w:rPr>
            <w:delText>We then ran a model</w:delText>
          </w:r>
        </w:del>
      </w:ins>
      <w:ins w:id="829" w:author="Josh Madin" w:date="2016-03-18T15:42:00Z">
        <w:r w:rsidR="009D5F34" w:rsidRPr="003915DC">
          <w:rPr>
            <w:rFonts w:ascii="Times New Roman" w:eastAsia="Times New Roman" w:hAnsi="Times New Roman"/>
            <w:sz w:val="24"/>
            <w:szCs w:val="20"/>
            <w:lang w:eastAsia="de-DE"/>
            <w:rPrChange w:id="830" w:author="Rachael Maree Woods" w:date="2016-03-24T10:03:00Z">
              <w:rPr/>
            </w:rPrChange>
          </w:rPr>
          <w:t>The</w:t>
        </w:r>
      </w:ins>
      <w:ins w:id="831" w:author="Rachael Maree Woods" w:date="2016-02-26T10:44:00Z">
        <w:r w:rsidR="00C36E52" w:rsidRPr="003915DC">
          <w:rPr>
            <w:rFonts w:ascii="Times New Roman" w:eastAsia="Times New Roman" w:hAnsi="Times New Roman"/>
            <w:sz w:val="24"/>
            <w:szCs w:val="20"/>
            <w:lang w:eastAsia="de-DE"/>
            <w:rPrChange w:id="832" w:author="Rachael Maree Woods" w:date="2016-03-24T10:03:00Z">
              <w:rPr/>
            </w:rPrChange>
          </w:rPr>
          <w:t xml:space="preserve"> </w:t>
        </w:r>
      </w:ins>
      <w:ins w:id="833" w:author="Rachael Maree Woods" w:date="2016-02-26T10:45:00Z">
        <w:r w:rsidR="00C36E52" w:rsidRPr="003915DC">
          <w:rPr>
            <w:rFonts w:ascii="Times New Roman" w:eastAsia="Times New Roman" w:hAnsi="Times New Roman"/>
            <w:sz w:val="24"/>
            <w:szCs w:val="20"/>
            <w:lang w:eastAsia="de-DE"/>
            <w:rPrChange w:id="834" w:author="Rachael Maree Woods" w:date="2016-03-24T10:03:00Z">
              <w:rPr/>
            </w:rPrChange>
          </w:rPr>
          <w:t>combin</w:t>
        </w:r>
        <w:del w:id="835" w:author="Josh Madin" w:date="2016-03-18T15:42:00Z">
          <w:r w:rsidR="00C36E52" w:rsidRPr="003915DC" w:rsidDel="009D5F34">
            <w:rPr>
              <w:rFonts w:ascii="Times New Roman" w:eastAsia="Times New Roman" w:hAnsi="Times New Roman"/>
              <w:sz w:val="24"/>
              <w:szCs w:val="20"/>
              <w:lang w:eastAsia="de-DE"/>
              <w:rPrChange w:id="836" w:author="Rachael Maree Woods" w:date="2016-03-24T10:03:00Z">
                <w:rPr/>
              </w:rPrChange>
            </w:rPr>
            <w:delText>ing</w:delText>
          </w:r>
        </w:del>
      </w:ins>
      <w:ins w:id="837" w:author="Josh Madin" w:date="2016-03-18T15:42:00Z">
        <w:r w:rsidR="009D5F34" w:rsidRPr="003915DC">
          <w:rPr>
            <w:rFonts w:ascii="Times New Roman" w:eastAsia="Times New Roman" w:hAnsi="Times New Roman"/>
            <w:sz w:val="24"/>
            <w:szCs w:val="20"/>
            <w:lang w:eastAsia="de-DE"/>
            <w:rPrChange w:id="838" w:author="Rachael Maree Woods" w:date="2016-03-24T10:03:00Z">
              <w:rPr/>
            </w:rPrChange>
          </w:rPr>
          <w:t>e model demonstrate the overall probability of</w:t>
        </w:r>
      </w:ins>
      <w:ins w:id="839" w:author="Rachael Maree Woods" w:date="2016-02-26T10:45:00Z">
        <w:r w:rsidR="00C36E52" w:rsidRPr="003915DC">
          <w:rPr>
            <w:rFonts w:ascii="Times New Roman" w:eastAsia="Times New Roman" w:hAnsi="Times New Roman"/>
            <w:sz w:val="24"/>
            <w:szCs w:val="20"/>
            <w:lang w:eastAsia="de-DE"/>
            <w:rPrChange w:id="840" w:author="Rachael Maree Woods" w:date="2016-03-24T10:03:00Z">
              <w:rPr/>
            </w:rPrChange>
          </w:rPr>
          <w:t xml:space="preserve"> both </w:t>
        </w:r>
        <w:del w:id="841" w:author="Josh Madin" w:date="2016-03-18T15:42:00Z">
          <w:r w:rsidR="00C36E52" w:rsidRPr="003915DC" w:rsidDel="009D5F34">
            <w:rPr>
              <w:rFonts w:ascii="Times New Roman" w:eastAsia="Times New Roman" w:hAnsi="Times New Roman"/>
              <w:sz w:val="24"/>
              <w:szCs w:val="20"/>
              <w:lang w:eastAsia="de-DE"/>
              <w:rPrChange w:id="842" w:author="Rachael Maree Woods" w:date="2016-03-24T10:03:00Z">
                <w:rPr/>
              </w:rPrChange>
            </w:rPr>
            <w:delText>life history stages (</w:delText>
          </w:r>
        </w:del>
        <w:r w:rsidR="00C36E52" w:rsidRPr="003915DC">
          <w:rPr>
            <w:rFonts w:ascii="Times New Roman" w:eastAsia="Times New Roman" w:hAnsi="Times New Roman"/>
            <w:sz w:val="24"/>
            <w:szCs w:val="20"/>
            <w:lang w:eastAsia="de-DE"/>
            <w:rPrChange w:id="843" w:author="Rachael Maree Woods" w:date="2016-03-24T10:03:00Z">
              <w:rPr/>
            </w:rPrChange>
          </w:rPr>
          <w:t>fertilisation</w:t>
        </w:r>
      </w:ins>
      <w:ins w:id="844" w:author="Josh Madin" w:date="2016-03-18T15:42:00Z">
        <w:r w:rsidR="009D5F34" w:rsidRPr="003915DC">
          <w:rPr>
            <w:rFonts w:ascii="Times New Roman" w:eastAsia="Times New Roman" w:hAnsi="Times New Roman"/>
            <w:sz w:val="24"/>
            <w:szCs w:val="20"/>
            <w:lang w:eastAsia="de-DE"/>
            <w:rPrChange w:id="845" w:author="Rachael Maree Woods" w:date="2016-03-24T10:03:00Z">
              <w:rPr/>
            </w:rPrChange>
          </w:rPr>
          <w:t xml:space="preserve"> success</w:t>
        </w:r>
      </w:ins>
      <w:ins w:id="846" w:author="Rachael Maree Woods" w:date="2016-02-26T10:45:00Z">
        <w:r w:rsidR="00C36E52" w:rsidRPr="003915DC">
          <w:rPr>
            <w:rFonts w:ascii="Times New Roman" w:eastAsia="Times New Roman" w:hAnsi="Times New Roman"/>
            <w:sz w:val="24"/>
            <w:szCs w:val="20"/>
            <w:lang w:eastAsia="de-DE"/>
            <w:rPrChange w:id="847" w:author="Rachael Maree Woods" w:date="2016-03-24T10:03:00Z">
              <w:rPr/>
            </w:rPrChange>
          </w:rPr>
          <w:t xml:space="preserve"> and larval survivorship</w:t>
        </w:r>
      </w:ins>
      <w:ins w:id="848" w:author="Josh Madin" w:date="2016-03-18T15:43:00Z">
        <w:r w:rsidR="009D5F34" w:rsidRPr="003915DC">
          <w:rPr>
            <w:rFonts w:ascii="Times New Roman" w:eastAsia="Times New Roman" w:hAnsi="Times New Roman"/>
            <w:sz w:val="24"/>
            <w:szCs w:val="20"/>
            <w:lang w:eastAsia="de-DE"/>
            <w:rPrChange w:id="849" w:author="Rachael Maree Woods" w:date="2016-03-24T10:03:00Z">
              <w:rPr/>
            </w:rPrChange>
          </w:rPr>
          <w:t xml:space="preserve"> (i.e., </w:t>
        </w:r>
      </w:ins>
      <w:ins w:id="850" w:author="Rachael Maree Woods" w:date="2016-02-26T10:45:00Z">
        <w:del w:id="851" w:author="Josh Madin" w:date="2016-03-18T15:43:00Z">
          <w:r w:rsidR="00C36E52" w:rsidRPr="003915DC" w:rsidDel="009D5F34">
            <w:rPr>
              <w:rFonts w:ascii="Times New Roman" w:eastAsia="Times New Roman" w:hAnsi="Times New Roman"/>
              <w:sz w:val="24"/>
              <w:szCs w:val="20"/>
              <w:lang w:eastAsia="de-DE"/>
              <w:rPrChange w:id="852" w:author="Rachael Maree Woods" w:date="2016-03-24T10:03:00Z">
                <w:rPr/>
              </w:rPrChange>
            </w:rPr>
            <w:delText xml:space="preserve">) to determine </w:delText>
          </w:r>
        </w:del>
        <w:r w:rsidR="00C36E52" w:rsidRPr="003915DC">
          <w:rPr>
            <w:rFonts w:ascii="Times New Roman" w:eastAsia="Times New Roman" w:hAnsi="Times New Roman"/>
            <w:sz w:val="24"/>
            <w:szCs w:val="20"/>
            <w:lang w:eastAsia="de-DE"/>
            <w:rPrChange w:id="853" w:author="Rachael Maree Woods" w:date="2016-03-24T10:03:00Z">
              <w:rPr/>
            </w:rPrChange>
          </w:rPr>
          <w:t>the suc</w:t>
        </w:r>
      </w:ins>
      <w:ins w:id="854" w:author="Rachael Maree Woods" w:date="2016-02-26T10:46:00Z">
        <w:r w:rsidR="00C36E52" w:rsidRPr="003915DC">
          <w:rPr>
            <w:rFonts w:ascii="Times New Roman" w:eastAsia="Times New Roman" w:hAnsi="Times New Roman"/>
            <w:sz w:val="24"/>
            <w:szCs w:val="20"/>
            <w:lang w:eastAsia="de-DE"/>
            <w:rPrChange w:id="855" w:author="Rachael Maree Woods" w:date="2016-03-24T10:03:00Z">
              <w:rPr/>
            </w:rPrChange>
          </w:rPr>
          <w:t xml:space="preserve">cess of a single egg </w:t>
        </w:r>
      </w:ins>
      <w:ins w:id="856" w:author="Josh Madin" w:date="2016-03-18T15:43:00Z">
        <w:r w:rsidR="009D5F34" w:rsidRPr="003915DC">
          <w:rPr>
            <w:rFonts w:ascii="Times New Roman" w:eastAsia="Times New Roman" w:hAnsi="Times New Roman"/>
            <w:sz w:val="24"/>
            <w:szCs w:val="20"/>
            <w:lang w:eastAsia="de-DE"/>
            <w:rPrChange w:id="857" w:author="Rachael Maree Woods" w:date="2016-03-24T10:03:00Z">
              <w:rPr/>
            </w:rPrChange>
          </w:rPr>
          <w:t xml:space="preserve">making it </w:t>
        </w:r>
      </w:ins>
      <w:ins w:id="858" w:author="Rachael Maree Woods" w:date="2016-02-26T10:46:00Z">
        <w:r w:rsidR="00C36E52" w:rsidRPr="003915DC">
          <w:rPr>
            <w:rFonts w:ascii="Times New Roman" w:eastAsia="Times New Roman" w:hAnsi="Times New Roman"/>
            <w:sz w:val="24"/>
            <w:szCs w:val="20"/>
            <w:lang w:eastAsia="de-DE"/>
            <w:rPrChange w:id="859" w:author="Rachael Maree Woods" w:date="2016-03-24T10:03:00Z">
              <w:rPr/>
            </w:rPrChange>
          </w:rPr>
          <w:t>through development to settlement competency</w:t>
        </w:r>
        <w:del w:id="860" w:author="Josh Madin" w:date="2016-03-18T15:43:00Z">
          <w:r w:rsidR="00C36E52" w:rsidRPr="003915DC" w:rsidDel="009D5F34">
            <w:rPr>
              <w:rFonts w:ascii="Times New Roman" w:eastAsia="Times New Roman" w:hAnsi="Times New Roman"/>
              <w:sz w:val="24"/>
              <w:szCs w:val="20"/>
              <w:lang w:eastAsia="de-DE"/>
              <w:rPrChange w:id="861" w:author="Rachael Maree Woods" w:date="2016-03-24T10:03:00Z">
                <w:rPr/>
              </w:rPrChange>
            </w:rPr>
            <w:delText xml:space="preserve"> (</w:delText>
          </w:r>
        </w:del>
      </w:ins>
      <w:ins w:id="862" w:author="Josh Madin" w:date="2016-03-18T15:43:00Z">
        <w:r w:rsidR="009D5F34" w:rsidRPr="003915DC">
          <w:rPr>
            <w:rFonts w:ascii="Times New Roman" w:eastAsia="Times New Roman" w:hAnsi="Times New Roman"/>
            <w:sz w:val="24"/>
            <w:szCs w:val="20"/>
            <w:lang w:eastAsia="de-DE"/>
            <w:rPrChange w:id="863" w:author="Rachael Maree Woods" w:date="2016-03-24T10:03:00Z">
              <w:rPr/>
            </w:rPrChange>
          </w:rPr>
          <w:t xml:space="preserve">; </w:t>
        </w:r>
      </w:ins>
      <w:ins w:id="864" w:author="Rachael Maree Woods" w:date="2016-03-16T10:30:00Z">
        <w:r w:rsidR="000D0B84" w:rsidRPr="003915DC">
          <w:rPr>
            <w:rFonts w:ascii="Times New Roman" w:eastAsia="Times New Roman" w:hAnsi="Times New Roman"/>
            <w:sz w:val="24"/>
            <w:szCs w:val="20"/>
            <w:lang w:eastAsia="de-DE"/>
            <w:rPrChange w:id="865" w:author="Rachael Maree Woods" w:date="2016-03-24T10:03:00Z">
              <w:rPr/>
            </w:rPrChange>
          </w:rPr>
          <w:t>Figure 4</w:t>
        </w:r>
      </w:ins>
      <w:ins w:id="866" w:author="Rachael Maree Woods" w:date="2016-02-26T10:46:00Z">
        <w:r w:rsidR="00C36E52" w:rsidRPr="003915DC">
          <w:rPr>
            <w:rFonts w:ascii="Times New Roman" w:eastAsia="Times New Roman" w:hAnsi="Times New Roman"/>
            <w:sz w:val="24"/>
            <w:szCs w:val="20"/>
            <w:lang w:eastAsia="de-DE"/>
            <w:rPrChange w:id="867" w:author="Rachael Maree Woods" w:date="2016-03-24T10:03:00Z">
              <w:rPr/>
            </w:rPrChange>
          </w:rPr>
          <w:t xml:space="preserve">). </w:t>
        </w:r>
      </w:ins>
      <w:moveToRangeStart w:id="868" w:author="Rachael Maree Woods" w:date="2016-02-26T10:46:00Z" w:name="move444246927"/>
      <w:moveTo w:id="869" w:author="Rachael Maree Woods" w:date="2016-02-26T10:46:00Z">
        <w:del w:id="870" w:author="Josh Madin" w:date="2016-03-18T15:43:00Z">
          <w:r w:rsidR="00C36E52" w:rsidRPr="003915DC" w:rsidDel="009D5F34">
            <w:rPr>
              <w:rFonts w:ascii="Times New Roman" w:eastAsia="Times New Roman" w:hAnsi="Times New Roman"/>
              <w:sz w:val="24"/>
              <w:szCs w:val="20"/>
              <w:lang w:eastAsia="de-DE"/>
              <w:rPrChange w:id="871" w:author="Rachael Maree Woods" w:date="2016-03-24T10:03:00Z">
                <w:rPr/>
              </w:rPrChange>
            </w:rPr>
            <w:delText>This analysis showed that the probability of larvae surviving through both stages of development is much lower in this case when</w:delText>
          </w:r>
        </w:del>
      </w:moveTo>
      <w:ins w:id="872" w:author="Rachael Maree Woods" w:date="2016-02-26T11:24:00Z">
        <w:del w:id="873" w:author="Josh Madin" w:date="2016-03-18T15:43:00Z">
          <w:r w:rsidR="004C175C" w:rsidRPr="003915DC" w:rsidDel="009D5F34">
            <w:rPr>
              <w:rFonts w:ascii="Times New Roman" w:eastAsia="Times New Roman" w:hAnsi="Times New Roman"/>
              <w:sz w:val="24"/>
              <w:szCs w:val="20"/>
              <w:lang w:eastAsia="de-DE"/>
              <w:rPrChange w:id="874" w:author="Rachael Maree Woods" w:date="2016-03-24T10:03:00Z">
                <w:rPr/>
              </w:rPrChange>
            </w:rPr>
            <w:delText>when combined</w:delText>
          </w:r>
        </w:del>
      </w:ins>
      <w:moveTo w:id="875" w:author="Rachael Maree Woods" w:date="2016-02-26T10:46:00Z">
        <w:del w:id="876" w:author="Josh Madin" w:date="2016-03-18T15:43:00Z">
          <w:r w:rsidR="00C36E52" w:rsidRPr="003915DC" w:rsidDel="009D5F34">
            <w:rPr>
              <w:rFonts w:ascii="Times New Roman" w:eastAsia="Times New Roman" w:hAnsi="Times New Roman"/>
              <w:sz w:val="24"/>
              <w:szCs w:val="20"/>
              <w:lang w:eastAsia="de-DE"/>
              <w:rPrChange w:id="877" w:author="Rachael Maree Woods" w:date="2016-03-24T10:03:00Z">
                <w:rPr/>
              </w:rPrChange>
            </w:rPr>
            <w:delText xml:space="preserve"> compared to each individual stage. </w:delText>
          </w:r>
        </w:del>
      </w:moveTo>
      <w:ins w:id="878" w:author="Rachael Maree Woods" w:date="2016-02-26T11:24:00Z">
        <w:del w:id="879" w:author="Josh Madin" w:date="2016-03-18T15:43:00Z">
          <w:r w:rsidR="001B2051" w:rsidRPr="003915DC" w:rsidDel="009D5F34">
            <w:rPr>
              <w:rFonts w:ascii="Times New Roman" w:eastAsia="Times New Roman" w:hAnsi="Times New Roman"/>
              <w:sz w:val="24"/>
              <w:szCs w:val="20"/>
              <w:lang w:eastAsia="de-DE"/>
              <w:rPrChange w:id="880" w:author="Rachael Maree Woods" w:date="2016-03-24T10:03:00Z">
                <w:rPr/>
              </w:rPrChange>
            </w:rPr>
            <w:delText xml:space="preserve">Within this analysis Lizard Island </w:delText>
          </w:r>
        </w:del>
      </w:ins>
      <w:ins w:id="881" w:author="Rachael Maree Woods" w:date="2016-03-16T14:25:00Z">
        <w:del w:id="882" w:author="Josh Madin" w:date="2016-03-18T15:43:00Z">
          <w:r w:rsidR="003A70C9" w:rsidRPr="003915DC" w:rsidDel="009D5F34">
            <w:rPr>
              <w:rFonts w:ascii="Times New Roman" w:eastAsia="Times New Roman" w:hAnsi="Times New Roman"/>
              <w:sz w:val="24"/>
              <w:szCs w:val="20"/>
              <w:lang w:eastAsia="de-DE"/>
              <w:rPrChange w:id="883" w:author="Rachael Maree Woods" w:date="2016-03-24T10:03:00Z">
                <w:rPr/>
              </w:rPrChange>
            </w:rPr>
            <w:delText xml:space="preserve">and Mona Vale </w:delText>
          </w:r>
        </w:del>
      </w:ins>
      <w:ins w:id="884" w:author="Rachael Maree Woods" w:date="2016-02-26T11:24:00Z">
        <w:del w:id="885" w:author="Josh Madin" w:date="2016-03-18T15:43:00Z">
          <w:r w:rsidR="001B2051" w:rsidRPr="003915DC" w:rsidDel="009D5F34">
            <w:rPr>
              <w:rFonts w:ascii="Times New Roman" w:eastAsia="Times New Roman" w:hAnsi="Times New Roman"/>
              <w:sz w:val="24"/>
              <w:szCs w:val="20"/>
              <w:lang w:eastAsia="de-DE"/>
              <w:rPrChange w:id="886" w:author="Rachael Maree Woods" w:date="2016-03-24T10:03:00Z">
                <w:rPr/>
              </w:rPrChange>
            </w:rPr>
            <w:delText>again had a great proportion of successful larvae compared to Chowder Bay.</w:delText>
          </w:r>
        </w:del>
      </w:ins>
    </w:p>
    <w:moveToRangeEnd w:id="868"/>
    <w:p w14:paraId="789D4904" w14:textId="129B152A" w:rsidR="00ED72A1" w:rsidRPr="00CC30E1" w:rsidDel="00C36E52" w:rsidRDefault="00ED72A1" w:rsidP="00ED72A1">
      <w:pPr>
        <w:pStyle w:val="NoSpacing"/>
        <w:spacing w:line="480" w:lineRule="auto"/>
        <w:rPr>
          <w:del w:id="887" w:author="Rachael Maree Woods" w:date="2016-02-26T10:46:00Z"/>
          <w:rFonts w:ascii="Times New Roman" w:eastAsia="Times New Roman" w:hAnsi="Times New Roman"/>
          <w:sz w:val="24"/>
          <w:szCs w:val="20"/>
          <w:lang w:eastAsia="de-DE"/>
        </w:rPr>
      </w:pPr>
      <w:del w:id="888" w:author="Rachael Maree Woods" w:date="2016-02-26T10:46:00Z">
        <w:r w:rsidRPr="003915DC" w:rsidDel="00C36E52">
          <w:rPr>
            <w:rFonts w:ascii="Times New Roman" w:eastAsia="Times New Roman" w:hAnsi="Times New Roman"/>
            <w:sz w:val="24"/>
            <w:szCs w:val="20"/>
            <w:lang w:eastAsia="de-DE"/>
            <w:rPrChange w:id="889" w:author="Rachael Maree Woods" w:date="2016-03-24T10:03:00Z">
              <w:rPr/>
            </w:rPrChange>
          </w:rPr>
          <w:delText xml:space="preserve">we ran a combined model of survival to assess the joint probability of success for the range of salinity used in the experimental data (Fig 3). </w:delText>
        </w:r>
      </w:del>
      <w:moveFromRangeStart w:id="890" w:author="Rachael Maree Woods" w:date="2016-02-26T10:46:00Z" w:name="move444246927"/>
      <w:moveFrom w:id="891" w:author="Rachael Maree Woods" w:date="2016-02-26T10:46:00Z">
        <w:del w:id="892" w:author="Rachael Maree Woods" w:date="2016-02-26T10:46:00Z">
          <w:r w:rsidRPr="003915DC" w:rsidDel="00C36E52">
            <w:rPr>
              <w:rFonts w:ascii="Times New Roman" w:eastAsia="Times New Roman" w:hAnsi="Times New Roman"/>
              <w:sz w:val="24"/>
              <w:szCs w:val="20"/>
              <w:lang w:eastAsia="de-DE"/>
              <w:rPrChange w:id="893" w:author="Rachael Maree Woods" w:date="2016-03-24T10:03:00Z">
                <w:rPr/>
              </w:rPrChange>
            </w:rPr>
            <w:delText xml:space="preserve">This analysis showed that the probability of larvae surviving through both stages of development is much lower in this case when compared to each individual stage. </w:delText>
          </w:r>
        </w:del>
      </w:moveFrom>
      <w:moveFromRangeEnd w:id="890"/>
    </w:p>
    <w:p w14:paraId="7A95FB8D" w14:textId="77777777" w:rsidR="00ED72A1" w:rsidRPr="003915DC" w:rsidRDefault="00ED72A1">
      <w:pPr>
        <w:pStyle w:val="NoSpacing"/>
        <w:spacing w:line="480" w:lineRule="auto"/>
        <w:rPr>
          <w:rFonts w:ascii="Times New Roman" w:eastAsia="Times New Roman" w:hAnsi="Times New Roman"/>
          <w:sz w:val="24"/>
          <w:szCs w:val="20"/>
          <w:lang w:eastAsia="de-DE"/>
          <w:rPrChange w:id="894" w:author="Rachael Maree Woods" w:date="2016-03-24T10:03:00Z">
            <w:rPr>
              <w:rFonts w:ascii="Times New Roman" w:hAnsi="Times New Roman"/>
            </w:rPr>
          </w:rPrChange>
        </w:rPr>
        <w:pPrChange w:id="895" w:author="Rachael Maree Woods" w:date="2016-02-26T10:46:00Z">
          <w:pPr>
            <w:pStyle w:val="heading10"/>
            <w:spacing w:line="480" w:lineRule="auto"/>
          </w:pPr>
        </w:pPrChange>
      </w:pPr>
    </w:p>
    <w:p w14:paraId="65C51162" w14:textId="77777777" w:rsidR="00C51DF3" w:rsidRDefault="00C51DF3">
      <w:pPr>
        <w:pStyle w:val="heading10"/>
        <w:rPr>
          <w:ins w:id="896" w:author="Rachael Maree Woods" w:date="2016-03-16T14:35:00Z"/>
          <w:rFonts w:ascii="Times New Roman" w:hAnsi="Times New Roman"/>
          <w:lang w:val="en-AU"/>
        </w:rPr>
        <w:pPrChange w:id="897" w:author="Rachael Maree Woods" w:date="2016-03-16T14:35:00Z">
          <w:pPr>
            <w:pStyle w:val="heading10"/>
            <w:spacing w:line="480" w:lineRule="auto"/>
          </w:pPr>
        </w:pPrChange>
      </w:pPr>
    </w:p>
    <w:p w14:paraId="18DD15EF" w14:textId="7955F9D4" w:rsidR="00897C61" w:rsidRPr="00CC30E1" w:rsidRDefault="00B21654">
      <w:pPr>
        <w:pStyle w:val="heading10"/>
        <w:rPr>
          <w:rFonts w:ascii="Times New Roman" w:hAnsi="Times New Roman"/>
          <w:lang w:val="en-AU"/>
        </w:rPr>
        <w:pPrChange w:id="898" w:author="Rachael Maree Woods" w:date="2016-03-16T14:35:00Z">
          <w:pPr>
            <w:pStyle w:val="heading10"/>
            <w:spacing w:line="480" w:lineRule="auto"/>
          </w:pPr>
        </w:pPrChange>
      </w:pPr>
      <w:commentRangeStart w:id="899"/>
      <w:r w:rsidRPr="00CC30E1">
        <w:rPr>
          <w:rFonts w:ascii="Times New Roman" w:hAnsi="Times New Roman"/>
          <w:lang w:val="en-AU"/>
        </w:rPr>
        <w:t>Discussion</w:t>
      </w:r>
      <w:commentRangeEnd w:id="899"/>
      <w:r w:rsidR="009E3EAA" w:rsidRPr="00CC30E1">
        <w:rPr>
          <w:rStyle w:val="CommentReference"/>
          <w:rFonts w:ascii="Times New Roman" w:hAnsi="Times New Roman"/>
          <w:b w:val="0"/>
          <w:lang w:val="en-AU"/>
          <w:rPrChange w:id="900" w:author="Rachael Maree Woods" w:date="2016-03-16T14:26:00Z">
            <w:rPr>
              <w:rStyle w:val="CommentReference"/>
              <w:rFonts w:ascii="Times New Roman" w:hAnsi="Times New Roman"/>
              <w:b w:val="0"/>
            </w:rPr>
          </w:rPrChange>
        </w:rPr>
        <w:commentReference w:id="899"/>
      </w:r>
    </w:p>
    <w:p w14:paraId="749F1E8E" w14:textId="5154D8F0" w:rsidR="00897C61" w:rsidRPr="00CC30E1" w:rsidDel="00AB1F3E" w:rsidRDefault="00897C61" w:rsidP="00897C61">
      <w:pPr>
        <w:pStyle w:val="NoSpacing"/>
        <w:spacing w:line="480" w:lineRule="auto"/>
        <w:rPr>
          <w:del w:id="901" w:author="Rachael Maree Woods" w:date="2016-03-16T09:52:00Z"/>
          <w:rFonts w:ascii="Times New Roman" w:eastAsia="Times New Roman" w:hAnsi="Times New Roman"/>
          <w:sz w:val="24"/>
          <w:szCs w:val="20"/>
          <w:lang w:eastAsia="de-DE"/>
        </w:rPr>
      </w:pPr>
      <w:del w:id="902" w:author="Rachael Maree Woods" w:date="2016-03-16T09:52:00Z">
        <w:r w:rsidRPr="00CC30E1" w:rsidDel="00AB1F3E">
          <w:delText xml:space="preserve">Coral fertilisation success and larval survivorship were affected by multiple water quality factors and </w:delText>
        </w:r>
        <w:r w:rsidR="005E18D7" w:rsidRPr="00CC30E1" w:rsidDel="00AB1F3E">
          <w:delText xml:space="preserve">significantly, our approach allowed us to </w:delText>
        </w:r>
        <w:r w:rsidRPr="00CC30E1" w:rsidDel="00AB1F3E">
          <w:delText>estimate the relative importance of these factors (Table 2 and 3</w:delText>
        </w:r>
        <w:r w:rsidR="00521ACB" w:rsidRPr="00CC30E1" w:rsidDel="00AB1F3E">
          <w:delText xml:space="preserve">). Suspended sediment, </w:delText>
        </w:r>
      </w:del>
      <w:del w:id="903" w:author="Rachael Maree Woods" w:date="2016-02-17T10:11:00Z">
        <w:r w:rsidR="00521ACB" w:rsidRPr="00CC30E1" w:rsidDel="00DE3BDE">
          <w:delText>phosphor</w:delText>
        </w:r>
        <w:r w:rsidRPr="00CC30E1" w:rsidDel="00DE3BDE">
          <w:delText>us</w:delText>
        </w:r>
      </w:del>
      <w:del w:id="904" w:author="Rachael Maree Woods" w:date="2016-02-26T11:25:00Z">
        <w:r w:rsidRPr="00CC30E1" w:rsidDel="00F61117">
          <w:delText>,</w:delText>
        </w:r>
      </w:del>
      <w:del w:id="905" w:author="Rachael Maree Woods" w:date="2016-03-16T09:52:00Z">
        <w:r w:rsidRPr="00CC30E1" w:rsidDel="00AB1F3E">
          <w:delText xml:space="preserve"> </w:delText>
        </w:r>
      </w:del>
      <w:del w:id="906" w:author="Rachael Maree Woods" w:date="2016-02-26T11:25:00Z">
        <w:r w:rsidRPr="00CC30E1" w:rsidDel="00F61117">
          <w:delText xml:space="preserve">copper </w:delText>
        </w:r>
      </w:del>
      <w:del w:id="907" w:author="Rachael Maree Woods" w:date="2016-03-16T09:52:00Z">
        <w:r w:rsidRPr="00CC30E1" w:rsidDel="00AB1F3E">
          <w:delText xml:space="preserve">and salinity significantly reduced fertilisation success, illustrating the </w:delText>
        </w:r>
        <w:r w:rsidR="008F16DB" w:rsidRPr="00CC30E1" w:rsidDel="00AB1F3E">
          <w:delText>sensitivity of larvae to their environment</w:delText>
        </w:r>
        <w:r w:rsidRPr="00CC30E1" w:rsidDel="00AB1F3E">
          <w:delText xml:space="preserve">. Larval survivorship was most affected by the presence of </w:delText>
        </w:r>
        <w:r w:rsidR="003549FA" w:rsidRPr="00CC30E1" w:rsidDel="00AB1F3E">
          <w:delText xml:space="preserve">the </w:delText>
        </w:r>
        <w:r w:rsidRPr="00CC30E1" w:rsidDel="00AB1F3E">
          <w:delText xml:space="preserve">heavy metals copper and lead, </w:delText>
        </w:r>
      </w:del>
      <w:del w:id="908" w:author="Rachael Maree Woods" w:date="2016-02-26T11:25:00Z">
        <w:r w:rsidRPr="00CC30E1" w:rsidDel="00F61117">
          <w:delText>but</w:delText>
        </w:r>
        <w:r w:rsidR="003549FA" w:rsidRPr="00CC30E1" w:rsidDel="00F61117">
          <w:delText xml:space="preserve"> was</w:delText>
        </w:r>
        <w:r w:rsidRPr="00CC30E1" w:rsidDel="00F61117">
          <w:delText xml:space="preserve"> also</w:delText>
        </w:r>
        <w:r w:rsidR="003549FA" w:rsidRPr="00CC30E1" w:rsidDel="00F61117">
          <w:delText xml:space="preserve"> affected by</w:delText>
        </w:r>
      </w:del>
      <w:del w:id="909" w:author="Rachael Maree Woods" w:date="2016-03-16T09:52:00Z">
        <w:r w:rsidRPr="00CC30E1" w:rsidDel="00AB1F3E">
          <w:delText xml:space="preserve"> temperate</w:delText>
        </w:r>
      </w:del>
      <w:del w:id="910" w:author="Rachael Maree Woods" w:date="2016-02-26T11:25:00Z">
        <w:r w:rsidRPr="00CC30E1" w:rsidDel="00F61117">
          <w:delText xml:space="preserve"> and salinity</w:delText>
        </w:r>
      </w:del>
      <w:del w:id="911" w:author="Rachael Maree Woods" w:date="2016-03-16T09:52:00Z">
        <w:r w:rsidRPr="00CC30E1" w:rsidDel="00AB1F3E">
          <w:delText>. Copper, which is related to</w:delText>
        </w:r>
      </w:del>
      <w:del w:id="912" w:author="Rachael Maree Woods" w:date="2016-02-26T11:26:00Z">
        <w:r w:rsidRPr="00CC30E1" w:rsidDel="00724C7A">
          <w:delText xml:space="preserve"> industrial</w:delText>
        </w:r>
      </w:del>
      <w:del w:id="913" w:author="Rachael Maree Woods" w:date="2016-03-16T09:52:00Z">
        <w:r w:rsidRPr="00CC30E1" w:rsidDel="00AB1F3E">
          <w:delText xml:space="preserve"> </w:delText>
        </w:r>
        <w:commentRangeStart w:id="914"/>
        <w:r w:rsidRPr="00CC30E1" w:rsidDel="00AB1F3E">
          <w:delText xml:space="preserve">activity </w:delText>
        </w:r>
        <w:commentRangeEnd w:id="914"/>
        <w:r w:rsidR="006E08BA" w:rsidRPr="00CC30E1" w:rsidDel="00AB1F3E">
          <w:rPr>
            <w:rStyle w:val="CommentReference"/>
          </w:rPr>
          <w:commentReference w:id="914"/>
        </w:r>
        <w:r w:rsidRPr="00CC30E1" w:rsidDel="00AB1F3E">
          <w:delText>(</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w:delText>
        </w:r>
      </w:del>
      <w:del w:id="915" w:author="Rachael Maree Woods" w:date="2016-02-26T11:26:00Z">
        <w:r w:rsidRPr="00CC30E1" w:rsidDel="00724C7A">
          <w:delText xml:space="preserve">, and salinity, which is related to changes in global climate </w:delText>
        </w:r>
        <w:r w:rsidR="008F16DB" w:rsidRPr="00CC30E1" w:rsidDel="00724C7A">
          <w:delText xml:space="preserve">as well as seasonal variability </w:delText>
        </w:r>
        <w:r w:rsidRPr="00BF6499" w:rsidDel="00724C7A">
          <w:fldChar w:fldCharType="begin"/>
        </w:r>
        <w:r w:rsidRPr="00CC30E1" w:rsidDel="00724C7A">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724C7A">
          <w:fldChar w:fldCharType="separate"/>
        </w:r>
        <w:r w:rsidRPr="00CC30E1" w:rsidDel="00724C7A">
          <w:delText>(</w:delText>
        </w:r>
        <w:r w:rsidR="00E71073" w:rsidRPr="00BF6499" w:rsidDel="00724C7A">
          <w:fldChar w:fldCharType="begin"/>
        </w:r>
        <w:r w:rsidR="00E71073" w:rsidRPr="00CC30E1" w:rsidDel="00724C7A">
          <w:delInstrText xml:space="preserve"> HYPERLINK \l "_ENREF_60" \o "Solomon, 2007 #83" </w:delInstrText>
        </w:r>
        <w:r w:rsidR="00E71073" w:rsidRPr="00BF6499" w:rsidDel="00724C7A">
          <w:fldChar w:fldCharType="separate"/>
        </w:r>
        <w:r w:rsidRPr="00CC30E1" w:rsidDel="00724C7A">
          <w:delText>Solomon et al. 2007</w:delText>
        </w:r>
        <w:r w:rsidR="00E71073" w:rsidRPr="00BF6499" w:rsidDel="00724C7A">
          <w:fldChar w:fldCharType="end"/>
        </w:r>
        <w:r w:rsidRPr="00CC30E1" w:rsidDel="00724C7A">
          <w:delText>)</w:delText>
        </w:r>
        <w:r w:rsidRPr="00BF6499" w:rsidDel="00724C7A">
          <w:fldChar w:fldCharType="end"/>
        </w:r>
        <w:r w:rsidRPr="00CC30E1" w:rsidDel="00724C7A">
          <w:delText xml:space="preserve">, were the two factors that had </w:delText>
        </w:r>
      </w:del>
      <w:del w:id="916" w:author="Rachael Maree Woods" w:date="2016-02-26T11:27:00Z">
        <w:r w:rsidRPr="00CC30E1" w:rsidDel="00724C7A">
          <w:delText>significant</w:delText>
        </w:r>
      </w:del>
      <w:del w:id="917" w:author="Rachael Maree Woods" w:date="2016-03-16T09:52:00Z">
        <w:r w:rsidRPr="00CC30E1" w:rsidDel="00AB1F3E">
          <w:delText xml:space="preserve"> negative effects </w:delText>
        </w:r>
      </w:del>
      <w:del w:id="918" w:author="Rachael Maree Woods" w:date="2016-02-26T11:26:00Z">
        <w:r w:rsidRPr="00CC30E1" w:rsidDel="00724C7A">
          <w:delText xml:space="preserve">on </w:delText>
        </w:r>
      </w:del>
      <w:del w:id="919" w:author="Rachael Maree Woods" w:date="2016-03-16T09:52:00Z">
        <w:r w:rsidRPr="00CC30E1" w:rsidDel="00AB1F3E">
          <w:delText>both life history stages</w:delText>
        </w:r>
        <w:r w:rsidR="003549FA" w:rsidRPr="00CC30E1" w:rsidDel="00AB1F3E">
          <w:delText xml:space="preserve"> of corals</w:delText>
        </w:r>
        <w:r w:rsidRPr="00CC30E1" w:rsidDel="00AB1F3E">
          <w:delText>.</w:delText>
        </w:r>
      </w:del>
    </w:p>
    <w:p w14:paraId="17641849" w14:textId="3F134415" w:rsidR="00897C61" w:rsidRPr="00CC30E1" w:rsidDel="00AB1F3E" w:rsidRDefault="00897C61" w:rsidP="00897C61">
      <w:pPr>
        <w:pStyle w:val="NoSpacing"/>
        <w:spacing w:line="480" w:lineRule="auto"/>
        <w:rPr>
          <w:del w:id="920" w:author="Rachael Maree Woods" w:date="2016-03-16T09:52:00Z"/>
          <w:rFonts w:ascii="Times New Roman" w:eastAsia="Times New Roman" w:hAnsi="Times New Roman"/>
          <w:sz w:val="24"/>
          <w:szCs w:val="20"/>
          <w:lang w:eastAsia="de-DE"/>
        </w:rPr>
      </w:pPr>
    </w:p>
    <w:p w14:paraId="7604752B" w14:textId="490536D1" w:rsidR="00897C61" w:rsidRPr="00CC30E1" w:rsidDel="00AB1F3E" w:rsidRDefault="00897C61" w:rsidP="00897C61">
      <w:pPr>
        <w:pStyle w:val="NoSpacing"/>
        <w:spacing w:line="480" w:lineRule="auto"/>
        <w:rPr>
          <w:del w:id="921" w:author="Rachael Maree Woods" w:date="2016-03-16T09:52:00Z"/>
          <w:rFonts w:ascii="Times New Roman" w:eastAsia="Times New Roman" w:hAnsi="Times New Roman"/>
          <w:sz w:val="24"/>
          <w:szCs w:val="20"/>
          <w:lang w:eastAsia="de-DE"/>
        </w:rPr>
      </w:pPr>
      <w:del w:id="922" w:author="Rachael Maree Woods" w:date="2016-03-16T09:52:00Z">
        <w:r w:rsidRPr="00CC30E1" w:rsidDel="00AB1F3E">
          <w:delText>Copper is known to have widespread negative impacts on marine invertebrates (</w:delText>
        </w:r>
        <w:r w:rsidR="00AB1F3E" w:rsidRPr="00BF6499" w:rsidDel="00AB1F3E">
          <w:fldChar w:fldCharType="begin"/>
        </w:r>
        <w:r w:rsidR="00AB1F3E" w:rsidRPr="00CC30E1" w:rsidDel="00AB1F3E">
          <w:delInstrText xml:space="preserve"> HYPERLINK \l "_ENREF_11" \o "Calabrese, 1977 #9" </w:delInstrText>
        </w:r>
        <w:r w:rsidR="00AB1F3E" w:rsidRPr="00BF6499" w:rsidDel="00AB1F3E">
          <w:fldChar w:fldCharType="separate"/>
        </w:r>
        <w:r w:rsidRPr="00CC30E1" w:rsidDel="00AB1F3E">
          <w:delText>Calabrese et al. 1977</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 \o "Ahsanullah, 1978 #10" </w:delInstrText>
        </w:r>
        <w:r w:rsidR="00AB1F3E" w:rsidRPr="00BF6499" w:rsidDel="00AB1F3E">
          <w:fldChar w:fldCharType="separate"/>
        </w:r>
        <w:r w:rsidRPr="00CC30E1" w:rsidDel="00AB1F3E">
          <w:delText>Ahsanullah and Arnott 197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5" \o "Rivera-Duarte, 2005 #6" </w:delInstrText>
        </w:r>
        <w:r w:rsidR="00AB1F3E" w:rsidRPr="00BF6499" w:rsidDel="00AB1F3E">
          <w:fldChar w:fldCharType="separate"/>
        </w:r>
        <w:r w:rsidRPr="00CC30E1" w:rsidDel="00AB1F3E">
          <w:delText>Rivera-Duarte et al. 2005</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22" \o "Fitzpatrick, 2008 #8" </w:delInstrText>
        </w:r>
        <w:r w:rsidR="00AB1F3E" w:rsidRPr="00BF6499" w:rsidDel="00AB1F3E">
          <w:fldChar w:fldCharType="separate"/>
        </w:r>
        <w:r w:rsidRPr="00CC30E1" w:rsidDel="00AB1F3E">
          <w:delText>Fitzpatrick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2" \o "Caldwell, 2011 #11" </w:delInstrText>
        </w:r>
        <w:r w:rsidR="00AB1F3E" w:rsidRPr="00BF6499" w:rsidDel="00AB1F3E">
          <w:fldChar w:fldCharType="separate"/>
        </w:r>
        <w:r w:rsidRPr="00CC30E1" w:rsidDel="00AB1F3E">
          <w:delText>Caldwell et al. 2011</w:delText>
        </w:r>
        <w:r w:rsidR="00AB1F3E" w:rsidRPr="00BF6499" w:rsidDel="00AB1F3E">
          <w:fldChar w:fldCharType="end"/>
        </w:r>
        <w:r w:rsidRPr="00CC30E1" w:rsidDel="00AB1F3E">
          <w:delText xml:space="preserve">), including reef corals </w:del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 </w:delInstr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DATA </w:delInstrText>
        </w:r>
        <w:r w:rsidRPr="00BF6499" w:rsidDel="00AB1F3E">
          <w:fldChar w:fldCharType="end"/>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0" \o "Reichelt-Brushett, 1999 #4" </w:delInstrText>
        </w:r>
        <w:r w:rsidR="00AB1F3E" w:rsidRPr="00BF6499" w:rsidDel="00AB1F3E">
          <w:fldChar w:fldCharType="separate"/>
        </w:r>
        <w:r w:rsidRPr="00CC30E1" w:rsidDel="00AB1F3E">
          <w:delText>Reichelt-Brushett and Harrison 1999</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2" \o "Reichelt-Brushett, 2005 #56" </w:delInstrText>
        </w:r>
        <w:r w:rsidR="00AB1F3E" w:rsidRPr="00BF6499" w:rsidDel="00AB1F3E">
          <w:fldChar w:fldCharType="separate"/>
        </w:r>
        <w:r w:rsidRPr="00CC30E1" w:rsidDel="00AB1F3E">
          <w:delText>Reichelt-Brushett and Harrison 2005</w:delText>
        </w:r>
        <w:r w:rsidR="00AB1F3E" w:rsidRPr="00BF6499" w:rsidDel="00AB1F3E">
          <w:fldChar w:fldCharType="end"/>
        </w:r>
        <w:r w:rsidRPr="00CC30E1" w:rsidDel="00AB1F3E">
          <w:delText>)</w:delText>
        </w:r>
        <w:r w:rsidRPr="00BF6499" w:rsidDel="00AB1F3E">
          <w:fldChar w:fldCharType="end"/>
        </w:r>
        <w:r w:rsidRPr="00CC30E1" w:rsidDel="00AB1F3E">
          <w:delText xml:space="preserve">. However, </w:delText>
        </w:r>
        <w:r w:rsidR="009B0178" w:rsidRPr="00CC30E1" w:rsidDel="00AB1F3E">
          <w:delText>cop</w:delText>
        </w:r>
        <w:r w:rsidR="003549FA" w:rsidRPr="00CC30E1" w:rsidDel="00AB1F3E">
          <w:delText>per</w:delText>
        </w:r>
        <w:r w:rsidRPr="00CC30E1" w:rsidDel="00AB1F3E">
          <w:delText xml:space="preserve"> does not occur at high concentrations in most coral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Nonetheless, the large effects </w:delText>
        </w:r>
        <w:r w:rsidR="003549FA" w:rsidRPr="00CC30E1" w:rsidDel="00AB1F3E">
          <w:delText xml:space="preserve">observed </w:delText>
        </w:r>
        <w:r w:rsidRPr="00CC30E1" w:rsidDel="00AB1F3E">
          <w:delText xml:space="preserve">at relatively low concentrations (in the order of 10µg/L) suggest that </w:delText>
        </w:r>
        <w:r w:rsidR="00545788" w:rsidRPr="00CC30E1" w:rsidDel="00AB1F3E">
          <w:delText>reducing</w:delText>
        </w:r>
        <w:r w:rsidRPr="00CC30E1" w:rsidDel="00AB1F3E">
          <w:delText xml:space="preserve"> the presence of copper in seawater is important for avoiding recruitment failur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w:delText>
        </w:r>
        <w:r w:rsidR="005E18D7" w:rsidRPr="00CC30E1" w:rsidDel="00AB1F3E">
          <w:delText xml:space="preserve"> e</w:delText>
        </w:r>
        <w:r w:rsidRPr="00CC30E1" w:rsidDel="00AB1F3E">
          <w:delText>specially in the vicinity of ports and shipping channels, given that most copper i</w:delText>
        </w:r>
        <w:r w:rsidR="009B0178" w:rsidRPr="00CC30E1" w:rsidDel="00AB1F3E">
          <w:delText>n marine environments originate</w:delText>
        </w:r>
        <w:r w:rsidRPr="00CC30E1" w:rsidDel="00AB1F3E">
          <w:delText xml:space="preserve"> from anti-fouling paints on older vessels and ship groundings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del>
    </w:p>
    <w:p w14:paraId="240FEBDB" w14:textId="6814C079" w:rsidR="00897C61" w:rsidRPr="00CC30E1" w:rsidDel="00AB1F3E" w:rsidRDefault="00897C61" w:rsidP="00897C61">
      <w:pPr>
        <w:pStyle w:val="NoSpacing"/>
        <w:spacing w:line="480" w:lineRule="auto"/>
        <w:rPr>
          <w:del w:id="923" w:author="Rachael Maree Woods" w:date="2016-03-16T09:52:00Z"/>
          <w:rFonts w:ascii="Times New Roman" w:eastAsia="Times New Roman" w:hAnsi="Times New Roman"/>
          <w:sz w:val="24"/>
          <w:szCs w:val="20"/>
          <w:lang w:eastAsia="de-DE"/>
        </w:rPr>
      </w:pPr>
    </w:p>
    <w:p w14:paraId="11D80681" w14:textId="6C66A1B6" w:rsidR="00897C61" w:rsidRPr="00CC30E1" w:rsidDel="00AB1F3E" w:rsidRDefault="00897C61" w:rsidP="00897C61">
      <w:pPr>
        <w:pStyle w:val="NoSpacing"/>
        <w:spacing w:line="480" w:lineRule="auto"/>
        <w:rPr>
          <w:del w:id="924" w:author="Rachael Maree Woods" w:date="2016-03-16T09:52:00Z"/>
          <w:rFonts w:ascii="Times New Roman" w:eastAsia="Times New Roman" w:hAnsi="Times New Roman"/>
          <w:sz w:val="24"/>
          <w:szCs w:val="20"/>
          <w:lang w:eastAsia="de-DE"/>
        </w:rPr>
      </w:pPr>
      <w:del w:id="925" w:author="Rachael Maree Woods" w:date="2016-03-16T09:52:00Z">
        <w:r w:rsidRPr="00CC30E1" w:rsidDel="00AB1F3E">
          <w:delText xml:space="preserve">The other heavy metals analysed were generally not important predictors of fertilisation or larval success. One exception was lead, which significantly reduced larval survivorship and is of much greater concern than copper because it </w:delText>
        </w:r>
        <w:r w:rsidR="00FF3C2D" w:rsidRPr="00CC30E1" w:rsidDel="00AB1F3E">
          <w:delText xml:space="preserve">may occur </w:delText>
        </w:r>
        <w:r w:rsidRPr="00CC30E1" w:rsidDel="00AB1F3E">
          <w:delText>at high levels in nearshore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Pr="00CC30E1" w:rsidDel="00AB1F3E">
          <w:delText>Polkowska et al. 2001</w:delText>
        </w:r>
        <w:r w:rsidR="00AB1F3E" w:rsidRPr="00BF6499" w:rsidDel="00AB1F3E">
          <w:fldChar w:fldCharType="end"/>
        </w:r>
        <w:r w:rsidRPr="00CC30E1" w:rsidDel="00AB1F3E">
          <w:delText xml:space="preserve">). </w:delText>
        </w:r>
        <w:r w:rsidR="005E18D7" w:rsidRPr="00CC30E1" w:rsidDel="00AB1F3E">
          <w:delText xml:space="preserve">Lead enters the marine environment through run-off from its use in leaded-petrol and as a by-product in the creation of industrial materials </w:delText>
        </w:r>
        <w:r w:rsidR="005E18D7" w:rsidRPr="00BF6499" w:rsidDel="00AB1F3E">
          <w:fldChar w:fldCharType="begin"/>
        </w:r>
        <w:r w:rsidR="005E18D7" w:rsidRPr="00CC30E1" w:rsidDel="00AB1F3E">
          <w:del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delInstrText>
        </w:r>
        <w:r w:rsidR="005E18D7" w:rsidRPr="00BF6499" w:rsidDel="00AB1F3E">
          <w:fldChar w:fldCharType="separate"/>
        </w:r>
        <w:r w:rsidR="005E18D7" w:rsidRPr="00CC30E1" w:rsidDel="00AB1F3E">
          <w:delText>(</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005E18D7" w:rsidRPr="00CC30E1" w:rsidDel="00AB1F3E">
          <w:delText>Polkowska et al. 2001</w:delText>
        </w:r>
        <w:r w:rsidR="00AB1F3E" w:rsidRPr="00BF6499" w:rsidDel="00AB1F3E">
          <w:fldChar w:fldCharType="end"/>
        </w:r>
        <w:r w:rsidR="005E18D7" w:rsidRPr="00CC30E1" w:rsidDel="00AB1F3E">
          <w:delText>)</w:delText>
        </w:r>
        <w:r w:rsidR="005E18D7" w:rsidRPr="00BF6499" w:rsidDel="00AB1F3E">
          <w:fldChar w:fldCharType="end"/>
        </w:r>
        <w:r w:rsidR="005E18D7" w:rsidRPr="00CC30E1" w:rsidDel="00AB1F3E">
          <w:delText>.</w:delText>
        </w:r>
        <w:r w:rsidRPr="00CC30E1" w:rsidDel="00AB1F3E">
          <w:delText xml:space="preserve">The negative effects of lead on the survival of marine invertebrate larvae </w:delText>
        </w:r>
        <w:r w:rsidR="00FF3C2D" w:rsidRPr="00CC30E1" w:rsidDel="00AB1F3E">
          <w:delText xml:space="preserve">have </w:delText>
        </w:r>
        <w:r w:rsidRPr="00CC30E1" w:rsidDel="00AB1F3E">
          <w:delText>been shown with both molluscs and corals experiencing higher mortality rates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66" \o "Wang, 2009 #14" </w:delInstrText>
        </w:r>
        <w:r w:rsidR="00AB1F3E" w:rsidRPr="00BF6499" w:rsidDel="00AB1F3E">
          <w:fldChar w:fldCharType="separate"/>
        </w:r>
        <w:r w:rsidRPr="00CC30E1" w:rsidDel="00AB1F3E">
          <w:delText>Wang et al. 2009</w:delText>
        </w:r>
        <w:r w:rsidR="00AB1F3E" w:rsidRPr="00BF6499" w:rsidDel="00AB1F3E">
          <w:fldChar w:fldCharType="end"/>
        </w:r>
        <w:r w:rsidRPr="00CC30E1" w:rsidDel="00AB1F3E">
          <w:delText xml:space="preserve">). </w:delText>
        </w:r>
      </w:del>
    </w:p>
    <w:p w14:paraId="277E4374" w14:textId="3856AB91" w:rsidR="00897C61" w:rsidRPr="00CC30E1" w:rsidDel="00AB1F3E" w:rsidRDefault="00897C61" w:rsidP="00897C61">
      <w:pPr>
        <w:pStyle w:val="NoSpacing"/>
        <w:spacing w:line="480" w:lineRule="auto"/>
        <w:rPr>
          <w:del w:id="926" w:author="Rachael Maree Woods" w:date="2016-03-16T09:52:00Z"/>
          <w:rFonts w:ascii="Times New Roman" w:eastAsia="Times New Roman" w:hAnsi="Times New Roman"/>
          <w:sz w:val="24"/>
          <w:szCs w:val="20"/>
          <w:lang w:eastAsia="de-DE"/>
        </w:rPr>
      </w:pPr>
    </w:p>
    <w:p w14:paraId="31EE82A5" w14:textId="79035249" w:rsidR="00897C61" w:rsidRPr="00CC30E1" w:rsidDel="00AB1F3E" w:rsidRDefault="00897C61" w:rsidP="00897C61">
      <w:pPr>
        <w:pStyle w:val="NoSpacing"/>
        <w:spacing w:line="480" w:lineRule="auto"/>
        <w:rPr>
          <w:del w:id="927" w:author="Rachael Maree Woods" w:date="2016-03-16T09:52:00Z"/>
          <w:rFonts w:ascii="Times New Roman" w:eastAsia="Times New Roman" w:hAnsi="Times New Roman"/>
          <w:sz w:val="24"/>
          <w:szCs w:val="20"/>
          <w:lang w:eastAsia="de-DE"/>
        </w:rPr>
      </w:pPr>
      <w:del w:id="928" w:author="Rachael Maree Woods" w:date="2016-03-16T09:52:00Z">
        <w:r w:rsidRPr="00CC30E1" w:rsidDel="00AB1F3E">
          <w:delText>The amount of suspended sediment significantly reduce</w:delText>
        </w:r>
        <w:r w:rsidR="005E18D7" w:rsidRPr="00CC30E1" w:rsidDel="00AB1F3E">
          <w:delText>d</w:delText>
        </w:r>
        <w:r w:rsidRPr="00CC30E1" w:rsidDel="00AB1F3E">
          <w:delText xml:space="preserve"> coral fertilisation, a factor that is commonplace following both natural and anthropogenic disturbances, especially in shallower or nearshore habitats</w:delText>
        </w:r>
        <w:r w:rsidR="00FF3C2D" w:rsidRPr="00CC30E1" w:rsidDel="00AB1F3E">
          <w:delText xml:space="preserve"> </w:delText>
        </w:r>
        <w:r w:rsidR="00772B45" w:rsidRPr="00BF6499" w:rsidDel="00AB1F3E">
          <w:fldChar w:fldCharType="begin"/>
        </w:r>
        <w:r w:rsidR="00772B45"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00772B45" w:rsidRPr="00BF6499" w:rsidDel="00AB1F3E">
          <w:fldChar w:fldCharType="separate"/>
        </w:r>
        <w:r w:rsidR="00772B45"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00772B45" w:rsidRPr="00CC30E1" w:rsidDel="00AB1F3E">
          <w:delText>Styan and Rosser 2012</w:delText>
        </w:r>
        <w:r w:rsidR="00AB1F3E" w:rsidRPr="00BF6499" w:rsidDel="00AB1F3E">
          <w:fldChar w:fldCharType="end"/>
        </w:r>
        <w:r w:rsidR="00772B45" w:rsidRPr="00CC30E1" w:rsidDel="00AB1F3E">
          <w:delText>)</w:delText>
        </w:r>
        <w:r w:rsidR="00772B45" w:rsidRPr="00BF6499" w:rsidDel="00AB1F3E">
          <w:fldChar w:fldCharType="end"/>
        </w:r>
        <w:r w:rsidR="00FF3C2D" w:rsidRPr="00CC30E1" w:rsidDel="00AB1F3E">
          <w:delText xml:space="preserve">. </w:delText>
        </w:r>
        <w:r w:rsidRPr="00CC30E1" w:rsidDel="00AB1F3E">
          <w:delText xml:space="preserve">Suspended sediment severely reduces the success of fertilisation in a wide variety of marine organisms </w:delText>
        </w:r>
        <w:r w:rsidR="00FF3C2D" w:rsidRPr="00CC30E1" w:rsidDel="00AB1F3E">
          <w:delText xml:space="preserve">that reproduce via </w:delText>
        </w:r>
        <w:r w:rsidRPr="00CC30E1" w:rsidDel="00AB1F3E">
          <w:delText xml:space="preserve">spawning </w:delText>
        </w:r>
        <w:r w:rsidR="00FF3C2D" w:rsidRPr="00CC30E1" w:rsidDel="00AB1F3E">
          <w:delText xml:space="preserve">of gametes, </w:delText>
        </w:r>
        <w:r w:rsidRPr="00CC30E1" w:rsidDel="00AB1F3E">
          <w:delText xml:space="preserve">including </w:delText>
        </w:r>
        <w:r w:rsidR="00FF3C2D" w:rsidRPr="00CC30E1" w:rsidDel="00AB1F3E">
          <w:delText xml:space="preserve">most of </w:delText>
        </w:r>
        <w:r w:rsidR="009B0178" w:rsidRPr="00CC30E1" w:rsidDel="00AB1F3E">
          <w:delText xml:space="preserve">the </w:delText>
        </w:r>
        <w:r w:rsidRPr="00CC30E1" w:rsidDel="00AB1F3E">
          <w:delText>fish</w:delText>
        </w:r>
        <w:r w:rsidR="00FF3C2D" w:rsidRPr="00CC30E1" w:rsidDel="00AB1F3E">
          <w:delText>es</w:delText>
        </w:r>
        <w:r w:rsidRPr="00CC30E1" w:rsidDel="00AB1F3E">
          <w:delText xml:space="preserve"> </w:delText>
        </w:r>
        <w:r w:rsidRPr="00BF6499" w:rsidDel="00AB1F3E">
          <w:fldChar w:fldCharType="begin"/>
        </w:r>
        <w:r w:rsidRPr="00CC30E1" w:rsidDel="00AB1F3E">
          <w:del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8" \o "Bilotta, 2008 #65" </w:delInstrText>
        </w:r>
        <w:r w:rsidR="00AB1F3E" w:rsidRPr="00BF6499" w:rsidDel="00AB1F3E">
          <w:fldChar w:fldCharType="separate"/>
        </w:r>
        <w:r w:rsidRPr="00CC30E1" w:rsidDel="00AB1F3E">
          <w:delText>Bilotta and Brazier 2008</w:delText>
        </w:r>
        <w:r w:rsidR="00AB1F3E" w:rsidRPr="00BF6499" w:rsidDel="00AB1F3E">
          <w:fldChar w:fldCharType="end"/>
        </w:r>
        <w:r w:rsidRPr="00CC30E1" w:rsidDel="00AB1F3E">
          <w:delText>)</w:delText>
        </w:r>
        <w:r w:rsidRPr="00BF6499" w:rsidDel="00AB1F3E">
          <w:fldChar w:fldCharType="end"/>
        </w:r>
        <w:r w:rsidRPr="00CC30E1" w:rsidDel="00AB1F3E">
          <w:delText xml:space="preserve">, sea urchins </w:delText>
        </w:r>
        <w:r w:rsidRPr="00BF6499" w:rsidDel="00AB1F3E">
          <w:fldChar w:fldCharType="begin"/>
        </w:r>
        <w:r w:rsidRPr="00CC30E1" w:rsidDel="00AB1F3E">
          <w:del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45" \o "Pagano, 1993 #66" </w:delInstrText>
        </w:r>
        <w:r w:rsidR="00AB1F3E" w:rsidRPr="00BF6499" w:rsidDel="00AB1F3E">
          <w:fldChar w:fldCharType="separate"/>
        </w:r>
        <w:r w:rsidRPr="00CC30E1" w:rsidDel="00AB1F3E">
          <w:delText>Pagano et al. 1993</w:delText>
        </w:r>
        <w:r w:rsidR="00AB1F3E" w:rsidRPr="00BF6499" w:rsidDel="00AB1F3E">
          <w:fldChar w:fldCharType="end"/>
        </w:r>
        <w:r w:rsidRPr="00CC30E1" w:rsidDel="00AB1F3E">
          <w:delText>)</w:delText>
        </w:r>
        <w:r w:rsidRPr="00BF6499" w:rsidDel="00AB1F3E">
          <w:fldChar w:fldCharType="end"/>
        </w:r>
        <w:r w:rsidRPr="00CC30E1" w:rsidDel="00AB1F3E">
          <w:delText xml:space="preserve"> and corals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end"/>
        </w:r>
        <w:r w:rsidRPr="00CC30E1" w:rsidDel="00AB1F3E">
          <w:delText xml:space="preserve">). </w:delText>
        </w:r>
        <w:r w:rsidR="006D2B04" w:rsidRPr="00CC30E1" w:rsidDel="00AB1F3E">
          <w:delText>L</w:delText>
        </w:r>
        <w:r w:rsidR="00FF3C2D" w:rsidRPr="00CC30E1" w:rsidDel="00AB1F3E">
          <w:delText xml:space="preserve">ow levels </w:delText>
        </w:r>
        <w:r w:rsidRPr="00CC30E1" w:rsidDel="00AB1F3E">
          <w:delText xml:space="preserve">of sediment </w:delText>
        </w:r>
        <w:r w:rsidR="00FF3C2D" w:rsidRPr="00CC30E1" w:rsidDel="00AB1F3E">
          <w:delText xml:space="preserve">(less than 100mg/L) </w:delText>
        </w:r>
        <w:r w:rsidRPr="00CC30E1" w:rsidDel="00AB1F3E">
          <w:delText>reduce</w:delText>
        </w:r>
        <w:r w:rsidR="00A13176" w:rsidRPr="00CC30E1" w:rsidDel="00AB1F3E">
          <w:delText>d</w:delText>
        </w:r>
        <w:r w:rsidRPr="00CC30E1" w:rsidDel="00AB1F3E">
          <w:delText xml:space="preserve"> fertilisation rate</w:delText>
        </w:r>
        <w:r w:rsidR="009B0178" w:rsidRPr="00CC30E1" w:rsidDel="00AB1F3E">
          <w:delText>s in s</w:delText>
        </w:r>
        <w:r w:rsidRPr="00CC30E1" w:rsidDel="00AB1F3E">
          <w:delText>cleractinian corals by up to 50%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separate"/>
        </w:r>
        <w:r w:rsidRPr="00CC30E1" w:rsidDel="00AB1F3E">
          <w:delText>Erftemeijer et al. 2012</w:delText>
        </w:r>
        <w:r w:rsidR="00AB1F3E" w:rsidRPr="00BF6499" w:rsidDel="00AB1F3E">
          <w:fldChar w:fldCharType="end"/>
        </w:r>
        <w:r w:rsidRPr="00CC30E1" w:rsidDel="00AB1F3E">
          <w:delText>). Natural and anthropogenic disturbances ranging from storms to seafloor</w:delText>
        </w:r>
        <w:r w:rsidR="006D2B04" w:rsidRPr="00CC30E1" w:rsidDel="00AB1F3E">
          <w:delText xml:space="preserve"> </w:delText>
        </w:r>
        <w:r w:rsidRPr="00CC30E1" w:rsidDel="00AB1F3E">
          <w:delTex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delText>
        </w:r>
        <w:r w:rsidRPr="00BF6499" w:rsidDel="00AB1F3E">
          <w:fldChar w:fldCharType="begin"/>
        </w:r>
        <w:r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Pr="00CC30E1" w:rsidDel="00AB1F3E">
          <w:delText>Styan and Rosser 2012</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2616D50D" w14:textId="0F78A179" w:rsidR="00897C61" w:rsidRPr="00CC30E1" w:rsidDel="00AB1F3E" w:rsidRDefault="00897C61" w:rsidP="00897C61">
      <w:pPr>
        <w:pStyle w:val="NoSpacing"/>
        <w:spacing w:line="480" w:lineRule="auto"/>
        <w:rPr>
          <w:del w:id="929" w:author="Rachael Maree Woods" w:date="2016-03-16T09:52:00Z"/>
          <w:rFonts w:ascii="Times New Roman" w:eastAsia="Times New Roman" w:hAnsi="Times New Roman"/>
          <w:sz w:val="24"/>
          <w:szCs w:val="20"/>
          <w:lang w:eastAsia="de-DE"/>
        </w:rPr>
      </w:pPr>
    </w:p>
    <w:p w14:paraId="54F816C8" w14:textId="36D246B1" w:rsidR="00897C61" w:rsidRPr="00CC30E1" w:rsidDel="00AB1F3E" w:rsidRDefault="00897C61" w:rsidP="00897C61">
      <w:pPr>
        <w:pStyle w:val="NoSpacing"/>
        <w:spacing w:line="480" w:lineRule="auto"/>
        <w:rPr>
          <w:del w:id="930" w:author="Rachael Maree Woods" w:date="2016-03-16T09:52:00Z"/>
          <w:rFonts w:ascii="Times New Roman" w:eastAsia="Times New Roman" w:hAnsi="Times New Roman"/>
          <w:sz w:val="24"/>
          <w:szCs w:val="20"/>
          <w:lang w:eastAsia="de-DE"/>
        </w:rPr>
      </w:pPr>
      <w:del w:id="931" w:author="Rachael Maree Woods" w:date="2016-03-16T09:52:00Z">
        <w:r w:rsidRPr="00CC30E1" w:rsidDel="00AB1F3E">
          <w:delText>Similarly to the suspended sedime</w:delText>
        </w:r>
        <w:r w:rsidR="00521ACB" w:rsidRPr="00CC30E1" w:rsidDel="00AB1F3E">
          <w:delText xml:space="preserve">nt response, increased </w:delText>
        </w:r>
      </w:del>
      <w:del w:id="932" w:author="Rachael Maree Woods" w:date="2016-02-17T10:11:00Z">
        <w:r w:rsidR="00521ACB" w:rsidRPr="00CC30E1" w:rsidDel="00DE3BDE">
          <w:delText>phosphor</w:delText>
        </w:r>
        <w:r w:rsidRPr="00CC30E1" w:rsidDel="00DE3BDE">
          <w:delText xml:space="preserve">us </w:delText>
        </w:r>
      </w:del>
      <w:del w:id="933" w:author="Rachael Maree Woods" w:date="2016-03-16T09:52:00Z">
        <w:r w:rsidRPr="00CC30E1" w:rsidDel="00AB1F3E">
          <w:delText xml:space="preserve">levels reduced </w:delText>
        </w:r>
        <w:r w:rsidR="006D2B04" w:rsidRPr="00CC30E1" w:rsidDel="00AB1F3E">
          <w:delText>fertilisation</w:delText>
        </w:r>
        <w:r w:rsidR="00521ACB" w:rsidRPr="00CC30E1" w:rsidDel="00AB1F3E">
          <w:delText xml:space="preserve"> success. </w:delText>
        </w:r>
      </w:del>
      <w:del w:id="934" w:author="Rachael Maree Woods" w:date="2016-02-17T10:11:00Z">
        <w:r w:rsidR="00521ACB" w:rsidRPr="00CC30E1" w:rsidDel="00DE3BDE">
          <w:delText>Phosphor</w:delText>
        </w:r>
        <w:r w:rsidRPr="00CC30E1" w:rsidDel="00DE3BDE">
          <w:delText xml:space="preserve">us </w:delText>
        </w:r>
      </w:del>
      <w:del w:id="935" w:author="Rachael Maree Woods" w:date="2016-03-16T09:52:00Z">
        <w:r w:rsidRPr="00CC30E1" w:rsidDel="00AB1F3E">
          <w:delText xml:space="preserve">is common in run-off from agricultural land uses and excessive fertilisation in agriculture has been shown to severely diminish water quality and in some cases lead to anoxic surface waters </w:delText>
        </w:r>
        <w:r w:rsidRPr="00BF6499" w:rsidDel="00AB1F3E">
          <w:fldChar w:fldCharType="begin"/>
        </w:r>
        <w:r w:rsidRPr="00CC30E1" w:rsidDel="00AB1F3E">
          <w:del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5" \o "Correll, 1998 #17" </w:delInstrText>
        </w:r>
        <w:r w:rsidR="00AB1F3E" w:rsidRPr="00BF6499" w:rsidDel="00AB1F3E">
          <w:fldChar w:fldCharType="separate"/>
        </w:r>
        <w:r w:rsidRPr="00CC30E1" w:rsidDel="00AB1F3E">
          <w:delText>Correll 199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xml:space="preserve">. The fertilisation success of corals </w:delText>
        </w:r>
        <w:r w:rsidR="005E18D7" w:rsidRPr="00CC30E1" w:rsidDel="00AB1F3E">
          <w:delText>is</w:delText>
        </w:r>
        <w:r w:rsidR="00521ACB" w:rsidRPr="00CC30E1" w:rsidDel="00AB1F3E">
          <w:delText xml:space="preserve"> highly sensitive to </w:delText>
        </w:r>
      </w:del>
      <w:del w:id="936" w:author="Rachael Maree Woods" w:date="2016-02-17T10:11:00Z">
        <w:r w:rsidR="00521ACB" w:rsidRPr="00CC30E1" w:rsidDel="00DE3BDE">
          <w:delText>phosphor</w:delText>
        </w:r>
        <w:r w:rsidRPr="00CC30E1" w:rsidDel="00DE3BDE">
          <w:delText xml:space="preserve">us </w:delText>
        </w:r>
      </w:del>
      <w:del w:id="937" w:author="Rachael Maree Woods" w:date="2016-03-16T09:52:00Z">
        <w:r w:rsidRPr="00CC30E1" w:rsidDel="00AB1F3E">
          <w:delText xml:space="preserve">with just 1µM reducing success by up to 75% </w:delText>
        </w:r>
        <w:r w:rsidRPr="00BF6499" w:rsidDel="00AB1F3E">
          <w:fldChar w:fldCharType="begin"/>
        </w:r>
        <w:r w:rsidRPr="00CC30E1" w:rsidDel="00AB1F3E">
          <w:del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However</w:delText>
        </w:r>
        <w:r w:rsidR="005E18D7" w:rsidRPr="00CC30E1" w:rsidDel="00AB1F3E">
          <w:delText>,</w:delText>
        </w:r>
        <w:r w:rsidRPr="00CC30E1" w:rsidDel="00AB1F3E">
          <w:delText xml:space="preserve"> the implementation of nutrient removal techniques (metal precipitation, use of wetland systems to fix-nitrogen, and the adsorption by microorganisms) </w:delText>
        </w:r>
        <w:r w:rsidR="005E18D7" w:rsidRPr="00CC30E1" w:rsidDel="00AB1F3E">
          <w:delText>is</w:delText>
        </w:r>
        <w:r w:rsidRPr="00CC30E1" w:rsidDel="00AB1F3E">
          <w:delText xml:space="preserve"> effective in reducing </w:delText>
        </w:r>
      </w:del>
      <w:del w:id="938" w:author="Rachael Maree Woods" w:date="2016-02-17T10:11:00Z">
        <w:r w:rsidRPr="00CC30E1" w:rsidDel="00DE3BDE">
          <w:delText>pho</w:delText>
        </w:r>
        <w:r w:rsidR="00521ACB" w:rsidRPr="00CC30E1" w:rsidDel="00DE3BDE">
          <w:delText>sphor</w:delText>
        </w:r>
        <w:r w:rsidRPr="00CC30E1" w:rsidDel="00DE3BDE">
          <w:delText xml:space="preserve">us </w:delText>
        </w:r>
      </w:del>
      <w:del w:id="939" w:author="Rachael Maree Woods" w:date="2016-03-16T09:52:00Z">
        <w:r w:rsidRPr="00CC30E1" w:rsidDel="00AB1F3E">
          <w:delText xml:space="preserve">within marine environments and therefore its effect on coral </w:delText>
        </w:r>
        <w:r w:rsidR="006D2B04" w:rsidRPr="00CC30E1" w:rsidDel="00AB1F3E">
          <w:delText>fertilisation</w:delText>
        </w:r>
        <w:r w:rsidRPr="00CC30E1" w:rsidDel="00AB1F3E">
          <w:delText xml:space="preserve"> </w:delText>
        </w:r>
        <w:r w:rsidRPr="00BF6499" w:rsidDel="00AB1F3E">
          <w:fldChar w:fldCharType="begin"/>
        </w:r>
        <w:r w:rsidRPr="00CC30E1" w:rsidDel="00AB1F3E">
          <w:del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7" \o "De-Bashan, 2004 #16" </w:delInstrText>
        </w:r>
        <w:r w:rsidR="00AB1F3E" w:rsidRPr="00BF6499" w:rsidDel="00AB1F3E">
          <w:fldChar w:fldCharType="separate"/>
        </w:r>
        <w:r w:rsidRPr="00CC30E1" w:rsidDel="00AB1F3E">
          <w:delText>De-Bashan and Bashan 2004</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4C8EE64D" w14:textId="3BEEC47A" w:rsidR="00897C61" w:rsidRPr="00CC30E1" w:rsidDel="00AB1F3E" w:rsidRDefault="00897C61" w:rsidP="00897C61">
      <w:pPr>
        <w:pStyle w:val="NoSpacing"/>
        <w:spacing w:line="480" w:lineRule="auto"/>
        <w:rPr>
          <w:del w:id="940" w:author="Rachael Maree Woods" w:date="2016-03-16T09:52:00Z"/>
          <w:rFonts w:ascii="Times New Roman" w:eastAsia="Times New Roman" w:hAnsi="Times New Roman"/>
          <w:sz w:val="24"/>
          <w:szCs w:val="20"/>
          <w:lang w:eastAsia="de-DE"/>
        </w:rPr>
      </w:pPr>
    </w:p>
    <w:p w14:paraId="2125E42D" w14:textId="6256B9C0" w:rsidR="00897C61" w:rsidRPr="00CC30E1" w:rsidDel="00AB1F3E" w:rsidRDefault="00897C61" w:rsidP="00897C61">
      <w:pPr>
        <w:pStyle w:val="NoSpacing"/>
        <w:spacing w:line="480" w:lineRule="auto"/>
        <w:rPr>
          <w:del w:id="941" w:author="Rachael Maree Woods" w:date="2016-03-16T09:52:00Z"/>
          <w:rFonts w:ascii="Times New Roman" w:eastAsia="Times New Roman" w:hAnsi="Times New Roman"/>
          <w:sz w:val="24"/>
          <w:szCs w:val="20"/>
          <w:lang w:eastAsia="de-DE"/>
        </w:rPr>
      </w:pPr>
      <w:del w:id="942" w:author="Rachael Maree Woods" w:date="2016-03-16T09:52:00Z">
        <w:r w:rsidRPr="00CC30E1" w:rsidDel="00AB1F3E">
          <w:delText xml:space="preserve">Water temperature and salinity both reduced fertilisation success and larval survivorship and are strongly linked to global climate change. </w:delText>
        </w:r>
        <w:r w:rsidR="00AB618D" w:rsidRPr="00CC30E1" w:rsidDel="00AB1F3E">
          <w:delText>I</w:delText>
        </w:r>
        <w:r w:rsidRPr="00CC30E1" w:rsidDel="00AB1F3E">
          <w:delText xml:space="preserve">ncreased water temperatures have been shown to reduce the survival of planular larvae </w:delText>
        </w:r>
        <w:r w:rsidRPr="00BF6499" w:rsidDel="00AB1F3E">
          <w:fldChar w:fldCharType="begin"/>
        </w:r>
        <w:r w:rsidRPr="00CC30E1" w:rsidDel="00AB1F3E">
          <w:del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 \o "Bassim, 2003 #24" </w:delInstrText>
        </w:r>
        <w:r w:rsidR="00AB1F3E" w:rsidRPr="00BF6499" w:rsidDel="00AB1F3E">
          <w:fldChar w:fldCharType="separate"/>
        </w:r>
        <w:r w:rsidRPr="00CC30E1" w:rsidDel="00AB1F3E">
          <w:delText>Bassim and Sammarco 2003</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 \o "Baird, 2006 #23" </w:delInstrText>
        </w:r>
        <w:r w:rsidR="00AB1F3E" w:rsidRPr="00BF6499" w:rsidDel="00AB1F3E">
          <w:fldChar w:fldCharType="separate"/>
        </w:r>
        <w:r w:rsidRPr="00CC30E1" w:rsidDel="00AB1F3E">
          <w:delText>Baird et al. 2006</w:delText>
        </w:r>
        <w:r w:rsidR="00AB1F3E" w:rsidRPr="00BF6499" w:rsidDel="00AB1F3E">
          <w:fldChar w:fldCharType="end"/>
        </w:r>
        <w:r w:rsidR="00AB618D" w:rsidRPr="00CC30E1" w:rsidDel="00AB1F3E">
          <w:delText>; Woolsey et al. 2013</w:delText>
        </w:r>
        <w:r w:rsidRPr="00CC30E1" w:rsidDel="00AB1F3E">
          <w:delText>)</w:delText>
        </w:r>
        <w:r w:rsidRPr="00BF6499" w:rsidDel="00AB1F3E">
          <w:fldChar w:fldCharType="end"/>
        </w:r>
        <w:r w:rsidRPr="00CC30E1" w:rsidDel="00AB1F3E">
          <w:delText xml:space="preserve">. Increasing sea surface temperatures continue to threaten marine environments, </w:delText>
        </w:r>
      </w:del>
      <w:del w:id="943" w:author="Rachael Maree Woods" w:date="2016-02-23T08:21:00Z">
        <w:r w:rsidRPr="00CC30E1" w:rsidDel="00CF7795">
          <w:delText xml:space="preserve">especially in tropical waters, </w:delText>
        </w:r>
      </w:del>
      <w:del w:id="944" w:author="Rachael Maree Woods" w:date="2016-03-16T09:52:00Z">
        <w:r w:rsidRPr="00CC30E1" w:rsidDel="00AB1F3E">
          <w:delText xml:space="preserve">as a result of global climate change </w:delText>
        </w:r>
        <w:r w:rsidRPr="00BF6499" w:rsidDel="00AB1F3E">
          <w:fldChar w:fldCharType="begin"/>
        </w:r>
        <w:r w:rsidRPr="00CC30E1" w:rsidDel="00AB1F3E">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0" \o "Solomon, 2007 #83" </w:delInstrText>
        </w:r>
        <w:r w:rsidR="00AB1F3E" w:rsidRPr="00BF6499" w:rsidDel="00AB1F3E">
          <w:fldChar w:fldCharType="separate"/>
        </w:r>
        <w:r w:rsidRPr="00CC30E1" w:rsidDel="00AB1F3E">
          <w:delText>Solomon et al. 2007</w:delText>
        </w:r>
        <w:r w:rsidR="00AB1F3E" w:rsidRPr="00BF6499" w:rsidDel="00AB1F3E">
          <w:fldChar w:fldCharType="end"/>
        </w:r>
        <w:r w:rsidRPr="00CC30E1" w:rsidDel="00AB1F3E">
          <w:delText>)</w:delText>
        </w:r>
        <w:r w:rsidRPr="00BF6499" w:rsidDel="00AB1F3E">
          <w:fldChar w:fldCharType="end"/>
        </w:r>
        <w:r w:rsidRPr="00CC30E1" w:rsidDel="00AB1F3E">
          <w:delText xml:space="preserve">. </w:delText>
        </w:r>
        <w:commentRangeStart w:id="945"/>
        <w:r w:rsidRPr="00CC30E1" w:rsidDel="00AB1F3E">
          <w:delText xml:space="preserve">Changes </w:delText>
        </w:r>
        <w:commentRangeEnd w:id="945"/>
        <w:r w:rsidR="00CF7795" w:rsidRPr="00CC30E1" w:rsidDel="00AB1F3E">
          <w:rPr>
            <w:rStyle w:val="CommentReference"/>
          </w:rPr>
          <w:commentReference w:id="945"/>
        </w:r>
        <w:r w:rsidRPr="00CC30E1" w:rsidDel="00AB1F3E">
          <w:delText>in salinity were found to significantly affect both early life history stages, with decreased salinity expected in the future as freshwater influxes are predicted to increase</w:delText>
        </w:r>
        <w:r w:rsidR="00545788" w:rsidRPr="00CC30E1" w:rsidDel="00AB1F3E">
          <w:delText xml:space="preserve"> (Knutson et al. 2010)</w:delText>
        </w:r>
        <w:r w:rsidRPr="00CC30E1" w:rsidDel="00AB1F3E">
          <w:delText>. In agreement with our model estimates</w:delText>
        </w:r>
        <w:r w:rsidR="00A13176" w:rsidRPr="00CC30E1" w:rsidDel="00AB1F3E">
          <w:delText>, such increases</w:delText>
        </w:r>
        <w:r w:rsidRPr="00CC30E1" w:rsidDel="00AB1F3E">
          <w:delText xml:space="preserve"> have been shown to reduce fertilisation in corals by up to 50%, with just slight declines in salinity </w:delText>
        </w:r>
        <w:commentRangeStart w:id="946"/>
        <w:r w:rsidRPr="00BF6499" w:rsidDel="00AB1F3E">
          <w:fldChar w:fldCharType="begin"/>
        </w:r>
        <w:r w:rsidRPr="00CC30E1" w:rsidDel="00AB1F3E">
          <w:del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3" \o "Richmond, 1996 #75" </w:delInstrText>
        </w:r>
        <w:r w:rsidR="00AB1F3E" w:rsidRPr="00BF6499" w:rsidDel="00AB1F3E">
          <w:fldChar w:fldCharType="separate"/>
        </w:r>
        <w:r w:rsidRPr="00CC30E1" w:rsidDel="00AB1F3E">
          <w:delText>Richmond 1996</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8" \o "Scott, 2013 #84" </w:delInstrText>
        </w:r>
        <w:r w:rsidR="00AB1F3E" w:rsidRPr="00BF6499" w:rsidDel="00AB1F3E">
          <w:fldChar w:fldCharType="separate"/>
        </w:r>
        <w:r w:rsidRPr="00CC30E1" w:rsidDel="00AB1F3E">
          <w:delText>Scott et al. 2013</w:delText>
        </w:r>
        <w:r w:rsidR="00AB1F3E" w:rsidRPr="00BF6499" w:rsidDel="00AB1F3E">
          <w:fldChar w:fldCharType="end"/>
        </w:r>
        <w:r w:rsidRPr="00CC30E1" w:rsidDel="00AB1F3E">
          <w:delText>)</w:delText>
        </w:r>
        <w:r w:rsidRPr="00BF6499" w:rsidDel="00AB1F3E">
          <w:fldChar w:fldCharType="end"/>
        </w:r>
        <w:commentRangeEnd w:id="946"/>
        <w:r w:rsidR="00B73A2E" w:rsidRPr="00CC30E1" w:rsidDel="00AB1F3E">
          <w:rPr>
            <w:rStyle w:val="CommentReference"/>
          </w:rPr>
          <w:commentReference w:id="946"/>
        </w:r>
        <w:r w:rsidRPr="00CC30E1" w:rsidDel="00AB1F3E">
          <w:delText>.</w:delText>
        </w:r>
      </w:del>
    </w:p>
    <w:p w14:paraId="45AF61C6" w14:textId="3420ECB8" w:rsidR="00897C61" w:rsidRPr="00CC30E1" w:rsidDel="00AB1F3E" w:rsidRDefault="00897C61" w:rsidP="00897C61">
      <w:pPr>
        <w:pStyle w:val="NoSpacing"/>
        <w:spacing w:line="480" w:lineRule="auto"/>
        <w:rPr>
          <w:del w:id="947" w:author="Rachael Maree Woods" w:date="2016-03-16T09:52:00Z"/>
          <w:rFonts w:ascii="Times New Roman" w:eastAsia="Times New Roman" w:hAnsi="Times New Roman"/>
          <w:sz w:val="24"/>
          <w:szCs w:val="20"/>
          <w:lang w:eastAsia="de-DE"/>
        </w:rPr>
      </w:pPr>
    </w:p>
    <w:p w14:paraId="57046FC2" w14:textId="151F9505" w:rsidR="00897C61" w:rsidRPr="00CC30E1" w:rsidDel="00AB1F3E" w:rsidRDefault="00897C61" w:rsidP="00897C61">
      <w:pPr>
        <w:pStyle w:val="NoSpacing"/>
        <w:spacing w:line="480" w:lineRule="auto"/>
        <w:rPr>
          <w:del w:id="948" w:author="Rachael Maree Woods" w:date="2016-03-16T09:52:00Z"/>
          <w:rFonts w:ascii="Times New Roman" w:eastAsia="Times New Roman" w:hAnsi="Times New Roman"/>
          <w:sz w:val="24"/>
          <w:szCs w:val="20"/>
          <w:lang w:eastAsia="de-DE"/>
        </w:rPr>
      </w:pPr>
      <w:del w:id="949" w:author="Rachael Maree Woods" w:date="2016-03-16T09:52:00Z">
        <w:r w:rsidRPr="00CC30E1" w:rsidDel="00AB1F3E">
          <w:delText xml:space="preserve">While both temperature and salinity reduced coral larval success, changes in seawater pH had little influence on </w:delText>
        </w:r>
        <w:r w:rsidR="00D7579E" w:rsidRPr="00CC30E1" w:rsidDel="00AB1F3E">
          <w:delText>either fertilis</w:delText>
        </w:r>
        <w:r w:rsidR="004C5C89" w:rsidRPr="00CC30E1" w:rsidDel="00AB1F3E">
          <w:delText xml:space="preserve">ation </w:delText>
        </w:r>
        <w:r w:rsidR="00C37B4F" w:rsidRPr="00CC30E1" w:rsidDel="00AB1F3E">
          <w:delText>or</w:delText>
        </w:r>
        <w:r w:rsidR="004C5C89" w:rsidRPr="00CC30E1" w:rsidDel="00AB1F3E">
          <w:delText xml:space="preserve"> survivorship</w:delText>
        </w:r>
        <w:r w:rsidR="00545788" w:rsidRPr="00CC30E1" w:rsidDel="00AB1F3E">
          <w:delText>. The</w:delText>
        </w:r>
        <w:r w:rsidR="004C5C89" w:rsidRPr="00CC30E1" w:rsidDel="00AB1F3E">
          <w:delText xml:space="preserve"> lack of a significant effect of pH contradicts much of the earlier</w:delText>
        </w:r>
        <w:r w:rsidR="00C56C94" w:rsidRPr="00CC30E1" w:rsidDel="00AB1F3E">
          <w:delText xml:space="preserve"> work on the effect of ocean acidification </w:delText>
        </w:r>
        <w:r w:rsidR="00164CC1" w:rsidRPr="00CC30E1" w:rsidDel="00AB1F3E">
          <w:delText>(</w:delText>
        </w:r>
        <w:r w:rsidR="00787E59" w:rsidRPr="00CC30E1" w:rsidDel="00AB1F3E">
          <w:delText>Albright et al 2010</w:delText>
        </w:r>
        <w:r w:rsidR="004C5C89" w:rsidRPr="00CC30E1" w:rsidDel="00AB1F3E">
          <w:delText>) on the early life history stages of corals</w:delText>
        </w:r>
        <w:r w:rsidR="008A573E" w:rsidRPr="00CC30E1" w:rsidDel="00AB1F3E">
          <w:delText>,</w:delText>
        </w:r>
        <w:r w:rsidR="004C5C89" w:rsidRPr="00CC30E1" w:rsidDel="00AB1F3E">
          <w:delText xml:space="preserve"> but is in strong agreement with more recent experimental work demonstrating that temperature has a much greater effect than pH (Chua et al. 2013).</w:delText>
        </w:r>
        <w:r w:rsidRPr="00CC30E1" w:rsidDel="00AB1F3E">
          <w:delText xml:space="preserve"> </w:delText>
        </w:r>
      </w:del>
    </w:p>
    <w:p w14:paraId="4A2C92B7" w14:textId="60DA8F3A" w:rsidR="00AB1F3E" w:rsidRPr="00CC30E1" w:rsidRDefault="00AB1F3E" w:rsidP="00AB1F3E">
      <w:pPr>
        <w:pStyle w:val="NoSpacing"/>
        <w:spacing w:line="480" w:lineRule="auto"/>
        <w:rPr>
          <w:ins w:id="950" w:author="Rachael Maree Woods" w:date="2016-03-16T09:52:00Z"/>
          <w:rFonts w:ascii="Times New Roman" w:eastAsia="Times New Roman" w:hAnsi="Times New Roman"/>
          <w:sz w:val="24"/>
          <w:szCs w:val="20"/>
          <w:lang w:eastAsia="de-DE"/>
        </w:rPr>
      </w:pPr>
      <w:ins w:id="951" w:author="Rachael Maree Woods" w:date="2016-03-16T09:52:00Z">
        <w:r w:rsidRPr="00CC30E1">
          <w:rPr>
            <w:rFonts w:ascii="Times New Roman" w:eastAsia="Times New Roman" w:hAnsi="Times New Roman"/>
            <w:sz w:val="24"/>
            <w:szCs w:val="20"/>
            <w:lang w:eastAsia="de-DE"/>
          </w:rPr>
          <w:t>Our research demonstrates the relative importance of a range of environmental factors in estimating the success of early life history stages in corals. Coral fertilisation success and larval survivorship were affected by multiple water quality factors. Consistent with earlier stud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the heavy metal copper had significant negative impacts on fertilisation and larval survivorship. Copper, which significantly affects both life history stages, occurs </w:t>
        </w:r>
        <w:r w:rsidRPr="00CC30E1">
          <w:rPr>
            <w:rFonts w:ascii="Times New Roman" w:eastAsia="Times New Roman" w:hAnsi="Times New Roman"/>
            <w:sz w:val="24"/>
            <w:szCs w:val="20"/>
            <w:lang w:eastAsia="de-DE"/>
          </w:rPr>
          <w:lastRenderedPageBreak/>
          <w:t>naturally at low levels within the marine environment</w:t>
        </w:r>
        <w:del w:id="952" w:author="Josh Madin" w:date="2016-03-18T15:50:00Z">
          <w:r w:rsidRPr="00CC30E1" w:rsidDel="00152E98">
            <w:rPr>
              <w:rFonts w:ascii="Times New Roman" w:eastAsia="Times New Roman" w:hAnsi="Times New Roman"/>
              <w:sz w:val="24"/>
              <w:szCs w:val="20"/>
              <w:lang w:eastAsia="de-DE"/>
            </w:rPr>
            <w:delText>. However, the levels at which copper significantly impacts coral development are not widespread</w:delText>
          </w:r>
        </w:del>
        <w:r w:rsidRPr="00CC30E1">
          <w:rPr>
            <w:rFonts w:ascii="Times New Roman" w:eastAsia="Times New Roman" w:hAnsi="Times New Roman"/>
            <w:sz w:val="24"/>
            <w:szCs w:val="20"/>
            <w:lang w:eastAsia="de-DE"/>
          </w:rPr>
          <w:t>, but are instead limited to localised pollution caused by anti-fouling agents on vessel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51" \o "Reichelt-Brushett, 2004 #1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Reichelt-Brushett and Harrison 2004</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Lead, which was also found to significantly reduce larval survivorship, can be found at high levels more broadly in nearshore reef environments</w:t>
        </w:r>
        <w:del w:id="953"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as a result of industrial activit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0" \o "Li, 2001 #80"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Li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7" \o "Polkowska, 2001 #76"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Polkowska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The introduction of nutrients into marine environments, including phosphate and ammonium, severely diminishes water quality, which we show</w:t>
        </w:r>
        <w:del w:id="954"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w:t>
        </w:r>
        <w:del w:id="955" w:author="Josh Madin" w:date="2016-03-18T15:50:00Z">
          <w:r w:rsidRPr="00CC30E1" w:rsidDel="007F35EB">
            <w:rPr>
              <w:rFonts w:ascii="Times New Roman" w:eastAsia="Times New Roman" w:hAnsi="Times New Roman"/>
              <w:sz w:val="24"/>
              <w:szCs w:val="20"/>
              <w:lang w:eastAsia="de-DE"/>
            </w:rPr>
            <w:delText>will</w:delText>
          </w:r>
        </w:del>
      </w:ins>
      <w:ins w:id="956" w:author="Josh Madin" w:date="2016-03-18T15:50:00Z">
        <w:r w:rsidR="007F35EB">
          <w:rPr>
            <w:rFonts w:ascii="Times New Roman" w:eastAsia="Times New Roman" w:hAnsi="Times New Roman"/>
            <w:sz w:val="24"/>
            <w:szCs w:val="20"/>
            <w:lang w:eastAsia="de-DE"/>
          </w:rPr>
          <w:t>is likely to</w:t>
        </w:r>
      </w:ins>
      <w:ins w:id="957" w:author="Rachael Maree Woods" w:date="2016-03-16T09:52:00Z">
        <w:r w:rsidRPr="00CC30E1">
          <w:rPr>
            <w:rFonts w:ascii="Times New Roman" w:eastAsia="Times New Roman" w:hAnsi="Times New Roman"/>
            <w:sz w:val="24"/>
            <w:szCs w:val="20"/>
            <w:lang w:eastAsia="de-DE"/>
          </w:rPr>
          <w:t xml:space="preserve"> lead to a reduction in fertisliation success of corals. These nutrients are common in run-off from agricultural land uses including the use of fertiliser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5" \o "Correll, 1998 #17"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Correll 199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1" \o "Harrison, 2001 #4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arrison and 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Natural and anthropogenic disturbances ranging from storms to seafloor dredging increase the amount of suspended sediment within marine environments, especially in shallower or nearshore habitats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5" \o "Humphrey, 2008 #46"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umphrey et al. 200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9" \o "Erftemeijer, 2012 #69"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Erftemeijer et al. 2012</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2" \o "Styan, 2012 #63" </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Styan and Rosser 2012</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hile suspended sediment significantly reduces fertilisation success in corals, it did not appear to have a major influence on larval survivorship (Figure 1). Anthropogenic impacts, including those linked to climate change, greatly affect the marine environment and often lead to changes in ocean temperatures, pH and salinity.  Water temperature and salinity both affected coral early life history stages, with temperature changes decreasing fertilisation and changes in salinity decreasing larval survivorship. Increased water temperatures as a result of climate change threaten marine environments and therefore coral reef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0" \o "Solomon, 2007 #8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Solomon et al. 2007</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Episodic increases in freshwater influxes, decreasing salinity as a result of increase storms and runoff from urban areas is also a significant threat to coral larval survival (Knutson et al. 2010; Scott et al., 2013). While both temperature and salinity reduced coral larval success, changes in </w:t>
        </w:r>
        <w:r w:rsidRPr="00CC30E1">
          <w:rPr>
            <w:rFonts w:ascii="Times New Roman" w:eastAsia="Times New Roman" w:hAnsi="Times New Roman"/>
            <w:sz w:val="24"/>
            <w:szCs w:val="20"/>
            <w:lang w:eastAsia="de-DE"/>
          </w:rPr>
          <w:lastRenderedPageBreak/>
          <w:t xml:space="preserve">seawater pH had little influence on either fertilisation or survivorship (Chua et al. 2013). </w:t>
        </w:r>
      </w:ins>
    </w:p>
    <w:p w14:paraId="6EACFA27" w14:textId="77777777" w:rsidR="00F746E8" w:rsidRPr="00CC30E1" w:rsidRDefault="00F746E8" w:rsidP="00897C61">
      <w:pPr>
        <w:pStyle w:val="NoSpacing"/>
        <w:spacing w:line="480" w:lineRule="auto"/>
        <w:rPr>
          <w:rFonts w:ascii="Times New Roman" w:eastAsia="Times New Roman" w:hAnsi="Times New Roman"/>
          <w:sz w:val="24"/>
          <w:szCs w:val="20"/>
          <w:lang w:eastAsia="de-DE"/>
        </w:rPr>
      </w:pPr>
    </w:p>
    <w:p w14:paraId="1DC3C157" w14:textId="055BE028" w:rsidR="00897C61" w:rsidRPr="00CC30E1" w:rsidRDefault="00ED72A1" w:rsidP="00AB1F3E">
      <w:pPr>
        <w:spacing w:line="480" w:lineRule="auto"/>
        <w:rPr>
          <w:lang w:val="en-AU"/>
          <w:rPrChange w:id="958" w:author="Rachael Maree Woods" w:date="2016-03-16T14:26:00Z">
            <w:rPr/>
          </w:rPrChange>
        </w:rPr>
      </w:pPr>
      <w:r w:rsidRPr="00CC30E1">
        <w:rPr>
          <w:lang w:val="en-AU"/>
          <w:rPrChange w:id="959" w:author="Rachael Maree Woods" w:date="2016-03-16T14:26:00Z">
            <w:rPr/>
          </w:rPrChange>
        </w:rPr>
        <w:t xml:space="preserve">To be successful, an individual needs to survive both </w:t>
      </w:r>
      <w:ins w:id="960" w:author="Josh Madin" w:date="2016-03-18T15:51:00Z">
        <w:r w:rsidR="007F35EB">
          <w:rPr>
            <w:lang w:val="en-AU"/>
          </w:rPr>
          <w:t xml:space="preserve">early </w:t>
        </w:r>
      </w:ins>
      <w:r w:rsidRPr="00CC30E1">
        <w:rPr>
          <w:lang w:val="en-AU"/>
          <w:rPrChange w:id="961" w:author="Rachael Maree Woods" w:date="2016-03-16T14:26:00Z">
            <w:rPr/>
          </w:rPrChange>
        </w:rPr>
        <w:t xml:space="preserve">stages of development (fertilisation and larval survivorship). </w:t>
      </w:r>
      <w:ins w:id="962" w:author="Rachael Maree Woods" w:date="2016-03-16T09:53:00Z">
        <w:del w:id="963" w:author="Josh Madin" w:date="2016-03-18T15:52:00Z">
          <w:r w:rsidR="00AB1F3E" w:rsidRPr="00CC30E1" w:rsidDel="00733CB2">
            <w:rPr>
              <w:lang w:val="en-AU"/>
              <w:rPrChange w:id="964" w:author="Rachael Maree Woods" w:date="2016-03-16T14:26:00Z">
                <w:rPr/>
              </w:rPrChange>
            </w:rPr>
            <w:delText>As an illustration</w:delText>
          </w:r>
        </w:del>
      </w:ins>
      <w:ins w:id="965" w:author="Josh Madin" w:date="2016-03-18T15:52:00Z">
        <w:r w:rsidR="00733CB2">
          <w:rPr>
            <w:lang w:val="en-AU"/>
          </w:rPr>
          <w:t>To demonstrate</w:t>
        </w:r>
      </w:ins>
      <w:ins w:id="966" w:author="Rachael Maree Woods" w:date="2016-03-16T09:53:00Z">
        <w:r w:rsidR="00AB1F3E" w:rsidRPr="00CC30E1">
          <w:rPr>
            <w:lang w:val="en-AU"/>
            <w:rPrChange w:id="967" w:author="Rachael Maree Woods" w:date="2016-03-16T14:26:00Z">
              <w:rPr/>
            </w:rPrChange>
          </w:rPr>
          <w:t xml:space="preserve">, we collected water samples from three locations that were expected to differ dramatically in water properties. As expected the properties from the Lizard Island water sample, resulted in the </w:t>
        </w:r>
        <w:del w:id="968" w:author="Josh Madin" w:date="2016-03-18T15:52:00Z">
          <w:r w:rsidR="00AB1F3E" w:rsidRPr="00CC30E1" w:rsidDel="00733CB2">
            <w:rPr>
              <w:lang w:val="en-AU"/>
              <w:rPrChange w:id="969" w:author="Rachael Maree Woods" w:date="2016-03-16T14:26:00Z">
                <w:rPr/>
              </w:rPrChange>
            </w:rPr>
            <w:delText>greatest</w:delText>
          </w:r>
        </w:del>
      </w:ins>
      <w:ins w:id="970" w:author="Josh Madin" w:date="2016-03-18T15:52:00Z">
        <w:r w:rsidR="00733CB2">
          <w:rPr>
            <w:lang w:val="en-AU"/>
          </w:rPr>
          <w:t>highest</w:t>
        </w:r>
      </w:ins>
      <w:ins w:id="971" w:author="Rachael Maree Woods" w:date="2016-03-16T09:53:00Z">
        <w:r w:rsidR="00AB1F3E" w:rsidRPr="00CC30E1">
          <w:rPr>
            <w:lang w:val="en-AU"/>
            <w:rPrChange w:id="972" w:author="Rachael Maree Woods" w:date="2016-03-16T14:26:00Z">
              <w:rPr/>
            </w:rPrChange>
          </w:rPr>
          <w:t xml:space="preserve"> estimated </w:t>
        </w:r>
      </w:ins>
      <w:ins w:id="973" w:author="Josh Madin" w:date="2016-03-18T15:52:00Z">
        <w:r w:rsidR="00733CB2">
          <w:rPr>
            <w:lang w:val="en-AU"/>
          </w:rPr>
          <w:t xml:space="preserve">probability of </w:t>
        </w:r>
      </w:ins>
      <w:ins w:id="974" w:author="Rachael Maree Woods" w:date="2016-03-16T09:53:00Z">
        <w:r w:rsidR="00AB1F3E" w:rsidRPr="00CC30E1">
          <w:rPr>
            <w:lang w:val="en-AU"/>
            <w:rPrChange w:id="975" w:author="Rachael Maree Woods" w:date="2016-03-16T14:26:00Z">
              <w:rPr/>
            </w:rPrChange>
          </w:rPr>
          <w:t xml:space="preserve">success for both fertilisation </w:t>
        </w:r>
        <w:del w:id="976" w:author="Josh Madin" w:date="2016-03-18T15:52:00Z">
          <w:r w:rsidR="00AB1F3E" w:rsidRPr="00CC30E1" w:rsidDel="00733CB2">
            <w:rPr>
              <w:lang w:val="en-AU"/>
              <w:rPrChange w:id="977" w:author="Rachael Maree Woods" w:date="2016-03-16T14:26:00Z">
                <w:rPr/>
              </w:rPrChange>
            </w:rPr>
            <w:delText xml:space="preserve">success </w:delText>
          </w:r>
        </w:del>
        <w:r w:rsidR="00AB1F3E" w:rsidRPr="00CC30E1">
          <w:rPr>
            <w:lang w:val="en-AU"/>
            <w:rPrChange w:id="978" w:author="Rachael Maree Woods" w:date="2016-03-16T14:26:00Z">
              <w:rPr/>
            </w:rPrChange>
          </w:rPr>
          <w:t>and larval survivorship</w:t>
        </w:r>
      </w:ins>
      <w:ins w:id="979" w:author="Josh Madin" w:date="2016-03-18T15:52:00Z">
        <w:r w:rsidR="00733CB2">
          <w:rPr>
            <w:lang w:val="en-AU"/>
          </w:rPr>
          <w:t xml:space="preserve"> </w:t>
        </w:r>
      </w:ins>
      <w:ins w:id="980" w:author="Rachael Maree Woods" w:date="2016-03-16T09:53:00Z">
        <w:del w:id="981" w:author="Josh Madin" w:date="2016-03-18T15:52:00Z">
          <w:r w:rsidR="00AB1F3E" w:rsidRPr="00CC30E1" w:rsidDel="00733CB2">
            <w:rPr>
              <w:lang w:val="en-AU"/>
              <w:rPrChange w:id="982" w:author="Rachael Maree Woods" w:date="2016-03-16T14:26:00Z">
                <w:rPr/>
              </w:rPrChange>
            </w:rPr>
            <w:delText xml:space="preserve">, with </w:delText>
          </w:r>
        </w:del>
      </w:ins>
      <w:ins w:id="983" w:author="Josh Madin" w:date="2016-03-18T15:52:00Z">
        <w:r w:rsidR="00733CB2">
          <w:rPr>
            <w:lang w:val="en-AU"/>
          </w:rPr>
          <w:t>(</w:t>
        </w:r>
      </w:ins>
      <w:ins w:id="984" w:author="Rachael Maree Woods" w:date="2016-03-16T09:53:00Z">
        <w:r w:rsidR="00AB1F3E" w:rsidRPr="00CC30E1">
          <w:rPr>
            <w:lang w:val="en-AU"/>
            <w:rPrChange w:id="985" w:author="Rachael Maree Woods" w:date="2016-03-16T14:26:00Z">
              <w:rPr/>
            </w:rPrChange>
          </w:rPr>
          <w:t xml:space="preserve">70% and 60% </w:t>
        </w:r>
        <w:del w:id="986" w:author="Josh Madin" w:date="2016-03-18T15:52:00Z">
          <w:r w:rsidR="00AB1F3E" w:rsidRPr="00CC30E1" w:rsidDel="00733CB2">
            <w:rPr>
              <w:lang w:val="en-AU"/>
              <w:rPrChange w:id="987" w:author="Rachael Maree Woods" w:date="2016-03-16T14:26:00Z">
                <w:rPr/>
              </w:rPrChange>
            </w:rPr>
            <w:delText>success</w:delText>
          </w:r>
        </w:del>
      </w:ins>
      <w:ins w:id="988" w:author="Josh Madin" w:date="2016-03-18T15:52:00Z">
        <w:r w:rsidR="00733CB2">
          <w:rPr>
            <w:lang w:val="en-AU"/>
          </w:rPr>
          <w:t>on average</w:t>
        </w:r>
      </w:ins>
      <w:ins w:id="989" w:author="Rachael Maree Woods" w:date="2016-03-16T09:53:00Z">
        <w:r w:rsidR="00AB1F3E" w:rsidRPr="00CC30E1">
          <w:rPr>
            <w:lang w:val="en-AU"/>
            <w:rPrChange w:id="990" w:author="Rachael Maree Woods" w:date="2016-03-16T14:26:00Z">
              <w:rPr/>
            </w:rPrChange>
          </w:rPr>
          <w:t>, respectively</w:t>
        </w:r>
      </w:ins>
      <w:ins w:id="991" w:author="Josh Madin" w:date="2016-03-18T15:52:00Z">
        <w:r w:rsidR="00733CB2">
          <w:rPr>
            <w:lang w:val="en-AU"/>
          </w:rPr>
          <w:t>)</w:t>
        </w:r>
      </w:ins>
      <w:ins w:id="992" w:author="Rachael Maree Woods" w:date="2016-03-16T09:53:00Z">
        <w:r w:rsidR="00AB1F3E" w:rsidRPr="00CC30E1">
          <w:rPr>
            <w:lang w:val="en-AU"/>
            <w:rPrChange w:id="993" w:author="Rachael Maree Woods" w:date="2016-03-16T14:26:00Z">
              <w:rPr/>
            </w:rPrChange>
          </w:rPr>
          <w:t xml:space="preserve">. </w:t>
        </w:r>
      </w:ins>
      <w:ins w:id="994" w:author="Josh Madin" w:date="2016-03-18T15:53:00Z">
        <w:r w:rsidR="00733CB2">
          <w:rPr>
            <w:lang w:val="en-AU"/>
          </w:rPr>
          <w:t xml:space="preserve">Unexpectedly, </w:t>
        </w:r>
      </w:ins>
      <w:ins w:id="995" w:author="Rachael Maree Woods" w:date="2016-03-16T09:53:00Z">
        <w:del w:id="996" w:author="Josh Madin" w:date="2016-03-18T15:53:00Z">
          <w:r w:rsidR="00AB1F3E" w:rsidRPr="00CC30E1" w:rsidDel="00733CB2">
            <w:rPr>
              <w:lang w:val="en-AU"/>
              <w:rPrChange w:id="997" w:author="Rachael Maree Woods" w:date="2016-03-16T14:26:00Z">
                <w:rPr/>
              </w:rPrChange>
            </w:rPr>
            <w:delText>T</w:delText>
          </w:r>
        </w:del>
      </w:ins>
      <w:ins w:id="998" w:author="Josh Madin" w:date="2016-03-18T15:53:00Z">
        <w:r w:rsidR="00733CB2">
          <w:rPr>
            <w:lang w:val="en-AU"/>
          </w:rPr>
          <w:t>t</w:t>
        </w:r>
      </w:ins>
      <w:ins w:id="999" w:author="Rachael Maree Woods" w:date="2016-03-16T09:53:00Z">
        <w:r w:rsidR="00AB1F3E" w:rsidRPr="00CC30E1">
          <w:rPr>
            <w:lang w:val="en-AU"/>
            <w:rPrChange w:id="1000" w:author="Rachael Maree Woods" w:date="2016-03-16T14:26:00Z">
              <w:rPr/>
            </w:rPrChange>
          </w:rPr>
          <w:t xml:space="preserve">he </w:t>
        </w:r>
        <w:del w:id="1001" w:author="Josh Madin" w:date="2016-03-18T15:53:00Z">
          <w:r w:rsidR="00AB1F3E" w:rsidRPr="00CC30E1" w:rsidDel="00733CB2">
            <w:rPr>
              <w:lang w:val="en-AU"/>
              <w:rPrChange w:id="1002" w:author="Rachael Maree Woods" w:date="2016-03-16T14:26:00Z">
                <w:rPr/>
              </w:rPrChange>
            </w:rPr>
            <w:delText xml:space="preserve">beach </w:delText>
          </w:r>
        </w:del>
        <w:r w:rsidR="00AB1F3E" w:rsidRPr="00CC30E1">
          <w:rPr>
            <w:lang w:val="en-AU"/>
            <w:rPrChange w:id="1003" w:author="Rachael Maree Woods" w:date="2016-03-16T14:26:00Z">
              <w:rPr/>
            </w:rPrChange>
          </w:rPr>
          <w:t xml:space="preserve">water sample from </w:t>
        </w:r>
      </w:ins>
      <w:ins w:id="1004" w:author="Josh Madin" w:date="2016-03-18T15:53:00Z">
        <w:r w:rsidR="00733CB2">
          <w:rPr>
            <w:lang w:val="en-AU"/>
          </w:rPr>
          <w:t xml:space="preserve">a </w:t>
        </w:r>
      </w:ins>
      <w:ins w:id="1005" w:author="Rachael Maree Woods" w:date="2016-03-16T09:53:00Z">
        <w:r w:rsidR="00AB1F3E" w:rsidRPr="00CC30E1">
          <w:rPr>
            <w:lang w:val="en-AU"/>
            <w:rPrChange w:id="1006" w:author="Rachael Maree Woods" w:date="2016-03-16T14:26:00Z">
              <w:rPr/>
            </w:rPrChange>
          </w:rPr>
          <w:t xml:space="preserve">Sydney </w:t>
        </w:r>
      </w:ins>
      <w:ins w:id="1007" w:author="Josh Madin" w:date="2016-03-18T15:53:00Z">
        <w:r w:rsidR="00733CB2">
          <w:rPr>
            <w:lang w:val="en-AU"/>
          </w:rPr>
          <w:t xml:space="preserve">beach </w:t>
        </w:r>
      </w:ins>
      <w:ins w:id="1008" w:author="Rachael Maree Woods" w:date="2016-03-16T09:53:00Z">
        <w:r w:rsidR="00AB1F3E" w:rsidRPr="00CC30E1">
          <w:rPr>
            <w:lang w:val="en-AU"/>
            <w:rPrChange w:id="1009" w:author="Rachael Maree Woods" w:date="2016-03-16T14:26:00Z">
              <w:rPr/>
            </w:rPrChange>
          </w:rPr>
          <w:t xml:space="preserve">(Mona Vale) </w:t>
        </w:r>
      </w:ins>
      <w:ins w:id="1010" w:author="Josh Madin" w:date="2016-03-18T15:53:00Z">
        <w:r w:rsidR="00733CB2">
          <w:rPr>
            <w:lang w:val="en-AU"/>
          </w:rPr>
          <w:t xml:space="preserve">was also predicted to result </w:t>
        </w:r>
      </w:ins>
      <w:ins w:id="1011" w:author="Rachael Maree Woods" w:date="2016-03-16T09:53:00Z">
        <w:del w:id="1012" w:author="Josh Madin" w:date="2016-03-18T15:53:00Z">
          <w:r w:rsidR="00AB1F3E" w:rsidRPr="00CC30E1" w:rsidDel="00733CB2">
            <w:rPr>
              <w:lang w:val="en-AU"/>
              <w:rPrChange w:id="1013" w:author="Rachael Maree Woods" w:date="2016-03-16T14:26:00Z">
                <w:rPr/>
              </w:rPrChange>
            </w:rPr>
            <w:delText xml:space="preserve">as had </w:delText>
          </w:r>
        </w:del>
      </w:ins>
      <w:ins w:id="1014" w:author="Josh Madin" w:date="2016-03-18T15:53:00Z">
        <w:r w:rsidR="00733CB2">
          <w:rPr>
            <w:lang w:val="en-AU"/>
          </w:rPr>
          <w:t xml:space="preserve">in </w:t>
        </w:r>
      </w:ins>
      <w:ins w:id="1015" w:author="Rachael Maree Woods" w:date="2016-03-16T09:53:00Z">
        <w:r w:rsidR="00AB1F3E" w:rsidRPr="00CC30E1">
          <w:rPr>
            <w:lang w:val="en-AU"/>
            <w:rPrChange w:id="1016" w:author="Rachael Maree Woods" w:date="2016-03-16T14:26:00Z">
              <w:rPr/>
            </w:rPrChange>
          </w:rPr>
          <w:t>a high level of success</w:t>
        </w:r>
      </w:ins>
      <w:ins w:id="1017" w:author="Josh Madin" w:date="2016-03-18T15:54:00Z">
        <w:r w:rsidR="00733CB2">
          <w:rPr>
            <w:lang w:val="en-AU"/>
          </w:rPr>
          <w:t>. In contrast</w:t>
        </w:r>
      </w:ins>
      <w:ins w:id="1018" w:author="Josh Madin" w:date="2016-03-18T15:53:00Z">
        <w:r w:rsidR="00733CB2">
          <w:rPr>
            <w:lang w:val="en-AU"/>
          </w:rPr>
          <w:t>,</w:t>
        </w:r>
      </w:ins>
      <w:ins w:id="1019" w:author="Rachael Maree Woods" w:date="2016-03-16T09:53:00Z">
        <w:r w:rsidR="00AB1F3E" w:rsidRPr="00CC30E1">
          <w:rPr>
            <w:lang w:val="en-AU"/>
            <w:rPrChange w:id="1020" w:author="Rachael Maree Woods" w:date="2016-03-16T14:26:00Z">
              <w:rPr/>
            </w:rPrChange>
          </w:rPr>
          <w:t xml:space="preserve"> </w:t>
        </w:r>
        <w:del w:id="1021" w:author="Josh Madin" w:date="2016-03-18T15:54:00Z">
          <w:r w:rsidR="00AB1F3E" w:rsidRPr="00CC30E1" w:rsidDel="00733CB2">
            <w:rPr>
              <w:lang w:val="en-AU"/>
              <w:rPrChange w:id="1022" w:author="Rachael Maree Woods" w:date="2016-03-16T14:26:00Z">
                <w:rPr/>
              </w:rPrChange>
            </w:rPr>
            <w:delText xml:space="preserve">especially when compared to </w:delText>
          </w:r>
        </w:del>
        <w:r w:rsidR="00AB1F3E" w:rsidRPr="00CC30E1">
          <w:rPr>
            <w:lang w:val="en-AU"/>
            <w:rPrChange w:id="1023" w:author="Rachael Maree Woods" w:date="2016-03-16T14:26:00Z">
              <w:rPr/>
            </w:rPrChange>
          </w:rPr>
          <w:t>the Sydney Harbour sample (Chowder Bay), where water was expected to be most polluted</w:t>
        </w:r>
        <w:del w:id="1024" w:author="Josh Madin" w:date="2016-03-18T15:54:00Z">
          <w:r w:rsidR="00AB1F3E" w:rsidRPr="00CC30E1" w:rsidDel="00733CB2">
            <w:rPr>
              <w:lang w:val="en-AU"/>
              <w:rPrChange w:id="1025" w:author="Rachael Maree Woods" w:date="2016-03-16T14:26:00Z">
                <w:rPr/>
              </w:rPrChange>
            </w:rPr>
            <w:delText xml:space="preserve"> and indeed it was</w:delText>
          </w:r>
        </w:del>
        <w:r w:rsidR="00AB1F3E" w:rsidRPr="00CC30E1">
          <w:rPr>
            <w:lang w:val="en-AU"/>
            <w:rPrChange w:id="1026" w:author="Rachael Maree Woods" w:date="2016-03-16T14:26:00Z">
              <w:rPr/>
            </w:rPrChange>
          </w:rPr>
          <w:t xml:space="preserve">, </w:t>
        </w:r>
        <w:del w:id="1027" w:author="Josh Madin" w:date="2016-03-18T15:54:00Z">
          <w:r w:rsidR="00AB1F3E" w:rsidRPr="00CC30E1" w:rsidDel="00733CB2">
            <w:rPr>
              <w:lang w:val="en-AU"/>
              <w:rPrChange w:id="1028" w:author="Rachael Maree Woods" w:date="2016-03-16T14:26:00Z">
                <w:rPr/>
              </w:rPrChange>
            </w:rPr>
            <w:delText xml:space="preserve">with </w:delText>
          </w:r>
        </w:del>
        <w:r w:rsidR="00AB1F3E" w:rsidRPr="00CC30E1">
          <w:rPr>
            <w:lang w:val="en-AU"/>
            <w:rPrChange w:id="1029" w:author="Rachael Maree Woods" w:date="2016-03-16T14:26:00Z">
              <w:rPr/>
            </w:rPrChange>
          </w:rPr>
          <w:t xml:space="preserve">the </w:t>
        </w:r>
      </w:ins>
      <w:ins w:id="1030" w:author="Josh Madin" w:date="2016-03-18T15:54:00Z">
        <w:r w:rsidR="00733CB2">
          <w:rPr>
            <w:lang w:val="en-AU"/>
          </w:rPr>
          <w:t xml:space="preserve">probability of success was </w:t>
        </w:r>
      </w:ins>
      <w:ins w:id="1031" w:author="Rachael Maree Woods" w:date="2016-03-16T09:53:00Z">
        <w:r w:rsidR="00AB1F3E" w:rsidRPr="00CC30E1">
          <w:rPr>
            <w:lang w:val="en-AU"/>
            <w:rPrChange w:id="1032" w:author="Rachael Maree Woods" w:date="2016-03-16T14:26:00Z">
              <w:rPr/>
            </w:rPrChange>
          </w:rPr>
          <w:t xml:space="preserve">lowest </w:t>
        </w:r>
        <w:del w:id="1033" w:author="Josh Madin" w:date="2016-03-18T15:54:00Z">
          <w:r w:rsidR="00AB1F3E" w:rsidRPr="00CC30E1" w:rsidDel="00733CB2">
            <w:rPr>
              <w:lang w:val="en-AU"/>
              <w:rPrChange w:id="1034" w:author="Rachael Maree Woods" w:date="2016-03-16T14:26:00Z">
                <w:rPr/>
              </w:rPrChange>
            </w:rPr>
            <w:delText xml:space="preserve">estimated level of success </w:delText>
          </w:r>
        </w:del>
        <w:r w:rsidR="00AB1F3E" w:rsidRPr="00CC30E1">
          <w:rPr>
            <w:lang w:val="en-AU"/>
            <w:rPrChange w:id="1035" w:author="Rachael Maree Woods" w:date="2016-03-16T14:26:00Z">
              <w:rPr/>
            </w:rPrChange>
          </w:rPr>
          <w:t xml:space="preserve">for both early life stages. The joint probability of </w:t>
        </w:r>
        <w:del w:id="1036" w:author="Josh Madin" w:date="2016-03-18T15:55:00Z">
          <w:r w:rsidR="00AB1F3E" w:rsidRPr="00CC30E1" w:rsidDel="00733CB2">
            <w:rPr>
              <w:lang w:val="en-AU"/>
              <w:rPrChange w:id="1037" w:author="Rachael Maree Woods" w:date="2016-03-16T14:26:00Z">
                <w:rPr/>
              </w:rPrChange>
            </w:rPr>
            <w:delText>succeeding</w:delText>
          </w:r>
        </w:del>
      </w:ins>
      <w:ins w:id="1038" w:author="Josh Madin" w:date="2016-03-18T15:55:00Z">
        <w:r w:rsidR="00733CB2">
          <w:rPr>
            <w:lang w:val="en-AU"/>
          </w:rPr>
          <w:t xml:space="preserve">success, which </w:t>
        </w:r>
      </w:ins>
      <w:ins w:id="1039" w:author="Rachael Maree Woods" w:date="2016-03-16T09:53:00Z">
        <w:del w:id="1040" w:author="Josh Madin" w:date="2016-03-18T15:55:00Z">
          <w:r w:rsidR="00AB1F3E" w:rsidRPr="00CC30E1" w:rsidDel="00733CB2">
            <w:rPr>
              <w:lang w:val="en-AU"/>
              <w:rPrChange w:id="1041" w:author="Rachael Maree Woods" w:date="2016-03-16T14:26:00Z">
                <w:rPr/>
              </w:rPrChange>
            </w:rPr>
            <w:delText xml:space="preserve"> through both stages showed the same pattern (Figure 5). </w:delText>
          </w:r>
        </w:del>
      </w:ins>
      <w:del w:id="1042" w:author="Josh Madin" w:date="2016-03-18T15:55:00Z">
        <w:r w:rsidRPr="00CC30E1" w:rsidDel="00733CB2">
          <w:rPr>
            <w:lang w:val="en-AU"/>
            <w:rPrChange w:id="1043" w:author="Rachael Maree Woods" w:date="2016-03-16T14:26:00Z">
              <w:rPr/>
            </w:rPrChange>
          </w:rPr>
          <w:delText xml:space="preserve">As an example we conducted a joint probability analysis for salinity, which was found to be significant across both life history stages. This model determined the likelihood </w:delText>
        </w:r>
      </w:del>
      <w:ins w:id="1044" w:author="Rachael Maree Woods" w:date="2016-03-16T09:53:00Z">
        <w:del w:id="1045" w:author="Josh Madin" w:date="2016-03-18T15:55:00Z">
          <w:r w:rsidR="00AB1F3E" w:rsidRPr="00CC30E1" w:rsidDel="00733CB2">
            <w:rPr>
              <w:lang w:val="en-AU"/>
              <w:rPrChange w:id="1046" w:author="Rachael Maree Woods" w:date="2016-03-16T14:26:00Z">
                <w:rPr/>
              </w:rPrChange>
            </w:rPr>
            <w:delText xml:space="preserve">These probabilities are </w:delText>
          </w:r>
        </w:del>
        <w:r w:rsidR="00AB1F3E" w:rsidRPr="00CC30E1">
          <w:rPr>
            <w:lang w:val="en-AU"/>
            <w:rPrChange w:id="1047" w:author="Rachael Maree Woods" w:date="2016-03-16T14:26:00Z">
              <w:rPr/>
            </w:rPrChange>
          </w:rPr>
          <w:t>reflect</w:t>
        </w:r>
        <w:del w:id="1048" w:author="Josh Madin" w:date="2016-03-18T15:55:00Z">
          <w:r w:rsidR="00AB1F3E" w:rsidRPr="00CC30E1" w:rsidDel="00733CB2">
            <w:rPr>
              <w:lang w:val="en-AU"/>
              <w:rPrChange w:id="1049" w:author="Rachael Maree Woods" w:date="2016-03-16T14:26:00Z">
                <w:rPr/>
              </w:rPrChange>
            </w:rPr>
            <w:delText>ive</w:delText>
          </w:r>
        </w:del>
      </w:ins>
      <w:ins w:id="1050" w:author="Josh Madin" w:date="2016-03-18T15:55:00Z">
        <w:r w:rsidR="00733CB2">
          <w:rPr>
            <w:lang w:val="en-AU"/>
          </w:rPr>
          <w:t>s</w:t>
        </w:r>
      </w:ins>
      <w:ins w:id="1051" w:author="Rachael Maree Woods" w:date="2016-03-16T09:53:00Z">
        <w:r w:rsidR="00AB1F3E" w:rsidRPr="00CC30E1">
          <w:rPr>
            <w:lang w:val="en-AU"/>
          </w:rPr>
          <w:t xml:space="preserve"> </w:t>
        </w:r>
      </w:ins>
      <w:ins w:id="1052" w:author="Josh Madin" w:date="2016-03-18T15:55:00Z">
        <w:r w:rsidR="00733CB2">
          <w:rPr>
            <w:lang w:val="en-AU"/>
          </w:rPr>
          <w:t xml:space="preserve">the probability </w:t>
        </w:r>
      </w:ins>
      <w:r w:rsidRPr="00CC30E1">
        <w:rPr>
          <w:lang w:val="en-AU"/>
          <w:rPrChange w:id="1053" w:author="Rachael Maree Woods" w:date="2016-03-16T14:26:00Z">
            <w:rPr/>
          </w:rPrChange>
        </w:rPr>
        <w:t>of a single egg surviving through fertilisation</w:t>
      </w:r>
      <w:del w:id="1054" w:author="Josh Madin" w:date="2016-03-18T15:55:00Z">
        <w:r w:rsidRPr="00CC30E1" w:rsidDel="00733CB2">
          <w:rPr>
            <w:lang w:val="en-AU"/>
            <w:rPrChange w:id="1055" w:author="Rachael Maree Woods" w:date="2016-03-16T14:26:00Z">
              <w:rPr/>
            </w:rPrChange>
          </w:rPr>
          <w:delText>,</w:delText>
        </w:r>
      </w:del>
      <w:r w:rsidRPr="00CC30E1">
        <w:rPr>
          <w:lang w:val="en-AU"/>
          <w:rPrChange w:id="1056" w:author="Rachael Maree Woods" w:date="2016-03-16T14:26:00Z">
            <w:rPr/>
          </w:rPrChange>
        </w:rPr>
        <w:t xml:space="preserve"> as well as up to 14 days within the plankton</w:t>
      </w:r>
      <w:ins w:id="1057" w:author="Josh Madin" w:date="2016-03-18T15:56:00Z">
        <w:r w:rsidR="00733CB2">
          <w:rPr>
            <w:lang w:val="en-AU"/>
          </w:rPr>
          <w:t xml:space="preserve"> was therefore lowest in Sydney Harbour and similar at the other two locations</w:t>
        </w:r>
      </w:ins>
      <w:r w:rsidRPr="00CC30E1">
        <w:rPr>
          <w:lang w:val="en-AU"/>
          <w:rPrChange w:id="1058" w:author="Rachael Maree Woods" w:date="2016-03-16T14:26:00Z">
            <w:rPr/>
          </w:rPrChange>
        </w:rPr>
        <w:t xml:space="preserve">. While larvae can survive for longer than </w:t>
      </w:r>
      <w:del w:id="1059" w:author="Josh Madin" w:date="2016-03-18T15:57:00Z">
        <w:r w:rsidRPr="00CC30E1" w:rsidDel="00733CB2">
          <w:rPr>
            <w:lang w:val="en-AU"/>
            <w:rPrChange w:id="1060" w:author="Rachael Maree Woods" w:date="2016-03-16T14:26:00Z">
              <w:rPr/>
            </w:rPrChange>
          </w:rPr>
          <w:delText xml:space="preserve">this </w:delText>
        </w:r>
      </w:del>
      <w:ins w:id="1061" w:author="Josh Madin" w:date="2016-03-18T15:57:00Z">
        <w:r w:rsidR="00733CB2">
          <w:rPr>
            <w:lang w:val="en-AU"/>
          </w:rPr>
          <w:t>14 days</w:t>
        </w:r>
        <w:r w:rsidR="00733CB2" w:rsidRPr="00CC30E1">
          <w:rPr>
            <w:lang w:val="en-AU"/>
            <w:rPrChange w:id="1062" w:author="Rachael Maree Woods" w:date="2016-03-16T14:26:00Z">
              <w:rPr/>
            </w:rPrChange>
          </w:rPr>
          <w:t xml:space="preserve"> </w:t>
        </w:r>
      </w:ins>
      <w:del w:id="1063" w:author="Josh Madin" w:date="2016-03-18T15:57:00Z">
        <w:r w:rsidRPr="00CC30E1" w:rsidDel="00733CB2">
          <w:rPr>
            <w:lang w:val="en-AU"/>
            <w:rPrChange w:id="1064" w:author="Rachael Maree Woods" w:date="2016-03-16T14:26:00Z">
              <w:rPr/>
            </w:rPrChange>
          </w:rPr>
          <w:delText>with</w:delText>
        </w:r>
      </w:del>
      <w:r w:rsidRPr="00CC30E1">
        <w:rPr>
          <w:lang w:val="en-AU"/>
          <w:rPrChange w:id="1065" w:author="Rachael Maree Woods" w:date="2016-03-16T14:26:00Z">
            <w:rPr/>
          </w:rPrChange>
        </w:rPr>
        <w:t xml:space="preserve">in </w:t>
      </w:r>
      <w:del w:id="1066" w:author="Josh Madin" w:date="2016-03-18T15:57:00Z">
        <w:r w:rsidRPr="00CC30E1" w:rsidDel="00733CB2">
          <w:rPr>
            <w:lang w:val="en-AU"/>
            <w:rPrChange w:id="1067" w:author="Rachael Maree Woods" w:date="2016-03-16T14:26:00Z">
              <w:rPr/>
            </w:rPrChange>
          </w:rPr>
          <w:delText xml:space="preserve">the </w:delText>
        </w:r>
      </w:del>
      <w:r w:rsidRPr="00CC30E1">
        <w:rPr>
          <w:lang w:val="en-AU"/>
          <w:rPrChange w:id="1068" w:author="Rachael Maree Woods" w:date="2016-03-16T14:26:00Z">
            <w:rPr/>
          </w:rPrChange>
        </w:rPr>
        <w:t xml:space="preserve">surface waters, this model was </w:t>
      </w:r>
      <w:ins w:id="1069" w:author="Rachael Maree Woods" w:date="2016-03-16T09:54:00Z">
        <w:r w:rsidR="00AB1F3E" w:rsidRPr="00CC30E1">
          <w:rPr>
            <w:lang w:val="en-AU"/>
            <w:rPrChange w:id="1070" w:author="Rachael Maree Woods" w:date="2016-03-16T14:26:00Z">
              <w:rPr/>
            </w:rPrChange>
          </w:rPr>
          <w:t>parameterised with larvae survivorship observations within their peak competency period</w:t>
        </w:r>
        <w:r w:rsidR="00AB1F3E" w:rsidRPr="00CC30E1" w:rsidDel="00AB1F3E">
          <w:rPr>
            <w:lang w:val="en-AU"/>
          </w:rPr>
          <w:t xml:space="preserve"> </w:t>
        </w:r>
      </w:ins>
      <w:del w:id="1071" w:author="Rachael Maree Woods" w:date="2016-03-16T09:54:00Z">
        <w:r w:rsidRPr="00CC30E1" w:rsidDel="00AB1F3E">
          <w:rPr>
            <w:lang w:val="en-AU"/>
            <w:rPrChange w:id="1072" w:author="Rachael Maree Woods" w:date="2016-03-16T14:26:00Z">
              <w:rPr/>
            </w:rPrChange>
          </w:rPr>
          <w:delText xml:space="preserve">created to include larvae within their peak competency period who are most likely to settle within their natal reef </w:delText>
        </w:r>
      </w:del>
      <w:r w:rsidRPr="00CC30E1">
        <w:rPr>
          <w:lang w:val="en-AU"/>
          <w:rPrChange w:id="1073" w:author="Rachael Maree Woods" w:date="2016-03-16T14:26:00Z">
            <w:rPr/>
          </w:rPrChange>
        </w:rPr>
        <w:fldChar w:fldCharType="begin"/>
      </w:r>
      <w:r w:rsidRPr="00CC30E1">
        <w:rPr>
          <w:lang w:val="en-AU"/>
          <w:rPrChange w:id="1074" w:author="Rachael Maree Woods" w:date="2016-03-16T14:26:00Z">
            <w:rPr/>
          </w:rPrChange>
        </w:rPr>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CC30E1">
        <w:rPr>
          <w:lang w:val="en-AU"/>
          <w:rPrChange w:id="1075" w:author="Rachael Maree Woods" w:date="2016-03-16T14:26:00Z">
            <w:rPr/>
          </w:rPrChange>
        </w:rPr>
        <w:fldChar w:fldCharType="separate"/>
      </w:r>
      <w:r w:rsidRPr="00CC30E1">
        <w:rPr>
          <w:lang w:val="en-AU"/>
          <w:rPrChange w:id="1076" w:author="Rachael Maree Woods" w:date="2016-03-16T14:26:00Z">
            <w:rPr/>
          </w:rPrChange>
        </w:rPr>
        <w:t>(</w:t>
      </w:r>
      <w:r w:rsidR="00E71073" w:rsidRPr="00CC30E1">
        <w:rPr>
          <w:lang w:val="en-AU"/>
          <w:rPrChange w:id="1077" w:author="Rachael Maree Woods" w:date="2016-03-16T14:26:00Z">
            <w:rPr/>
          </w:rPrChange>
        </w:rPr>
        <w:fldChar w:fldCharType="begin"/>
      </w:r>
      <w:r w:rsidR="00E71073" w:rsidRPr="00CC30E1">
        <w:rPr>
          <w:lang w:val="en-AU"/>
          <w:rPrChange w:id="1078" w:author="Rachael Maree Woods" w:date="2016-03-16T14:26:00Z">
            <w:rPr/>
          </w:rPrChange>
        </w:rPr>
        <w:instrText xml:space="preserve"> HYPERLINK \l "_ENREF_54" \o "Richmond, 1997 #58" </w:instrText>
      </w:r>
      <w:r w:rsidR="00E71073" w:rsidRPr="00CC30E1">
        <w:rPr>
          <w:lang w:val="en-AU"/>
          <w:rPrChange w:id="1079" w:author="Rachael Maree Woods" w:date="2016-03-16T14:26:00Z">
            <w:rPr/>
          </w:rPrChange>
        </w:rPr>
        <w:fldChar w:fldCharType="separate"/>
      </w:r>
      <w:r w:rsidRPr="00CC30E1">
        <w:rPr>
          <w:lang w:val="en-AU"/>
          <w:rPrChange w:id="1080" w:author="Rachael Maree Woods" w:date="2016-03-16T14:26:00Z">
            <w:rPr/>
          </w:rPrChange>
        </w:rPr>
        <w:t>Richmond 1997</w:t>
      </w:r>
      <w:r w:rsidR="00E71073" w:rsidRPr="00CC30E1">
        <w:rPr>
          <w:lang w:val="en-AU"/>
          <w:rPrChange w:id="1081" w:author="Rachael Maree Woods" w:date="2016-03-16T14:26:00Z">
            <w:rPr/>
          </w:rPrChange>
        </w:rPr>
        <w:fldChar w:fldCharType="end"/>
      </w:r>
      <w:r w:rsidRPr="00CC30E1">
        <w:rPr>
          <w:lang w:val="en-AU"/>
          <w:rPrChange w:id="1082" w:author="Rachael Maree Woods" w:date="2016-03-16T14:26:00Z">
            <w:rPr/>
          </w:rPrChange>
        </w:rPr>
        <w:t xml:space="preserve">; </w:t>
      </w:r>
      <w:r w:rsidR="00E71073" w:rsidRPr="00CC30E1">
        <w:rPr>
          <w:lang w:val="en-AU"/>
          <w:rPrChange w:id="1083" w:author="Rachael Maree Woods" w:date="2016-03-16T14:26:00Z">
            <w:rPr/>
          </w:rPrChange>
        </w:rPr>
        <w:fldChar w:fldCharType="begin"/>
      </w:r>
      <w:r w:rsidR="00E71073" w:rsidRPr="00CC30E1">
        <w:rPr>
          <w:lang w:val="en-AU"/>
          <w:rPrChange w:id="1084" w:author="Rachael Maree Woods" w:date="2016-03-16T14:26:00Z">
            <w:rPr/>
          </w:rPrChange>
        </w:rPr>
        <w:instrText xml:space="preserve"> HYPERLINK \l "_ENREF_13" \o "Connolly, 2010 #85" </w:instrText>
      </w:r>
      <w:r w:rsidR="00E71073" w:rsidRPr="00CC30E1">
        <w:rPr>
          <w:lang w:val="en-AU"/>
          <w:rPrChange w:id="1085" w:author="Rachael Maree Woods" w:date="2016-03-16T14:26:00Z">
            <w:rPr/>
          </w:rPrChange>
        </w:rPr>
        <w:fldChar w:fldCharType="separate"/>
      </w:r>
      <w:r w:rsidRPr="00CC30E1">
        <w:rPr>
          <w:lang w:val="en-AU"/>
          <w:rPrChange w:id="1086" w:author="Rachael Maree Woods" w:date="2016-03-16T14:26:00Z">
            <w:rPr/>
          </w:rPrChange>
        </w:rPr>
        <w:t>Connolly and Baird 2010</w:t>
      </w:r>
      <w:r w:rsidR="00E71073" w:rsidRPr="00CC30E1">
        <w:rPr>
          <w:lang w:val="en-AU"/>
          <w:rPrChange w:id="1087" w:author="Rachael Maree Woods" w:date="2016-03-16T14:26:00Z">
            <w:rPr/>
          </w:rPrChange>
        </w:rPr>
        <w:fldChar w:fldCharType="end"/>
      </w:r>
      <w:r w:rsidRPr="00CC30E1">
        <w:rPr>
          <w:lang w:val="en-AU"/>
          <w:rPrChange w:id="1088" w:author="Rachael Maree Woods" w:date="2016-03-16T14:26:00Z">
            <w:rPr/>
          </w:rPrChange>
        </w:rPr>
        <w:t>)</w:t>
      </w:r>
      <w:r w:rsidRPr="00CC30E1">
        <w:rPr>
          <w:lang w:val="en-AU"/>
          <w:rPrChange w:id="1089" w:author="Rachael Maree Woods" w:date="2016-03-16T14:26:00Z">
            <w:rPr/>
          </w:rPrChange>
        </w:rPr>
        <w:fldChar w:fldCharType="end"/>
      </w:r>
      <w:r w:rsidRPr="00CC30E1">
        <w:rPr>
          <w:lang w:val="en-AU"/>
          <w:rPrChange w:id="1090" w:author="Rachael Maree Woods" w:date="2016-03-16T14:26:00Z">
            <w:rPr/>
          </w:rPrChange>
        </w:rPr>
        <w:t xml:space="preserve">. </w:t>
      </w:r>
      <w:ins w:id="1091" w:author="Rachael Maree Woods" w:date="2016-03-16T09:54:00Z">
        <w:del w:id="1092" w:author="Josh Madin" w:date="2016-03-18T15:58:00Z">
          <w:r w:rsidR="00AB1F3E" w:rsidRPr="00CC30E1" w:rsidDel="00733CB2">
            <w:rPr>
              <w:lang w:val="en-AU"/>
              <w:rPrChange w:id="1093" w:author="Rachael Maree Woods" w:date="2016-03-16T14:26:00Z">
                <w:rPr/>
              </w:rPrChange>
            </w:rPr>
            <w:fldChar w:fldCharType="begin"/>
          </w:r>
          <w:r w:rsidR="00AB1F3E" w:rsidRPr="00CC30E1" w:rsidDel="00733CB2">
            <w:rPr>
              <w:lang w:val="en-AU"/>
              <w:rPrChange w:id="1094" w:author="Rachael Maree Woods" w:date="2016-03-16T14:26:00Z">
                <w:rPr/>
              </w:rPrChange>
            </w:rPr>
            <w:del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delInstrText>
          </w:r>
          <w:r w:rsidR="00AB1F3E" w:rsidRPr="00CC30E1" w:rsidDel="00733CB2">
            <w:rPr>
              <w:lang w:val="en-AU"/>
              <w:rPrChange w:id="1095" w:author="Rachael Maree Woods" w:date="2016-03-16T14:26:00Z">
                <w:rPr/>
              </w:rPrChange>
            </w:rPr>
            <w:fldChar w:fldCharType="separate"/>
          </w:r>
          <w:r w:rsidR="00AB1F3E" w:rsidRPr="00CC30E1" w:rsidDel="00733CB2">
            <w:rPr>
              <w:lang w:val="en-AU"/>
              <w:rPrChange w:id="1096" w:author="Rachael Maree Woods" w:date="2016-03-16T14:26:00Z">
                <w:rPr/>
              </w:rPrChange>
            </w:rPr>
            <w:delText>(</w:delText>
          </w:r>
          <w:r w:rsidR="00AB1F3E" w:rsidRPr="00CC30E1" w:rsidDel="00733CB2">
            <w:rPr>
              <w:lang w:val="en-AU"/>
              <w:rPrChange w:id="1097" w:author="Rachael Maree Woods" w:date="2016-03-16T14:26:00Z">
                <w:rPr/>
              </w:rPrChange>
            </w:rPr>
            <w:fldChar w:fldCharType="begin"/>
          </w:r>
          <w:r w:rsidR="00AB1F3E" w:rsidRPr="00CC30E1" w:rsidDel="00733CB2">
            <w:rPr>
              <w:lang w:val="en-AU"/>
              <w:rPrChange w:id="1098" w:author="Rachael Maree Woods" w:date="2016-03-16T14:26:00Z">
                <w:rPr/>
              </w:rPrChange>
            </w:rPr>
            <w:delInstrText xml:space="preserve"> HYPERLINK \l "_ENREF_54" \o "Richmond, 1997 #58" </w:delInstrText>
          </w:r>
          <w:r w:rsidR="00AB1F3E" w:rsidRPr="00CC30E1" w:rsidDel="00733CB2">
            <w:rPr>
              <w:lang w:val="en-AU"/>
              <w:rPrChange w:id="1099" w:author="Rachael Maree Woods" w:date="2016-03-16T14:26:00Z">
                <w:rPr/>
              </w:rPrChange>
            </w:rPr>
            <w:fldChar w:fldCharType="separate"/>
          </w:r>
          <w:r w:rsidR="00AB1F3E" w:rsidRPr="00CC30E1" w:rsidDel="00733CB2">
            <w:rPr>
              <w:lang w:val="en-AU"/>
              <w:rPrChange w:id="1100" w:author="Rachael Maree Woods" w:date="2016-03-16T14:26:00Z">
                <w:rPr/>
              </w:rPrChange>
            </w:rPr>
            <w:delText>Richmond 1997</w:delText>
          </w:r>
          <w:r w:rsidR="00AB1F3E" w:rsidRPr="00CC30E1" w:rsidDel="00733CB2">
            <w:rPr>
              <w:lang w:val="en-AU"/>
              <w:rPrChange w:id="1101" w:author="Rachael Maree Woods" w:date="2016-03-16T14:26:00Z">
                <w:rPr/>
              </w:rPrChange>
            </w:rPr>
            <w:fldChar w:fldCharType="end"/>
          </w:r>
          <w:r w:rsidR="00AB1F3E" w:rsidRPr="00CC30E1" w:rsidDel="00733CB2">
            <w:rPr>
              <w:lang w:val="en-AU"/>
              <w:rPrChange w:id="1102" w:author="Rachael Maree Woods" w:date="2016-03-16T14:26:00Z">
                <w:rPr/>
              </w:rPrChange>
            </w:rPr>
            <w:delText xml:space="preserve">; </w:delText>
          </w:r>
          <w:r w:rsidR="00AB1F3E" w:rsidRPr="00CC30E1" w:rsidDel="00733CB2">
            <w:rPr>
              <w:lang w:val="en-AU"/>
              <w:rPrChange w:id="1103" w:author="Rachael Maree Woods" w:date="2016-03-16T14:26:00Z">
                <w:rPr/>
              </w:rPrChange>
            </w:rPr>
            <w:fldChar w:fldCharType="begin"/>
          </w:r>
          <w:r w:rsidR="00AB1F3E" w:rsidRPr="00CC30E1" w:rsidDel="00733CB2">
            <w:rPr>
              <w:lang w:val="en-AU"/>
              <w:rPrChange w:id="1104" w:author="Rachael Maree Woods" w:date="2016-03-16T14:26:00Z">
                <w:rPr/>
              </w:rPrChange>
            </w:rPr>
            <w:delInstrText xml:space="preserve"> HYPERLINK \l "_ENREF_13" \o "Connolly, 2010 #85" </w:delInstrText>
          </w:r>
          <w:r w:rsidR="00AB1F3E" w:rsidRPr="00CC30E1" w:rsidDel="00733CB2">
            <w:rPr>
              <w:lang w:val="en-AU"/>
              <w:rPrChange w:id="1105" w:author="Rachael Maree Woods" w:date="2016-03-16T14:26:00Z">
                <w:rPr/>
              </w:rPrChange>
            </w:rPr>
            <w:fldChar w:fldCharType="separate"/>
          </w:r>
          <w:r w:rsidR="00AB1F3E" w:rsidRPr="00CC30E1" w:rsidDel="00733CB2">
            <w:rPr>
              <w:lang w:val="en-AU"/>
              <w:rPrChange w:id="1106" w:author="Rachael Maree Woods" w:date="2016-03-16T14:26:00Z">
                <w:rPr/>
              </w:rPrChange>
            </w:rPr>
            <w:delText>Connolly and Baird 2010</w:delText>
          </w:r>
          <w:r w:rsidR="00AB1F3E" w:rsidRPr="00CC30E1" w:rsidDel="00733CB2">
            <w:rPr>
              <w:lang w:val="en-AU"/>
              <w:rPrChange w:id="1107" w:author="Rachael Maree Woods" w:date="2016-03-16T14:26:00Z">
                <w:rPr/>
              </w:rPrChange>
            </w:rPr>
            <w:fldChar w:fldCharType="end"/>
          </w:r>
          <w:r w:rsidR="00AB1F3E" w:rsidRPr="00CC30E1" w:rsidDel="00733CB2">
            <w:rPr>
              <w:lang w:val="en-AU"/>
              <w:rPrChange w:id="1108" w:author="Rachael Maree Woods" w:date="2016-03-16T14:26:00Z">
                <w:rPr/>
              </w:rPrChange>
            </w:rPr>
            <w:delText>)</w:delText>
          </w:r>
          <w:r w:rsidR="00AB1F3E" w:rsidRPr="00CC30E1" w:rsidDel="00733CB2">
            <w:rPr>
              <w:lang w:val="en-AU"/>
              <w:rPrChange w:id="1109" w:author="Rachael Maree Woods" w:date="2016-03-16T14:26:00Z">
                <w:rPr/>
              </w:rPrChange>
            </w:rPr>
            <w:fldChar w:fldCharType="end"/>
          </w:r>
          <w:r w:rsidR="00AB1F3E" w:rsidRPr="00CC30E1" w:rsidDel="00733CB2">
            <w:rPr>
              <w:lang w:val="en-AU"/>
              <w:rPrChange w:id="1110" w:author="Rachael Maree Woods" w:date="2016-03-16T14:26:00Z">
                <w:rPr/>
              </w:rPrChange>
            </w:rPr>
            <w:delText xml:space="preserve">. This model shows that, at each location, the probability of a single egg surviving through both stages of development was lower, compared to the probability of each life stage individually. </w:delText>
          </w:r>
        </w:del>
        <w:del w:id="1111" w:author="Josh Madin" w:date="2016-03-18T15:59:00Z">
          <w:r w:rsidR="00AB1F3E" w:rsidRPr="00CC30E1" w:rsidDel="00733CB2">
            <w:rPr>
              <w:lang w:val="en-AU"/>
              <w:rPrChange w:id="1112" w:author="Rachael Maree Woods" w:date="2016-03-16T14:26:00Z">
                <w:rPr/>
              </w:rPrChange>
            </w:rPr>
            <w:delText>While</w:delText>
          </w:r>
        </w:del>
      </w:ins>
      <w:ins w:id="1113" w:author="Josh Madin" w:date="2016-03-18T15:59:00Z">
        <w:r w:rsidR="00733CB2">
          <w:rPr>
            <w:lang w:val="en-AU"/>
          </w:rPr>
          <w:t>Even though</w:t>
        </w:r>
      </w:ins>
      <w:ins w:id="1114" w:author="Rachael Maree Woods" w:date="2016-03-16T09:54:00Z">
        <w:r w:rsidR="00AB1F3E" w:rsidRPr="00CC30E1">
          <w:rPr>
            <w:lang w:val="en-AU"/>
            <w:rPrChange w:id="1115" w:author="Rachael Maree Woods" w:date="2016-03-16T14:26:00Z">
              <w:rPr/>
            </w:rPrChange>
          </w:rPr>
          <w:t xml:space="preserve"> th</w:t>
        </w:r>
        <w:del w:id="1116" w:author="Josh Madin" w:date="2016-03-18T15:59:00Z">
          <w:r w:rsidR="00AB1F3E" w:rsidRPr="00CC30E1" w:rsidDel="00733CB2">
            <w:rPr>
              <w:lang w:val="en-AU"/>
              <w:rPrChange w:id="1117" w:author="Rachael Maree Woods" w:date="2016-03-16T14:26:00Z">
                <w:rPr/>
              </w:rPrChange>
            </w:rPr>
            <w:delText>is</w:delText>
          </w:r>
        </w:del>
      </w:ins>
      <w:ins w:id="1118" w:author="Josh Madin" w:date="2016-03-18T15:59:00Z">
        <w:r w:rsidR="00733CB2">
          <w:rPr>
            <w:lang w:val="en-AU"/>
          </w:rPr>
          <w:t>e</w:t>
        </w:r>
      </w:ins>
      <w:ins w:id="1119" w:author="Rachael Maree Woods" w:date="2016-03-16T09:54:00Z">
        <w:r w:rsidR="00AB1F3E" w:rsidRPr="00CC30E1">
          <w:rPr>
            <w:lang w:val="en-AU"/>
            <w:rPrChange w:id="1120" w:author="Rachael Maree Woods" w:date="2016-03-16T14:26:00Z">
              <w:rPr/>
            </w:rPrChange>
          </w:rPr>
          <w:t xml:space="preserve"> </w:t>
        </w:r>
      </w:ins>
      <w:ins w:id="1121" w:author="Josh Madin" w:date="2016-03-18T15:59:00Z">
        <w:r w:rsidR="00733CB2">
          <w:rPr>
            <w:lang w:val="en-AU"/>
          </w:rPr>
          <w:t xml:space="preserve">joint </w:t>
        </w:r>
      </w:ins>
      <w:ins w:id="1122" w:author="Rachael Maree Woods" w:date="2016-03-16T09:54:00Z">
        <w:r w:rsidR="00AB1F3E" w:rsidRPr="00CC30E1">
          <w:rPr>
            <w:lang w:val="en-AU"/>
            <w:rPrChange w:id="1123" w:author="Rachael Maree Woods" w:date="2016-03-16T14:26:00Z">
              <w:rPr/>
            </w:rPrChange>
          </w:rPr>
          <w:t xml:space="preserve">analysis </w:t>
        </w:r>
      </w:ins>
      <w:ins w:id="1124" w:author="Josh Madin" w:date="2016-03-18T15:59:00Z">
        <w:r w:rsidR="00733CB2">
          <w:rPr>
            <w:lang w:val="en-AU"/>
          </w:rPr>
          <w:t xml:space="preserve">is </w:t>
        </w:r>
      </w:ins>
      <w:ins w:id="1125" w:author="Rachael Maree Woods" w:date="2016-03-16T09:54:00Z">
        <w:del w:id="1126" w:author="Josh Madin" w:date="2016-03-18T15:58:00Z">
          <w:r w:rsidR="00AB1F3E" w:rsidRPr="00CC30E1" w:rsidDel="00733CB2">
            <w:rPr>
              <w:lang w:val="en-AU"/>
              <w:rPrChange w:id="1127" w:author="Rachael Maree Woods" w:date="2016-03-16T14:26:00Z">
                <w:rPr/>
              </w:rPrChange>
            </w:rPr>
            <w:delText>is just an example (</w:delText>
          </w:r>
        </w:del>
        <w:r w:rsidR="00AB1F3E" w:rsidRPr="00CC30E1">
          <w:rPr>
            <w:lang w:val="en-AU"/>
            <w:rPrChange w:id="1128" w:author="Rachael Maree Woods" w:date="2016-03-16T14:26:00Z">
              <w:rPr/>
            </w:rPrChange>
          </w:rPr>
          <w:t xml:space="preserve">based on </w:t>
        </w:r>
        <w:del w:id="1129" w:author="Josh Madin" w:date="2016-03-18T15:59:00Z">
          <w:r w:rsidR="00AB1F3E" w:rsidRPr="00CC30E1" w:rsidDel="00733CB2">
            <w:rPr>
              <w:lang w:val="en-AU"/>
              <w:rPrChange w:id="1130" w:author="Rachael Maree Woods" w:date="2016-03-16T14:26:00Z">
                <w:rPr/>
              </w:rPrChange>
            </w:rPr>
            <w:delText>one-off</w:delText>
          </w:r>
        </w:del>
      </w:ins>
      <w:ins w:id="1131" w:author="Josh Madin" w:date="2016-03-18T15:59:00Z">
        <w:r w:rsidR="00733CB2">
          <w:rPr>
            <w:lang w:val="en-AU"/>
          </w:rPr>
          <w:t>single</w:t>
        </w:r>
      </w:ins>
      <w:ins w:id="1132" w:author="Rachael Maree Woods" w:date="2016-03-16T09:54:00Z">
        <w:r w:rsidR="00AB1F3E" w:rsidRPr="00CC30E1">
          <w:rPr>
            <w:lang w:val="en-AU"/>
            <w:rPrChange w:id="1133" w:author="Rachael Maree Woods" w:date="2016-03-16T14:26:00Z">
              <w:rPr/>
            </w:rPrChange>
          </w:rPr>
          <w:t xml:space="preserve"> water samples</w:t>
        </w:r>
        <w:del w:id="1134" w:author="Josh Madin" w:date="2016-03-18T15:59:00Z">
          <w:r w:rsidR="00AB1F3E" w:rsidRPr="00CC30E1" w:rsidDel="00733CB2">
            <w:rPr>
              <w:lang w:val="en-AU"/>
              <w:rPrChange w:id="1135" w:author="Rachael Maree Woods" w:date="2016-03-16T14:26:00Z">
                <w:rPr/>
              </w:rPrChange>
            </w:rPr>
            <w:delText>)</w:delText>
          </w:r>
        </w:del>
        <w:r w:rsidR="00AB1F3E" w:rsidRPr="00CC30E1">
          <w:rPr>
            <w:lang w:val="en-AU"/>
            <w:rPrChange w:id="1136" w:author="Rachael Maree Woods" w:date="2016-03-16T14:26:00Z">
              <w:rPr/>
            </w:rPrChange>
          </w:rPr>
          <w:t xml:space="preserve">, it demonstrates how to integrate multiple water quality factors </w:t>
        </w:r>
        <w:del w:id="1137" w:author="Josh Madin" w:date="2016-03-18T15:59:00Z">
          <w:r w:rsidR="00AB1F3E" w:rsidRPr="00CC30E1" w:rsidDel="00CB6805">
            <w:rPr>
              <w:lang w:val="en-AU"/>
              <w:rPrChange w:id="1138" w:author="Rachael Maree Woods" w:date="2016-03-16T14:26:00Z">
                <w:rPr/>
              </w:rPrChange>
            </w:rPr>
            <w:delText>for</w:delText>
          </w:r>
        </w:del>
      </w:ins>
      <w:ins w:id="1139" w:author="Josh Madin" w:date="2016-03-18T15:59:00Z">
        <w:r w:rsidR="00CB6805">
          <w:rPr>
            <w:lang w:val="en-AU"/>
          </w:rPr>
          <w:t>to predict success in</w:t>
        </w:r>
      </w:ins>
      <w:ins w:id="1140" w:author="Rachael Maree Woods" w:date="2016-03-16T09:54:00Z">
        <w:r w:rsidR="00AB1F3E" w:rsidRPr="00CC30E1">
          <w:rPr>
            <w:lang w:val="en-AU"/>
            <w:rPrChange w:id="1141" w:author="Rachael Maree Woods" w:date="2016-03-16T14:26:00Z">
              <w:rPr/>
            </w:rPrChange>
          </w:rPr>
          <w:t xml:space="preserve"> early life history stages, and then combining </w:t>
        </w:r>
      </w:ins>
      <w:ins w:id="1142" w:author="Josh Madin" w:date="2016-03-18T15:59:00Z">
        <w:r w:rsidR="00CB6805">
          <w:rPr>
            <w:lang w:val="en-AU"/>
          </w:rPr>
          <w:t xml:space="preserve">these </w:t>
        </w:r>
      </w:ins>
      <w:ins w:id="1143" w:author="Rachael Maree Woods" w:date="2016-03-16T09:54:00Z">
        <w:r w:rsidR="00AB1F3E" w:rsidRPr="00CC30E1">
          <w:rPr>
            <w:lang w:val="en-AU"/>
            <w:rPrChange w:id="1144" w:author="Rachael Maree Woods" w:date="2016-03-16T14:26:00Z">
              <w:rPr/>
            </w:rPrChange>
          </w:rPr>
          <w:t>success</w:t>
        </w:r>
      </w:ins>
      <w:ins w:id="1145" w:author="Josh Madin" w:date="2016-03-18T15:59:00Z">
        <w:r w:rsidR="00CB6805">
          <w:rPr>
            <w:lang w:val="en-AU"/>
          </w:rPr>
          <w:t>es</w:t>
        </w:r>
      </w:ins>
      <w:ins w:id="1146" w:author="Rachael Maree Woods" w:date="2016-03-16T09:54:00Z">
        <w:r w:rsidR="00AB1F3E" w:rsidRPr="00CC30E1">
          <w:rPr>
            <w:lang w:val="en-AU"/>
            <w:rPrChange w:id="1147" w:author="Rachael Maree Woods" w:date="2016-03-16T14:26:00Z">
              <w:rPr/>
            </w:rPrChange>
          </w:rPr>
          <w:t xml:space="preserve"> </w:t>
        </w:r>
        <w:del w:id="1148" w:author="Josh Madin" w:date="2016-03-18T16:00:00Z">
          <w:r w:rsidR="00AB1F3E" w:rsidRPr="00CC30E1" w:rsidDel="00CB6805">
            <w:rPr>
              <w:lang w:val="en-AU"/>
              <w:rPrChange w:id="1149" w:author="Rachael Maree Woods" w:date="2016-03-16T14:26:00Z">
                <w:rPr/>
              </w:rPrChange>
            </w:rPr>
            <w:delText xml:space="preserve">at each stage </w:delText>
          </w:r>
        </w:del>
        <w:r w:rsidR="00AB1F3E" w:rsidRPr="00CC30E1">
          <w:rPr>
            <w:lang w:val="en-AU"/>
            <w:rPrChange w:id="1150" w:author="Rachael Maree Woods" w:date="2016-03-16T14:26:00Z">
              <w:rPr/>
            </w:rPrChange>
          </w:rPr>
          <w:t xml:space="preserve">to give an overall estimate of developmental success. </w:t>
        </w:r>
        <w:del w:id="1151" w:author="Josh Madin" w:date="2016-03-18T16:00:00Z">
          <w:r w:rsidR="00AB1F3E" w:rsidRPr="00CC30E1" w:rsidDel="00633066">
            <w:rPr>
              <w:lang w:val="en-AU"/>
              <w:rPrChange w:id="1152" w:author="Rachael Maree Woods" w:date="2016-03-16T14:26:00Z">
                <w:rPr/>
              </w:rPrChange>
            </w:rPr>
            <w:delText xml:space="preserve">In doing so, the modelling framework can make predictions of success based on actual water quality data from different locations, to determine the effect of environmental changes on larval development. </w:delText>
          </w:r>
        </w:del>
      </w:ins>
    </w:p>
    <w:p w14:paraId="2F83C179" w14:textId="77777777" w:rsidR="00CC30E1" w:rsidRDefault="00CC30E1" w:rsidP="008D2A64">
      <w:pPr>
        <w:pStyle w:val="NoSpacing"/>
        <w:spacing w:line="480" w:lineRule="auto"/>
        <w:rPr>
          <w:ins w:id="1153" w:author="Rachael Maree Woods" w:date="2016-03-16T14:26:00Z"/>
          <w:rFonts w:ascii="Times New Roman" w:eastAsia="Times New Roman" w:hAnsi="Times New Roman"/>
          <w:sz w:val="24"/>
          <w:szCs w:val="20"/>
          <w:lang w:eastAsia="de-DE"/>
        </w:rPr>
      </w:pPr>
    </w:p>
    <w:p w14:paraId="41CED701" w14:textId="5CCAF5C7" w:rsidR="008D2A64" w:rsidRPr="00CC30E1" w:rsidRDefault="004C5C89" w:rsidP="008D2A64">
      <w:pPr>
        <w:pStyle w:val="NoSpacing"/>
        <w:spacing w:line="480" w:lineRule="auto"/>
        <w:rPr>
          <w:ins w:id="1154" w:author="Rachael Maree Woods" w:date="2016-03-16T09:58:00Z"/>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t>Our study is significant because it</w:t>
      </w:r>
      <w:r w:rsidR="00897C61" w:rsidRPr="00CC30E1">
        <w:rPr>
          <w:rFonts w:ascii="Times New Roman" w:eastAsia="Times New Roman" w:hAnsi="Times New Roman"/>
          <w:sz w:val="24"/>
          <w:szCs w:val="20"/>
          <w:lang w:eastAsia="de-DE"/>
        </w:rPr>
        <w:t xml:space="preserve"> estimate</w:t>
      </w:r>
      <w:r w:rsidRPr="00CC30E1">
        <w:rPr>
          <w:rFonts w:ascii="Times New Roman" w:eastAsia="Times New Roman" w:hAnsi="Times New Roman"/>
          <w:sz w:val="24"/>
          <w:szCs w:val="20"/>
          <w:lang w:eastAsia="de-DE"/>
        </w:rPr>
        <w:t>s</w:t>
      </w:r>
      <w:r w:rsidR="00897C61" w:rsidRPr="00CC30E1">
        <w:rPr>
          <w:rFonts w:ascii="Times New Roman" w:eastAsia="Times New Roman" w:hAnsi="Times New Roman"/>
          <w:sz w:val="24"/>
          <w:szCs w:val="20"/>
          <w:lang w:eastAsia="de-DE"/>
        </w:rPr>
        <w:t xml:space="preserve"> the relative importance of </w:t>
      </w:r>
      <w:del w:id="1155" w:author="Josh Madin" w:date="2016-03-18T16:00:00Z">
        <w:r w:rsidRPr="00CC30E1" w:rsidDel="00633066">
          <w:rPr>
            <w:rFonts w:ascii="Times New Roman" w:eastAsia="Times New Roman" w:hAnsi="Times New Roman"/>
            <w:sz w:val="24"/>
            <w:szCs w:val="20"/>
            <w:lang w:eastAsia="de-DE"/>
          </w:rPr>
          <w:delText xml:space="preserve">various </w:delText>
        </w:r>
      </w:del>
      <w:ins w:id="1156" w:author="Josh Madin" w:date="2016-03-18T16:00:00Z">
        <w:r w:rsidR="00633066">
          <w:rPr>
            <w:rFonts w:ascii="Times New Roman" w:eastAsia="Times New Roman" w:hAnsi="Times New Roman"/>
            <w:sz w:val="24"/>
            <w:szCs w:val="20"/>
            <w:lang w:eastAsia="de-DE"/>
          </w:rPr>
          <w:t>multiple</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environmental factors on the early life history stages of corals. However, there </w:t>
      </w:r>
      <w:r w:rsidR="00897C61" w:rsidRPr="00CC30E1">
        <w:rPr>
          <w:rFonts w:ascii="Times New Roman" w:eastAsia="Times New Roman" w:hAnsi="Times New Roman"/>
          <w:sz w:val="24"/>
          <w:szCs w:val="20"/>
          <w:lang w:eastAsia="de-DE"/>
        </w:rPr>
        <w:lastRenderedPageBreak/>
        <w:t xml:space="preserve">were several issues that might have influenced the predictive capacity of the models. While </w:t>
      </w:r>
      <w:ins w:id="1157" w:author="Josh Madin" w:date="2016-03-18T16:00:00Z">
        <w:r w:rsidR="00633066">
          <w:rPr>
            <w:rFonts w:ascii="Times New Roman" w:eastAsia="Times New Roman" w:hAnsi="Times New Roman"/>
            <w:sz w:val="24"/>
            <w:szCs w:val="20"/>
            <w:lang w:eastAsia="de-DE"/>
          </w:rPr>
          <w:t>we</w:t>
        </w:r>
      </w:ins>
      <w:del w:id="1158" w:author="Josh Madin" w:date="2016-03-18T16:00:00Z">
        <w:r w:rsidR="00897C61" w:rsidRPr="00CC30E1" w:rsidDel="00633066">
          <w:rPr>
            <w:rFonts w:ascii="Times New Roman" w:eastAsia="Times New Roman" w:hAnsi="Times New Roman"/>
            <w:sz w:val="24"/>
            <w:szCs w:val="20"/>
            <w:lang w:eastAsia="de-DE"/>
          </w:rPr>
          <w:delText>the models</w:delText>
        </w:r>
      </w:del>
      <w:r w:rsidR="00897C61" w:rsidRPr="00CC30E1">
        <w:rPr>
          <w:rFonts w:ascii="Times New Roman" w:eastAsia="Times New Roman" w:hAnsi="Times New Roman"/>
          <w:sz w:val="24"/>
          <w:szCs w:val="20"/>
          <w:lang w:eastAsia="de-DE"/>
        </w:rPr>
        <w:t xml:space="preserve"> likely isolated the important environmental factors reducing fertilisation and larvae success, </w:t>
      </w:r>
      <w:del w:id="1159" w:author="Josh Madin" w:date="2016-03-18T16:01:00Z">
        <w:r w:rsidR="00897C61" w:rsidRPr="00CC30E1" w:rsidDel="00633066">
          <w:rPr>
            <w:rFonts w:ascii="Times New Roman" w:eastAsia="Times New Roman" w:hAnsi="Times New Roman"/>
            <w:sz w:val="24"/>
            <w:szCs w:val="20"/>
            <w:lang w:eastAsia="de-DE"/>
          </w:rPr>
          <w:delText xml:space="preserve">they </w:delText>
        </w:r>
      </w:del>
      <w:ins w:id="1160" w:author="Josh Madin" w:date="2016-03-18T16:01:00Z">
        <w:r w:rsidR="00633066">
          <w:rPr>
            <w:rFonts w:ascii="Times New Roman" w:eastAsia="Times New Roman" w:hAnsi="Times New Roman"/>
            <w:sz w:val="24"/>
            <w:szCs w:val="20"/>
            <w:lang w:eastAsia="de-DE"/>
          </w:rPr>
          <w:t>our analyses</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were based on only </w:t>
      </w:r>
      <w:del w:id="1161" w:author="Rachael Maree Woods" w:date="2016-03-16T09:56:00Z">
        <w:r w:rsidR="00897C61" w:rsidRPr="00CC30E1" w:rsidDel="008D2A64">
          <w:rPr>
            <w:rFonts w:ascii="Times New Roman" w:eastAsia="Times New Roman" w:hAnsi="Times New Roman"/>
            <w:sz w:val="24"/>
            <w:szCs w:val="20"/>
            <w:lang w:eastAsia="de-DE"/>
          </w:rPr>
          <w:delText xml:space="preserve">18 </w:delText>
        </w:r>
      </w:del>
      <w:ins w:id="1162" w:author="Rachael Maree Woods" w:date="2016-03-16T09:56:00Z">
        <w:r w:rsidR="008D2A64" w:rsidRPr="00CC30E1">
          <w:rPr>
            <w:rFonts w:ascii="Times New Roman" w:eastAsia="Times New Roman" w:hAnsi="Times New Roman"/>
            <w:sz w:val="24"/>
            <w:szCs w:val="20"/>
            <w:lang w:eastAsia="de-DE"/>
          </w:rPr>
          <w:t xml:space="preserve">20 </w:t>
        </w:r>
      </w:ins>
      <w:r w:rsidR="00897C61" w:rsidRPr="00CC30E1">
        <w:rPr>
          <w:rFonts w:ascii="Times New Roman" w:eastAsia="Times New Roman" w:hAnsi="Times New Roman"/>
          <w:sz w:val="24"/>
          <w:szCs w:val="20"/>
          <w:lang w:eastAsia="de-DE"/>
        </w:rPr>
        <w:t xml:space="preserve">experimental studies. The low number of studies forced us to group data for all species. Because studies </w:t>
      </w:r>
      <w:r w:rsidR="009B0178" w:rsidRPr="00CC30E1">
        <w:rPr>
          <w:rFonts w:ascii="Times New Roman" w:eastAsia="Times New Roman" w:hAnsi="Times New Roman"/>
          <w:sz w:val="24"/>
          <w:szCs w:val="20"/>
          <w:lang w:eastAsia="de-DE"/>
        </w:rPr>
        <w:t xml:space="preserve">mainly </w:t>
      </w:r>
      <w:r w:rsidR="00897C61" w:rsidRPr="00CC30E1">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w:t>
      </w:r>
      <w:del w:id="1163" w:author="Rachael Maree Woods" w:date="2016-03-16T09:57:00Z">
        <w:r w:rsidR="00897C61" w:rsidRPr="00CC30E1" w:rsidDel="008D2A64">
          <w:rPr>
            <w:rFonts w:ascii="Times New Roman" w:eastAsia="Times New Roman" w:hAnsi="Times New Roman"/>
            <w:sz w:val="24"/>
            <w:szCs w:val="20"/>
            <w:lang w:eastAsia="de-DE"/>
          </w:rPr>
          <w:delText>Finally, w</w:delText>
        </w:r>
      </w:del>
      <w:ins w:id="1164" w:author="Rachael Maree Woods" w:date="2016-03-16T09:57:00Z">
        <w:r w:rsidR="008D2A64" w:rsidRPr="00CC30E1">
          <w:rPr>
            <w:rFonts w:ascii="Times New Roman" w:eastAsia="Times New Roman" w:hAnsi="Times New Roman"/>
            <w:sz w:val="24"/>
            <w:szCs w:val="20"/>
            <w:lang w:eastAsia="de-DE"/>
          </w:rPr>
          <w:t>W</w:t>
        </w:r>
      </w:ins>
      <w:r w:rsidR="00897C61" w:rsidRPr="00CC30E1">
        <w:rPr>
          <w:rFonts w:ascii="Times New Roman" w:eastAsia="Times New Roman" w:hAnsi="Times New Roman"/>
          <w:sz w:val="24"/>
          <w:szCs w:val="20"/>
          <w:lang w:eastAsia="de-DE"/>
        </w:rPr>
        <w:t xml:space="preserve">e were </w:t>
      </w:r>
      <w:ins w:id="1165" w:author="Josh Madin" w:date="2016-03-18T16:01:00Z">
        <w:r w:rsidR="00633066">
          <w:rPr>
            <w:rFonts w:ascii="Times New Roman" w:eastAsia="Times New Roman" w:hAnsi="Times New Roman"/>
            <w:sz w:val="24"/>
            <w:szCs w:val="20"/>
            <w:lang w:eastAsia="de-DE"/>
          </w:rPr>
          <w:t xml:space="preserve">also </w:t>
        </w:r>
      </w:ins>
      <w:r w:rsidR="00897C61" w:rsidRPr="00CC30E1">
        <w:rPr>
          <w:rFonts w:ascii="Times New Roman" w:eastAsia="Times New Roman" w:hAnsi="Times New Roman"/>
          <w:sz w:val="24"/>
          <w:szCs w:val="20"/>
          <w:lang w:eastAsia="de-DE"/>
        </w:rPr>
        <w:t xml:space="preserve">unable to check for interactions among factors, because studies tended to focus one variable at a time. This limitation also </w:t>
      </w:r>
      <w:del w:id="1166" w:author="Josh Madin" w:date="2016-03-18T16:02:00Z">
        <w:r w:rsidR="00897C61" w:rsidRPr="00CC30E1" w:rsidDel="00790E1A">
          <w:rPr>
            <w:rFonts w:ascii="Times New Roman" w:eastAsia="Times New Roman" w:hAnsi="Times New Roman"/>
            <w:sz w:val="24"/>
            <w:szCs w:val="20"/>
            <w:lang w:eastAsia="de-DE"/>
          </w:rPr>
          <w:delText>forced</w:delText>
        </w:r>
      </w:del>
      <w:ins w:id="1167" w:author="Josh Madin" w:date="2016-03-18T16:02:00Z">
        <w:r w:rsidR="00790E1A" w:rsidRPr="00CC30E1">
          <w:rPr>
            <w:rFonts w:ascii="Times New Roman" w:eastAsia="Times New Roman" w:hAnsi="Times New Roman"/>
            <w:sz w:val="24"/>
            <w:szCs w:val="20"/>
            <w:lang w:eastAsia="de-DE"/>
          </w:rPr>
          <w:t>required</w:t>
        </w:r>
      </w:ins>
      <w:r w:rsidR="00897C61" w:rsidRPr="00CC30E1">
        <w:rPr>
          <w:rFonts w:ascii="Times New Roman" w:eastAsia="Times New Roman" w:hAnsi="Times New Roman"/>
          <w:sz w:val="24"/>
          <w:szCs w:val="20"/>
          <w:lang w:eastAsia="de-DE"/>
        </w:rPr>
        <w:t xml:space="preserve"> us to </w:t>
      </w:r>
      <w:del w:id="1168" w:author="Josh Madin" w:date="2016-03-18T16:02:00Z">
        <w:r w:rsidR="00897C61" w:rsidRPr="00CC30E1" w:rsidDel="00790E1A">
          <w:rPr>
            <w:rFonts w:ascii="Times New Roman" w:eastAsia="Times New Roman" w:hAnsi="Times New Roman"/>
            <w:sz w:val="24"/>
            <w:szCs w:val="20"/>
            <w:lang w:eastAsia="de-DE"/>
          </w:rPr>
          <w:delText xml:space="preserve">select </w:delText>
        </w:r>
      </w:del>
      <w:ins w:id="1169" w:author="Josh Madin" w:date="2016-03-18T16:02:00Z">
        <w:r w:rsidR="00790E1A">
          <w:rPr>
            <w:rFonts w:ascii="Times New Roman" w:eastAsia="Times New Roman" w:hAnsi="Times New Roman"/>
            <w:sz w:val="24"/>
            <w:szCs w:val="20"/>
            <w:lang w:eastAsia="de-DE"/>
          </w:rPr>
          <w:t>estimate</w:t>
        </w:r>
        <w:r w:rsidR="00790E1A"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background levels of </w:t>
      </w:r>
      <w:del w:id="1170" w:author="Josh Madin" w:date="2016-03-18T16:02:00Z">
        <w:r w:rsidR="00897C61" w:rsidRPr="00CC30E1" w:rsidDel="00790E1A">
          <w:rPr>
            <w:rFonts w:ascii="Times New Roman" w:eastAsia="Times New Roman" w:hAnsi="Times New Roman"/>
            <w:sz w:val="24"/>
            <w:szCs w:val="20"/>
            <w:lang w:eastAsia="de-DE"/>
          </w:rPr>
          <w:delText>non-focal</w:delText>
        </w:r>
      </w:del>
      <w:ins w:id="1171" w:author="Josh Madin" w:date="2016-03-18T16:02:00Z">
        <w:r w:rsidR="00790E1A">
          <w:rPr>
            <w:rFonts w:ascii="Times New Roman" w:eastAsia="Times New Roman" w:hAnsi="Times New Roman"/>
            <w:sz w:val="24"/>
            <w:szCs w:val="20"/>
            <w:lang w:eastAsia="de-DE"/>
          </w:rPr>
          <w:t xml:space="preserve">unmeasured </w:t>
        </w:r>
      </w:ins>
      <w:del w:id="1172" w:author="Josh Madin" w:date="2016-03-18T16:02:00Z">
        <w:r w:rsidR="00897C61" w:rsidRPr="00CC30E1" w:rsidDel="00790E1A">
          <w:rPr>
            <w:rFonts w:ascii="Times New Roman" w:eastAsia="Times New Roman" w:hAnsi="Times New Roman"/>
            <w:sz w:val="24"/>
            <w:szCs w:val="20"/>
            <w:lang w:eastAsia="de-DE"/>
          </w:rPr>
          <w:delText xml:space="preserve"> </w:delText>
        </w:r>
      </w:del>
      <w:r w:rsidR="00897C61" w:rsidRPr="00CC30E1">
        <w:rPr>
          <w:rFonts w:ascii="Times New Roman" w:eastAsia="Times New Roman" w:hAnsi="Times New Roman"/>
          <w:sz w:val="24"/>
          <w:szCs w:val="20"/>
          <w:lang w:eastAsia="de-DE"/>
        </w:rPr>
        <w:t xml:space="preserve">variables, which could be particularly problematic for factors with </w:t>
      </w:r>
      <w:del w:id="1173" w:author="Josh Madin" w:date="2016-03-18T16:02:00Z">
        <w:r w:rsidR="00897C61" w:rsidRPr="00CC30E1" w:rsidDel="00286FAF">
          <w:rPr>
            <w:rFonts w:ascii="Times New Roman" w:eastAsia="Times New Roman" w:hAnsi="Times New Roman"/>
            <w:sz w:val="24"/>
            <w:szCs w:val="20"/>
            <w:lang w:eastAsia="de-DE"/>
          </w:rPr>
          <w:delText xml:space="preserve">non-zero </w:delText>
        </w:r>
      </w:del>
      <w:r w:rsidR="00897C61" w:rsidRPr="00CC30E1">
        <w:rPr>
          <w:rFonts w:ascii="Times New Roman" w:eastAsia="Times New Roman" w:hAnsi="Times New Roman"/>
          <w:sz w:val="24"/>
          <w:szCs w:val="20"/>
          <w:lang w:eastAsia="de-DE"/>
        </w:rPr>
        <w:t xml:space="preserve">quadratic response curves. </w:t>
      </w:r>
      <w:ins w:id="1174" w:author="Rachael Maree Woods" w:date="2016-03-16T09:58:00Z">
        <w:r w:rsidR="008D2A64" w:rsidRPr="00CC30E1">
          <w:rPr>
            <w:rFonts w:ascii="Times New Roman" w:eastAsia="Times New Roman" w:hAnsi="Times New Roman"/>
            <w:sz w:val="24"/>
            <w:szCs w:val="20"/>
            <w:lang w:eastAsia="de-DE"/>
          </w:rPr>
          <w:t>Finally, in order to demonstrate the applications of our models</w:t>
        </w:r>
      </w:ins>
      <w:ins w:id="1175" w:author="Josh Madin" w:date="2016-03-18T16:03:00Z">
        <w:r w:rsidR="000F0442">
          <w:rPr>
            <w:rFonts w:ascii="Times New Roman" w:eastAsia="Times New Roman" w:hAnsi="Times New Roman"/>
            <w:sz w:val="24"/>
            <w:szCs w:val="20"/>
            <w:lang w:eastAsia="de-DE"/>
          </w:rPr>
          <w:t>,</w:t>
        </w:r>
      </w:ins>
      <w:ins w:id="1176" w:author="Rachael Maree Woods" w:date="2016-03-16T09:58:00Z">
        <w:r w:rsidR="008D2A64" w:rsidRPr="00CC30E1">
          <w:rPr>
            <w:rFonts w:ascii="Times New Roman" w:eastAsia="Times New Roman" w:hAnsi="Times New Roman"/>
            <w:sz w:val="24"/>
            <w:szCs w:val="20"/>
            <w:lang w:eastAsia="de-DE"/>
          </w:rPr>
          <w:t xml:space="preserve"> we utilised water chemistry data collected from a single sample at each location, which does not reflect the daily fluctuations of some variables including salinity. </w:t>
        </w:r>
      </w:ins>
      <w:r w:rsidR="00897C61" w:rsidRPr="00CC30E1">
        <w:rPr>
          <w:rFonts w:ascii="Times New Roman" w:eastAsia="Times New Roman" w:hAnsi="Times New Roman"/>
          <w:sz w:val="24"/>
          <w:szCs w:val="20"/>
          <w:lang w:eastAsia="de-DE"/>
        </w:rPr>
        <w:t xml:space="preserve">Despite these limitations, we believe our analysis to be a good first step for </w:t>
      </w:r>
      <w:r w:rsidRPr="00CC30E1">
        <w:rPr>
          <w:rFonts w:ascii="Times New Roman" w:eastAsia="Times New Roman" w:hAnsi="Times New Roman"/>
          <w:sz w:val="24"/>
          <w:szCs w:val="20"/>
          <w:lang w:eastAsia="de-DE"/>
        </w:rPr>
        <w:t xml:space="preserve">improving our </w:t>
      </w:r>
      <w:r w:rsidR="00897C61" w:rsidRPr="00CC30E1">
        <w:rPr>
          <w:rFonts w:ascii="Times New Roman" w:eastAsia="Times New Roman" w:hAnsi="Times New Roman"/>
          <w:sz w:val="24"/>
          <w:szCs w:val="20"/>
          <w:lang w:eastAsia="de-DE"/>
        </w:rPr>
        <w:t xml:space="preserve">understanding </w:t>
      </w:r>
      <w:r w:rsidR="00730CD0" w:rsidRPr="00CC30E1">
        <w:rPr>
          <w:rFonts w:ascii="Times New Roman" w:eastAsia="Times New Roman" w:hAnsi="Times New Roman"/>
          <w:sz w:val="24"/>
          <w:szCs w:val="20"/>
          <w:lang w:eastAsia="de-DE"/>
        </w:rPr>
        <w:t xml:space="preserve">of </w:t>
      </w:r>
      <w:r w:rsidR="00897C61" w:rsidRPr="00CC30E1">
        <w:rPr>
          <w:rFonts w:ascii="Times New Roman" w:eastAsia="Times New Roman" w:hAnsi="Times New Roman"/>
          <w:sz w:val="24"/>
          <w:szCs w:val="20"/>
          <w:lang w:eastAsia="de-DE"/>
        </w:rPr>
        <w:t xml:space="preserve">early life history responses to environmental variables. The study highlights the importance of specific factors that reduce the success of coral development. While a number of previous studies have identified factors none have been able to determine which of these factors would be most </w:t>
      </w:r>
      <w:r w:rsidR="00545788" w:rsidRPr="00CC30E1">
        <w:rPr>
          <w:rFonts w:ascii="Times New Roman" w:eastAsia="Times New Roman" w:hAnsi="Times New Roman"/>
          <w:sz w:val="24"/>
          <w:szCs w:val="20"/>
          <w:lang w:eastAsia="de-DE"/>
        </w:rPr>
        <w:t>effective</w:t>
      </w:r>
      <w:r w:rsidR="00897C61" w:rsidRPr="00CC30E1">
        <w:rPr>
          <w:rFonts w:ascii="Times New Roman" w:eastAsia="Times New Roman" w:hAnsi="Times New Roman"/>
          <w:sz w:val="24"/>
          <w:szCs w:val="20"/>
          <w:lang w:eastAsia="de-DE"/>
        </w:rPr>
        <w:t xml:space="preserve"> for mitigating negative effects on corals</w:t>
      </w:r>
      <w:ins w:id="1177" w:author="Rachael Maree Woods" w:date="2016-03-16T09:58:00Z">
        <w:r w:rsidR="008D2A64" w:rsidRPr="00CC30E1">
          <w:rPr>
            <w:rFonts w:ascii="Times New Roman" w:eastAsia="Times New Roman" w:hAnsi="Times New Roman"/>
            <w:sz w:val="24"/>
            <w:szCs w:val="20"/>
            <w:lang w:eastAsia="de-DE"/>
          </w:rPr>
          <w:t>, as well as allow real-world data to be analysed for success.</w:t>
        </w:r>
      </w:ins>
    </w:p>
    <w:p w14:paraId="79DCDD3A" w14:textId="5872C223" w:rsidR="00897C61" w:rsidRPr="00CC30E1" w:rsidDel="003915DC" w:rsidRDefault="00897C61" w:rsidP="00897C61">
      <w:pPr>
        <w:pStyle w:val="NoSpacing"/>
        <w:spacing w:line="480" w:lineRule="auto"/>
        <w:rPr>
          <w:del w:id="1178" w:author="Rachael Maree Woods" w:date="2016-03-24T10:02:00Z"/>
          <w:rFonts w:ascii="Times New Roman" w:eastAsia="Times New Roman" w:hAnsi="Times New Roman"/>
          <w:sz w:val="24"/>
          <w:szCs w:val="20"/>
          <w:lang w:eastAsia="de-DE"/>
        </w:rPr>
      </w:pPr>
      <w:del w:id="1179" w:author="Rachael Maree Woods" w:date="2016-03-16T09:58:00Z">
        <w:r w:rsidRPr="00CC30E1" w:rsidDel="008D2A64">
          <w:rPr>
            <w:rFonts w:ascii="Times New Roman" w:eastAsia="Times New Roman" w:hAnsi="Times New Roman"/>
            <w:sz w:val="24"/>
            <w:szCs w:val="20"/>
            <w:lang w:eastAsia="de-DE"/>
          </w:rPr>
          <w:delText>.</w:delText>
        </w:r>
      </w:del>
    </w:p>
    <w:p w14:paraId="291FE3DF" w14:textId="77777777" w:rsidR="00897C61" w:rsidRPr="00CC30E1" w:rsidRDefault="00897C61" w:rsidP="00897C61">
      <w:pPr>
        <w:pStyle w:val="NoSpacing"/>
        <w:spacing w:line="480" w:lineRule="auto"/>
        <w:rPr>
          <w:rFonts w:ascii="Times New Roman" w:eastAsia="Times New Roman" w:hAnsi="Times New Roman"/>
          <w:sz w:val="24"/>
          <w:szCs w:val="20"/>
          <w:lang w:eastAsia="de-DE"/>
        </w:rPr>
      </w:pPr>
    </w:p>
    <w:p w14:paraId="4775A7C5" w14:textId="59A53D67" w:rsidR="00897C61" w:rsidRPr="00CC30E1" w:rsidDel="00F063A1" w:rsidRDefault="008D2A64" w:rsidP="00897C61">
      <w:pPr>
        <w:pStyle w:val="NoSpacing"/>
        <w:spacing w:line="480" w:lineRule="auto"/>
        <w:rPr>
          <w:del w:id="1180" w:author="Rachael Maree Woods" w:date="2016-03-24T10:05:00Z"/>
          <w:rFonts w:ascii="Times New Roman" w:eastAsia="Times New Roman" w:hAnsi="Times New Roman"/>
          <w:sz w:val="24"/>
          <w:szCs w:val="20"/>
          <w:lang w:eastAsia="de-DE"/>
        </w:rPr>
      </w:pPr>
      <w:ins w:id="1181" w:author="Rachael Maree Woods" w:date="2016-03-16T09:59:00Z">
        <w:del w:id="1182" w:author="Josh Madin" w:date="2016-03-18T16:03:00Z">
          <w:r w:rsidRPr="00CC30E1" w:rsidDel="000F0442">
            <w:rPr>
              <w:rFonts w:ascii="Times New Roman" w:eastAsia="Times New Roman" w:hAnsi="Times New Roman"/>
              <w:sz w:val="24"/>
              <w:szCs w:val="20"/>
              <w:lang w:eastAsia="de-DE"/>
            </w:rPr>
            <w:delText xml:space="preserve">While this analysis is small in scale, it does highlight the practical applications of generalised linear models for understanding and predicting success in different environments. </w:delText>
          </w:r>
        </w:del>
        <w:r w:rsidRPr="00CC30E1">
          <w:rPr>
            <w:rFonts w:ascii="Times New Roman" w:eastAsia="Times New Roman" w:hAnsi="Times New Roman"/>
            <w:sz w:val="24"/>
            <w:szCs w:val="20"/>
            <w:lang w:eastAsia="de-DE"/>
          </w:rPr>
          <w:t>The ability to predict success</w:t>
        </w:r>
      </w:ins>
      <w:ins w:id="1183" w:author="Josh Madin" w:date="2016-03-18T16:04:00Z">
        <w:r w:rsidR="000F0442">
          <w:rPr>
            <w:rFonts w:ascii="Times New Roman" w:eastAsia="Times New Roman" w:hAnsi="Times New Roman"/>
            <w:sz w:val="24"/>
            <w:szCs w:val="20"/>
            <w:lang w:eastAsia="de-DE"/>
          </w:rPr>
          <w:t xml:space="preserve"> of organisms in their environment</w:t>
        </w:r>
      </w:ins>
      <w:ins w:id="1184" w:author="Rachael Maree Woods" w:date="2016-03-16T09:59:00Z">
        <w:r w:rsidRPr="00CC30E1">
          <w:rPr>
            <w:rFonts w:ascii="Times New Roman" w:eastAsia="Times New Roman" w:hAnsi="Times New Roman"/>
            <w:sz w:val="24"/>
            <w:szCs w:val="20"/>
            <w:lang w:eastAsia="de-DE"/>
          </w:rPr>
          <w:t xml:space="preserve">, and particularly </w:t>
        </w:r>
        <w:del w:id="1185" w:author="Josh Madin" w:date="2016-03-18T16:04:00Z">
          <w:r w:rsidRPr="00CC30E1" w:rsidDel="000F0442">
            <w:rPr>
              <w:rFonts w:ascii="Times New Roman" w:eastAsia="Times New Roman" w:hAnsi="Times New Roman"/>
              <w:sz w:val="24"/>
              <w:szCs w:val="20"/>
              <w:lang w:eastAsia="de-DE"/>
            </w:rPr>
            <w:delText>in</w:delText>
          </w:r>
        </w:del>
      </w:ins>
      <w:ins w:id="1186" w:author="Josh Madin" w:date="2016-03-18T16:04:00Z">
        <w:r w:rsidR="000F0442">
          <w:rPr>
            <w:rFonts w:ascii="Times New Roman" w:eastAsia="Times New Roman" w:hAnsi="Times New Roman"/>
            <w:sz w:val="24"/>
            <w:szCs w:val="20"/>
            <w:lang w:eastAsia="de-DE"/>
          </w:rPr>
          <w:t>for</w:t>
        </w:r>
      </w:ins>
      <w:ins w:id="1187" w:author="Rachael Maree Woods" w:date="2016-03-16T09:59:00Z">
        <w:r w:rsidRPr="00CC30E1">
          <w:rPr>
            <w:rFonts w:ascii="Times New Roman" w:eastAsia="Times New Roman" w:hAnsi="Times New Roman"/>
            <w:sz w:val="24"/>
            <w:szCs w:val="20"/>
            <w:lang w:eastAsia="de-DE"/>
          </w:rPr>
          <w:t xml:space="preserve"> the early life history stages of sensitive, sessile adult species, is </w:t>
        </w:r>
        <w:del w:id="1188" w:author="Josh Madin" w:date="2016-03-18T16:04:00Z">
          <w:r w:rsidRPr="00CC30E1" w:rsidDel="000F0442">
            <w:rPr>
              <w:rFonts w:ascii="Times New Roman" w:eastAsia="Times New Roman" w:hAnsi="Times New Roman"/>
              <w:sz w:val="24"/>
              <w:szCs w:val="20"/>
              <w:lang w:eastAsia="de-DE"/>
            </w:rPr>
            <w:delText>imperative</w:delText>
          </w:r>
        </w:del>
      </w:ins>
      <w:ins w:id="1189" w:author="Josh Madin" w:date="2016-03-18T16:04:00Z">
        <w:r w:rsidR="000F0442">
          <w:rPr>
            <w:rFonts w:ascii="Times New Roman" w:eastAsia="Times New Roman" w:hAnsi="Times New Roman"/>
            <w:sz w:val="24"/>
            <w:szCs w:val="20"/>
            <w:lang w:eastAsia="de-DE"/>
          </w:rPr>
          <w:t>an important step</w:t>
        </w:r>
      </w:ins>
      <w:ins w:id="1190" w:author="Rachael Maree Woods" w:date="2016-03-16T09:59:00Z">
        <w:r w:rsidRPr="00CC30E1">
          <w:rPr>
            <w:rFonts w:ascii="Times New Roman" w:eastAsia="Times New Roman" w:hAnsi="Times New Roman"/>
            <w:sz w:val="24"/>
            <w:szCs w:val="20"/>
            <w:lang w:eastAsia="de-DE"/>
          </w:rPr>
          <w:t xml:space="preserve"> for understanding the effect of environmental change on species distributions. </w:t>
        </w:r>
      </w:ins>
      <w:del w:id="1191" w:author="Josh Madin" w:date="2016-03-18T16:05:00Z">
        <w:r w:rsidR="00897C61" w:rsidRPr="00CC30E1" w:rsidDel="00446542">
          <w:rPr>
            <w:rFonts w:ascii="Times New Roman" w:eastAsia="Times New Roman" w:hAnsi="Times New Roman"/>
            <w:sz w:val="24"/>
            <w:szCs w:val="20"/>
            <w:lang w:eastAsia="de-DE"/>
          </w:rPr>
          <w:delText>Future studies should focus on</w:delText>
        </w:r>
      </w:del>
      <w:ins w:id="1192" w:author="Josh Madin" w:date="2016-03-18T16:05:00Z">
        <w:r w:rsidR="00446542">
          <w:rPr>
            <w:rFonts w:ascii="Times New Roman" w:eastAsia="Times New Roman" w:hAnsi="Times New Roman"/>
            <w:sz w:val="24"/>
            <w:szCs w:val="20"/>
            <w:lang w:eastAsia="de-DE"/>
          </w:rPr>
          <w:t>The addition of</w:t>
        </w:r>
      </w:ins>
      <w:r w:rsidR="00897C61" w:rsidRPr="00CC30E1">
        <w:rPr>
          <w:rFonts w:ascii="Times New Roman" w:eastAsia="Times New Roman" w:hAnsi="Times New Roman"/>
          <w:sz w:val="24"/>
          <w:szCs w:val="20"/>
          <w:lang w:eastAsia="de-DE"/>
        </w:rPr>
        <w:t xml:space="preserve"> later life history stages (e.g., settlement and metamorphosis)</w:t>
      </w:r>
      <w:ins w:id="1193" w:author="Josh Madin" w:date="2016-03-18T16:05:00Z">
        <w:r w:rsidR="00446542">
          <w:rPr>
            <w:rFonts w:ascii="Times New Roman" w:eastAsia="Times New Roman" w:hAnsi="Times New Roman"/>
            <w:sz w:val="24"/>
            <w:szCs w:val="20"/>
            <w:lang w:eastAsia="de-DE"/>
          </w:rPr>
          <w:t xml:space="preserve"> </w:t>
        </w:r>
      </w:ins>
      <w:del w:id="1194" w:author="Josh Madin" w:date="2016-03-18T16:06:00Z">
        <w:r w:rsidR="00897C61" w:rsidRPr="00CC30E1" w:rsidDel="00446542">
          <w:rPr>
            <w:rFonts w:ascii="Times New Roman" w:eastAsia="Times New Roman" w:hAnsi="Times New Roman"/>
            <w:sz w:val="24"/>
            <w:szCs w:val="20"/>
            <w:lang w:eastAsia="de-DE"/>
          </w:rPr>
          <w:lastRenderedPageBreak/>
          <w:delText xml:space="preserve">. Once </w:delText>
        </w:r>
        <w:r w:rsidR="00E80AA9" w:rsidRPr="00CC30E1" w:rsidDel="00446542">
          <w:rPr>
            <w:rFonts w:ascii="Times New Roman" w:eastAsia="Times New Roman" w:hAnsi="Times New Roman"/>
            <w:sz w:val="24"/>
            <w:szCs w:val="20"/>
            <w:lang w:eastAsia="de-DE"/>
          </w:rPr>
          <w:delText>this is done, our approach can be</w:delText>
        </w:r>
      </w:del>
      <w:ins w:id="1195" w:author="Josh Madin" w:date="2016-03-18T16:06:00Z">
        <w:r w:rsidR="00446542">
          <w:rPr>
            <w:rFonts w:ascii="Times New Roman" w:eastAsia="Times New Roman" w:hAnsi="Times New Roman"/>
            <w:sz w:val="24"/>
            <w:szCs w:val="20"/>
            <w:lang w:eastAsia="de-DE"/>
          </w:rPr>
          <w:t>would allow our approach to</w:t>
        </w:r>
      </w:ins>
      <w:del w:id="1196" w:author="Josh Madin" w:date="2016-03-18T16:06:00Z">
        <w:r w:rsidR="00E80AA9" w:rsidRPr="00CC30E1" w:rsidDel="00446542">
          <w:rPr>
            <w:rFonts w:ascii="Times New Roman" w:eastAsia="Times New Roman" w:hAnsi="Times New Roman"/>
            <w:sz w:val="24"/>
            <w:szCs w:val="20"/>
            <w:lang w:eastAsia="de-DE"/>
          </w:rPr>
          <w:delText xml:space="preserve"> used</w:delText>
        </w:r>
      </w:del>
      <w:r w:rsidR="00897C61" w:rsidRPr="00CC30E1">
        <w:rPr>
          <w:rFonts w:ascii="Times New Roman" w:eastAsia="Times New Roman" w:hAnsi="Times New Roman"/>
          <w:sz w:val="24"/>
          <w:szCs w:val="20"/>
          <w:lang w:eastAsia="de-DE"/>
        </w:rPr>
        <w:t xml:space="preserve"> </w:t>
      </w:r>
      <w:del w:id="1197" w:author="Rachael Maree Woods" w:date="2016-03-24T10:04:00Z">
        <w:r w:rsidR="00897C61" w:rsidRPr="00CC30E1" w:rsidDel="006F4FF6">
          <w:rPr>
            <w:rFonts w:ascii="Times New Roman" w:eastAsia="Times New Roman" w:hAnsi="Times New Roman"/>
            <w:sz w:val="24"/>
            <w:szCs w:val="20"/>
            <w:lang w:eastAsia="de-DE"/>
          </w:rPr>
          <w:delText xml:space="preserve">to </w:delText>
        </w:r>
      </w:del>
      <w:r w:rsidR="00E80AA9" w:rsidRPr="00CC30E1">
        <w:rPr>
          <w:rFonts w:ascii="Times New Roman" w:eastAsia="Times New Roman" w:hAnsi="Times New Roman"/>
          <w:sz w:val="24"/>
          <w:szCs w:val="20"/>
          <w:lang w:eastAsia="de-DE"/>
        </w:rPr>
        <w:t xml:space="preserve">identify </w:t>
      </w:r>
      <w:r w:rsidR="00897C61" w:rsidRPr="00CC30E1">
        <w:rPr>
          <w:rFonts w:ascii="Times New Roman" w:eastAsia="Times New Roman" w:hAnsi="Times New Roman"/>
          <w:sz w:val="24"/>
          <w:szCs w:val="20"/>
          <w:lang w:eastAsia="de-DE"/>
        </w:rPr>
        <w:t xml:space="preserve">bottlenecks </w:t>
      </w:r>
      <w:r w:rsidR="00E80AA9" w:rsidRPr="00CC30E1">
        <w:rPr>
          <w:rFonts w:ascii="Times New Roman" w:eastAsia="Times New Roman" w:hAnsi="Times New Roman"/>
          <w:sz w:val="24"/>
          <w:szCs w:val="20"/>
          <w:lang w:eastAsia="de-DE"/>
        </w:rPr>
        <w:t xml:space="preserve">to population persistent </w:t>
      </w:r>
      <w:r w:rsidR="00897C61" w:rsidRPr="00CC30E1">
        <w:rPr>
          <w:rFonts w:ascii="Times New Roman" w:eastAsia="Times New Roman" w:hAnsi="Times New Roman"/>
          <w:sz w:val="24"/>
          <w:szCs w:val="20"/>
          <w:lang w:eastAsia="de-DE"/>
        </w:rPr>
        <w:t xml:space="preserve">and </w:t>
      </w:r>
      <w:r w:rsidR="00E80AA9" w:rsidRPr="00CC30E1">
        <w:rPr>
          <w:rFonts w:ascii="Times New Roman" w:eastAsia="Times New Roman" w:hAnsi="Times New Roman"/>
          <w:sz w:val="24"/>
          <w:szCs w:val="20"/>
          <w:lang w:eastAsia="de-DE"/>
        </w:rPr>
        <w:t xml:space="preserve">also to </w:t>
      </w:r>
      <w:r w:rsidR="00897C61" w:rsidRPr="00CC30E1">
        <w:rPr>
          <w:rFonts w:ascii="Times New Roman" w:eastAsia="Times New Roman" w:hAnsi="Times New Roman"/>
          <w:sz w:val="24"/>
          <w:szCs w:val="20"/>
          <w:lang w:eastAsia="de-DE"/>
        </w:rPr>
        <w:t xml:space="preserve">develop </w:t>
      </w:r>
      <w:r w:rsidR="00E80AA9" w:rsidRPr="00CC30E1">
        <w:rPr>
          <w:rFonts w:ascii="Times New Roman" w:eastAsia="Times New Roman" w:hAnsi="Times New Roman"/>
          <w:sz w:val="24"/>
          <w:szCs w:val="20"/>
          <w:lang w:eastAsia="de-DE"/>
        </w:rPr>
        <w:t>guidelines for threshold levels of pollution in</w:t>
      </w:r>
      <w:r w:rsidR="00897C61" w:rsidRPr="00CC30E1">
        <w:rPr>
          <w:rFonts w:ascii="Times New Roman" w:eastAsia="Times New Roman" w:hAnsi="Times New Roman"/>
          <w:sz w:val="24"/>
          <w:szCs w:val="20"/>
          <w:lang w:eastAsia="de-DE"/>
        </w:rPr>
        <w:t xml:space="preserve"> coral reef environments. Such models can </w:t>
      </w:r>
      <w:r w:rsidR="00E80AA9" w:rsidRPr="00CC30E1">
        <w:rPr>
          <w:rFonts w:ascii="Times New Roman" w:eastAsia="Times New Roman" w:hAnsi="Times New Roman"/>
          <w:sz w:val="24"/>
          <w:szCs w:val="20"/>
          <w:lang w:eastAsia="de-DE"/>
        </w:rPr>
        <w:t xml:space="preserve">also be </w:t>
      </w:r>
      <w:r w:rsidR="00897C61" w:rsidRPr="00CC30E1">
        <w:rPr>
          <w:rFonts w:ascii="Times New Roman" w:eastAsia="Times New Roman" w:hAnsi="Times New Roman"/>
          <w:sz w:val="24"/>
          <w:szCs w:val="20"/>
          <w:lang w:eastAsia="de-DE"/>
        </w:rPr>
        <w:t xml:space="preserve">used to determine dispersal and recruitment success under given water quality data scenarios and identify sensitive locations for protection. </w:t>
      </w:r>
      <w:ins w:id="1198" w:author="Rachael Maree Woods" w:date="2016-03-16T10:00:00Z">
        <w:r w:rsidRPr="00CC30E1">
          <w:rPr>
            <w:rFonts w:ascii="Times New Roman" w:eastAsia="Times New Roman" w:hAnsi="Times New Roman"/>
            <w:sz w:val="24"/>
            <w:szCs w:val="20"/>
            <w:lang w:eastAsia="de-DE"/>
          </w:rPr>
          <w:t xml:space="preserve">Finally, </w:t>
        </w:r>
        <w:del w:id="1199" w:author="Josh Madin" w:date="2016-03-18T16:06:00Z">
          <w:r w:rsidRPr="00CC30E1" w:rsidDel="00446542">
            <w:rPr>
              <w:rFonts w:ascii="Times New Roman" w:eastAsia="Times New Roman" w:hAnsi="Times New Roman"/>
              <w:sz w:val="24"/>
              <w:szCs w:val="20"/>
              <w:lang w:eastAsia="de-DE"/>
            </w:rPr>
            <w:delText xml:space="preserve">with use of the combined model developed within this analysis, </w:delText>
          </w:r>
        </w:del>
      </w:ins>
      <w:ins w:id="1200" w:author="Josh Madin" w:date="2016-03-18T16:06:00Z">
        <w:r w:rsidR="00446542">
          <w:rPr>
            <w:rFonts w:ascii="Times New Roman" w:eastAsia="Times New Roman" w:hAnsi="Times New Roman"/>
            <w:sz w:val="24"/>
            <w:szCs w:val="20"/>
            <w:lang w:eastAsia="de-DE"/>
          </w:rPr>
          <w:t xml:space="preserve">our approach might be used to </w:t>
        </w:r>
      </w:ins>
      <w:ins w:id="1201" w:author="Rachael Maree Woods" w:date="2016-03-16T10:00:00Z">
        <w:del w:id="1202" w:author="Josh Madin" w:date="2016-03-18T16:06:00Z">
          <w:r w:rsidRPr="00CC30E1" w:rsidDel="00446542">
            <w:rPr>
              <w:rFonts w:ascii="Times New Roman" w:eastAsia="Times New Roman" w:hAnsi="Times New Roman"/>
              <w:sz w:val="24"/>
              <w:szCs w:val="20"/>
              <w:lang w:eastAsia="de-DE"/>
            </w:rPr>
            <w:delText xml:space="preserve">we can </w:delText>
          </w:r>
        </w:del>
        <w:r w:rsidRPr="00CC30E1">
          <w:rPr>
            <w:rFonts w:ascii="Times New Roman" w:eastAsia="Times New Roman" w:hAnsi="Times New Roman"/>
            <w:sz w:val="24"/>
            <w:szCs w:val="20"/>
            <w:lang w:eastAsia="de-DE"/>
          </w:rPr>
          <w:t xml:space="preserve">better understand and predict the success of coral species in novel environments, such as </w:t>
        </w:r>
        <w:del w:id="1203" w:author="Josh Madin" w:date="2016-03-18T16:07:00Z">
          <w:r w:rsidRPr="00CC30E1" w:rsidDel="00446542">
            <w:rPr>
              <w:rFonts w:ascii="Times New Roman" w:eastAsia="Times New Roman" w:hAnsi="Times New Roman"/>
              <w:sz w:val="24"/>
              <w:szCs w:val="20"/>
              <w:lang w:eastAsia="de-DE"/>
            </w:rPr>
            <w:delText xml:space="preserve">might </w:delText>
          </w:r>
        </w:del>
        <w:del w:id="1204" w:author="Josh Madin" w:date="2016-03-18T16:06:00Z">
          <w:r w:rsidRPr="00CC30E1" w:rsidDel="00446542">
            <w:rPr>
              <w:rFonts w:ascii="Times New Roman" w:eastAsia="Times New Roman" w:hAnsi="Times New Roman"/>
              <w:sz w:val="24"/>
              <w:szCs w:val="20"/>
              <w:lang w:eastAsia="de-DE"/>
            </w:rPr>
            <w:delText>occur</w:delText>
          </w:r>
        </w:del>
        <w:del w:id="1205" w:author="Josh Madin" w:date="2016-03-18T16:07:00Z">
          <w:r w:rsidRPr="00CC30E1" w:rsidDel="00446542">
            <w:rPr>
              <w:rFonts w:ascii="Times New Roman" w:eastAsia="Times New Roman" w:hAnsi="Times New Roman"/>
              <w:sz w:val="24"/>
              <w:szCs w:val="20"/>
              <w:lang w:eastAsia="de-DE"/>
            </w:rPr>
            <w:delText xml:space="preserve"> following observations and predictions of poleward range shifts associated with increasing sea surface temperatures</w:delText>
          </w:r>
        </w:del>
      </w:ins>
      <w:ins w:id="1206" w:author="Josh Madin" w:date="2016-03-18T16:07:00Z">
        <w:r w:rsidR="00446542">
          <w:rPr>
            <w:rFonts w:ascii="Times New Roman" w:eastAsia="Times New Roman" w:hAnsi="Times New Roman"/>
            <w:sz w:val="24"/>
            <w:szCs w:val="20"/>
            <w:lang w:eastAsia="de-DE"/>
          </w:rPr>
          <w:t>high-latitude habitats</w:t>
        </w:r>
      </w:ins>
      <w:ins w:id="1207" w:author="Rachael Maree Woods" w:date="2016-03-16T10:00:00Z">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8" \o "Yamano, 2011 #61"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Yamano et al. 201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ins>
      <w:commentRangeStart w:id="1208"/>
      <w:del w:id="1209" w:author="Rachael Maree Woods" w:date="2016-03-16T10:00:00Z">
        <w:r w:rsidR="00897C61" w:rsidRPr="00CC30E1" w:rsidDel="008D2A64">
          <w:rPr>
            <w:rFonts w:ascii="Times New Roman" w:eastAsia="Times New Roman" w:hAnsi="Times New Roman"/>
            <w:sz w:val="24"/>
            <w:szCs w:val="20"/>
            <w:lang w:eastAsia="de-DE"/>
          </w:rPr>
          <w:delText>Finally, such models can help understand and predict the success of coral species in novel environments, such as might occur following observations and predictions of poleward range</w:delText>
        </w:r>
      </w:del>
      <w:del w:id="1210" w:author="Rachael Maree Woods" w:date="2016-02-23T08:18:00Z">
        <w:r w:rsidR="00897C61" w:rsidRPr="00CC30E1" w:rsidDel="00CF7795">
          <w:rPr>
            <w:rFonts w:ascii="Times New Roman" w:eastAsia="Times New Roman" w:hAnsi="Times New Roman"/>
            <w:sz w:val="24"/>
            <w:szCs w:val="20"/>
            <w:lang w:eastAsia="de-DE"/>
          </w:rPr>
          <w:delText xml:space="preserve"> </w:delText>
        </w:r>
      </w:del>
      <w:del w:id="1211" w:author="Rachael Maree Woods" w:date="2016-03-16T10:00:00Z">
        <w:r w:rsidR="00897C61" w:rsidRPr="00CC30E1" w:rsidDel="008D2A64">
          <w:rPr>
            <w:rFonts w:ascii="Times New Roman" w:eastAsia="Times New Roman" w:hAnsi="Times New Roman"/>
            <w:sz w:val="24"/>
            <w:szCs w:val="20"/>
            <w:lang w:eastAsia="de-DE"/>
          </w:rPr>
          <w:delText xml:space="preserve">shifts associated with increasing sea surface temperatures </w:delText>
        </w:r>
        <w:r w:rsidR="00897C61" w:rsidRPr="00BF6499" w:rsidDel="008D2A64">
          <w:rPr>
            <w:rFonts w:ascii="Times New Roman" w:eastAsia="Times New Roman" w:hAnsi="Times New Roman"/>
            <w:sz w:val="24"/>
            <w:szCs w:val="20"/>
            <w:lang w:eastAsia="de-DE"/>
          </w:rPr>
          <w:fldChar w:fldCharType="begin"/>
        </w:r>
        <w:r w:rsidR="00897C61" w:rsidRPr="00CC30E1" w:rsidDel="008D2A64">
          <w:rPr>
            <w:rFonts w:ascii="Times New Roman" w:eastAsia="Times New Roman" w:hAnsi="Times New Roman"/>
            <w:sz w:val="24"/>
            <w:szCs w:val="20"/>
            <w:lang w:eastAsia="de-DE"/>
          </w:rPr>
          <w:del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delInstrText>
        </w:r>
        <w:r w:rsidR="00897C61" w:rsidRPr="00BF6499" w:rsidDel="008D2A64">
          <w:rPr>
            <w:rFonts w:ascii="Times New Roman" w:eastAsia="Times New Roman" w:hAnsi="Times New Roman"/>
            <w:sz w:val="24"/>
            <w:szCs w:val="20"/>
            <w:lang w:eastAsia="de-DE"/>
          </w:rPr>
          <w:fldChar w:fldCharType="separate"/>
        </w:r>
        <w:r w:rsidR="00897C61" w:rsidRPr="00CC30E1" w:rsidDel="008D2A64">
          <w:rPr>
            <w:rFonts w:ascii="Times New Roman" w:eastAsia="Times New Roman" w:hAnsi="Times New Roman"/>
            <w:sz w:val="24"/>
            <w:szCs w:val="20"/>
            <w:lang w:eastAsia="de-DE"/>
          </w:rPr>
          <w:delText>(</w:delText>
        </w:r>
        <w:r w:rsidR="00AB1F3E" w:rsidRPr="007B765C" w:rsidDel="008D2A64">
          <w:rPr>
            <w:rPrChange w:id="1212" w:author="Rachael Maree Woods" w:date="2016-03-16T14:26:00Z">
              <w:rPr>
                <w:rFonts w:ascii="Times New Roman" w:eastAsia="Times New Roman" w:hAnsi="Times New Roman"/>
                <w:sz w:val="24"/>
                <w:szCs w:val="20"/>
                <w:lang w:eastAsia="de-DE"/>
              </w:rPr>
            </w:rPrChange>
          </w:rPr>
          <w:fldChar w:fldCharType="begin"/>
        </w:r>
        <w:r w:rsidR="00AB1F3E" w:rsidRPr="00CC30E1" w:rsidDel="008D2A64">
          <w:delInstrText xml:space="preserve"> HYPERLINK \l "_ENREF_68" \o "Yamano, 2011 #61" </w:delInstrText>
        </w:r>
        <w:r w:rsidR="00AB1F3E" w:rsidRPr="007B765C" w:rsidDel="008D2A64">
          <w:rPr>
            <w:rPrChange w:id="1213" w:author="Rachael Maree Woods" w:date="2016-03-16T14:26:00Z">
              <w:rPr>
                <w:rFonts w:ascii="Times New Roman" w:eastAsia="Times New Roman" w:hAnsi="Times New Roman"/>
                <w:sz w:val="24"/>
                <w:szCs w:val="20"/>
                <w:lang w:eastAsia="de-DE"/>
              </w:rPr>
            </w:rPrChange>
          </w:rPr>
          <w:fldChar w:fldCharType="separate"/>
        </w:r>
        <w:r w:rsidR="00897C61" w:rsidRPr="00CC30E1" w:rsidDel="008D2A64">
          <w:rPr>
            <w:rFonts w:ascii="Times New Roman" w:eastAsia="Times New Roman" w:hAnsi="Times New Roman"/>
            <w:sz w:val="24"/>
            <w:szCs w:val="20"/>
            <w:lang w:eastAsia="de-DE"/>
          </w:rPr>
          <w:delText>Yamano et al. 2011</w:delText>
        </w:r>
        <w:r w:rsidR="00AB1F3E" w:rsidRPr="007B765C" w:rsidDel="008D2A64">
          <w:rPr>
            <w:rFonts w:ascii="Times New Roman" w:eastAsia="Times New Roman" w:hAnsi="Times New Roman"/>
            <w:sz w:val="24"/>
            <w:szCs w:val="20"/>
            <w:lang w:eastAsia="de-DE"/>
          </w:rPr>
          <w:fldChar w:fldCharType="end"/>
        </w:r>
        <w:r w:rsidR="00897C61" w:rsidRPr="00CC30E1" w:rsidDel="008D2A64">
          <w:rPr>
            <w:rFonts w:ascii="Times New Roman" w:eastAsia="Times New Roman" w:hAnsi="Times New Roman"/>
            <w:sz w:val="24"/>
            <w:szCs w:val="20"/>
            <w:lang w:eastAsia="de-DE"/>
          </w:rPr>
          <w:delText>)</w:delText>
        </w:r>
        <w:r w:rsidR="00897C61" w:rsidRPr="00BF6499" w:rsidDel="008D2A64">
          <w:rPr>
            <w:rFonts w:ascii="Times New Roman" w:eastAsia="Times New Roman" w:hAnsi="Times New Roman"/>
            <w:sz w:val="24"/>
            <w:szCs w:val="20"/>
            <w:lang w:eastAsia="de-DE"/>
          </w:rPr>
          <w:fldChar w:fldCharType="end"/>
        </w:r>
        <w:r w:rsidR="00897C61" w:rsidRPr="00CC30E1" w:rsidDel="008D2A64">
          <w:rPr>
            <w:rFonts w:ascii="Times New Roman" w:eastAsia="Times New Roman" w:hAnsi="Times New Roman"/>
            <w:sz w:val="24"/>
            <w:szCs w:val="20"/>
            <w:lang w:eastAsia="de-DE"/>
          </w:rPr>
          <w:delText xml:space="preserve">. </w:delText>
        </w:r>
      </w:del>
      <w:r w:rsidR="00897C61" w:rsidRPr="00CC30E1">
        <w:rPr>
          <w:rFonts w:ascii="Times New Roman" w:eastAsia="Times New Roman" w:hAnsi="Times New Roman"/>
          <w:sz w:val="24"/>
          <w:szCs w:val="20"/>
          <w:lang w:eastAsia="de-DE"/>
        </w:rPr>
        <w:t>The application of this research to identify more optimal and novel environmental locations for the survival of corals</w:t>
      </w:r>
      <w:ins w:id="1214" w:author="Rachael Maree Woods" w:date="2016-03-16T10:00:00Z">
        <w:r w:rsidRPr="00CC30E1">
          <w:rPr>
            <w:rFonts w:ascii="Times New Roman" w:eastAsia="Times New Roman" w:hAnsi="Times New Roman"/>
            <w:sz w:val="24"/>
            <w:szCs w:val="20"/>
            <w:lang w:eastAsia="de-DE"/>
          </w:rPr>
          <w:t>,</w:t>
        </w:r>
      </w:ins>
      <w:r w:rsidR="00897C61" w:rsidRPr="00CC30E1">
        <w:rPr>
          <w:rFonts w:ascii="Times New Roman" w:eastAsia="Times New Roman" w:hAnsi="Times New Roman"/>
          <w:sz w:val="24"/>
          <w:szCs w:val="20"/>
          <w:lang w:eastAsia="de-DE"/>
        </w:rPr>
        <w:t xml:space="preserve"> will enable the persistence of these very important organism</w:t>
      </w:r>
      <w:r w:rsidR="00F41BA6" w:rsidRPr="00CC30E1">
        <w:rPr>
          <w:rFonts w:ascii="Times New Roman" w:eastAsia="Times New Roman" w:hAnsi="Times New Roman"/>
          <w:sz w:val="24"/>
          <w:szCs w:val="20"/>
          <w:lang w:eastAsia="de-DE"/>
        </w:rPr>
        <w:t>s</w:t>
      </w:r>
      <w:r w:rsidR="00897C61" w:rsidRPr="00CC30E1">
        <w:rPr>
          <w:rFonts w:ascii="Times New Roman" w:eastAsia="Times New Roman" w:hAnsi="Times New Roman"/>
          <w:sz w:val="24"/>
          <w:szCs w:val="20"/>
          <w:lang w:eastAsia="de-DE"/>
        </w:rPr>
        <w:t xml:space="preserve"> into the future, along with coral reef ecosystems and the high diversity of organism</w:t>
      </w:r>
      <w:r w:rsidR="00F41BA6" w:rsidRPr="00CC30E1">
        <w:rPr>
          <w:rFonts w:ascii="Times New Roman" w:eastAsia="Times New Roman" w:hAnsi="Times New Roman"/>
          <w:sz w:val="24"/>
          <w:szCs w:val="20"/>
          <w:lang w:eastAsia="de-DE"/>
        </w:rPr>
        <w:t>s</w:t>
      </w:r>
      <w:r w:rsidR="00897C61" w:rsidRPr="00CC30E1">
        <w:rPr>
          <w:rFonts w:ascii="Times New Roman" w:eastAsia="Times New Roman" w:hAnsi="Times New Roman"/>
          <w:sz w:val="24"/>
          <w:szCs w:val="20"/>
          <w:lang w:eastAsia="de-DE"/>
        </w:rPr>
        <w:t xml:space="preserve"> that inhabit them.  </w:t>
      </w:r>
      <w:commentRangeEnd w:id="1208"/>
      <w:r w:rsidR="00446542">
        <w:rPr>
          <w:rStyle w:val="CommentReference"/>
          <w:rFonts w:ascii="Times New Roman" w:eastAsia="Times New Roman" w:hAnsi="Times New Roman"/>
          <w:lang w:val="en-US" w:eastAsia="de-DE"/>
        </w:rPr>
        <w:commentReference w:id="1208"/>
      </w:r>
      <w:bookmarkStart w:id="1215" w:name="_GoBack"/>
      <w:bookmarkEnd w:id="1215"/>
    </w:p>
    <w:p w14:paraId="07B20E88" w14:textId="77777777" w:rsidR="00897C61" w:rsidRPr="00CC30E1" w:rsidDel="00CC30E1" w:rsidRDefault="00897C61" w:rsidP="00897C61">
      <w:pPr>
        <w:pStyle w:val="NoSpacing"/>
        <w:spacing w:line="480" w:lineRule="auto"/>
        <w:rPr>
          <w:del w:id="1216" w:author="Rachael Maree Woods" w:date="2016-03-16T14:26:00Z"/>
          <w:rFonts w:ascii="Times New Roman" w:eastAsia="Times New Roman" w:hAnsi="Times New Roman"/>
          <w:sz w:val="24"/>
          <w:szCs w:val="20"/>
          <w:lang w:eastAsia="de-DE"/>
        </w:rPr>
      </w:pPr>
    </w:p>
    <w:p w14:paraId="449A010C" w14:textId="77777777" w:rsidR="00897C61" w:rsidRPr="00CC30E1" w:rsidDel="00CC30E1" w:rsidRDefault="00897C61" w:rsidP="00897C61">
      <w:pPr>
        <w:spacing w:line="480" w:lineRule="auto"/>
        <w:rPr>
          <w:del w:id="1217" w:author="Rachael Maree Woods" w:date="2016-03-16T14:26:00Z"/>
          <w:lang w:val="en-AU"/>
        </w:rPr>
      </w:pPr>
    </w:p>
    <w:p w14:paraId="43EA21B7" w14:textId="2D8723B6" w:rsidR="00C7267B" w:rsidRPr="00CC30E1" w:rsidDel="00CC30E1" w:rsidRDefault="00C7267B">
      <w:pPr>
        <w:overflowPunct/>
        <w:autoSpaceDE/>
        <w:autoSpaceDN/>
        <w:adjustRightInd/>
        <w:spacing w:line="240" w:lineRule="auto"/>
        <w:textAlignment w:val="auto"/>
        <w:rPr>
          <w:del w:id="1218" w:author="Rachael Maree Woods" w:date="2016-03-16T14:26:00Z"/>
          <w:b/>
          <w:sz w:val="32"/>
          <w:lang w:val="en-AU"/>
        </w:rPr>
      </w:pPr>
    </w:p>
    <w:p w14:paraId="0DD1CC5F" w14:textId="77777777" w:rsidR="00897C61" w:rsidRPr="00CC30E1" w:rsidRDefault="00897C61" w:rsidP="00F063A1">
      <w:pPr>
        <w:pStyle w:val="NoSpacing"/>
        <w:spacing w:line="480" w:lineRule="auto"/>
        <w:rPr>
          <w:sz w:val="32"/>
        </w:rPr>
        <w:pPrChange w:id="1219" w:author="Rachael Maree Woods" w:date="2016-03-24T10:05:00Z">
          <w:pPr>
            <w:overflowPunct/>
            <w:autoSpaceDE/>
            <w:autoSpaceDN/>
            <w:adjustRightInd/>
            <w:spacing w:line="240" w:lineRule="auto"/>
            <w:textAlignment w:val="auto"/>
          </w:pPr>
        </w:pPrChange>
      </w:pPr>
      <w:r w:rsidRPr="00CC30E1">
        <w:br w:type="page"/>
      </w:r>
    </w:p>
    <w:p w14:paraId="081C5010" w14:textId="3471D3A9" w:rsidR="00B83CCE" w:rsidRPr="00CC30E1" w:rsidRDefault="007E616F" w:rsidP="001F4CC8">
      <w:pPr>
        <w:pStyle w:val="heading10"/>
        <w:rPr>
          <w:rFonts w:ascii="Times New Roman" w:hAnsi="Times New Roman"/>
          <w:lang w:val="en-AU"/>
        </w:rPr>
      </w:pPr>
      <w:r w:rsidRPr="00CC30E1">
        <w:rPr>
          <w:rFonts w:ascii="Times New Roman" w:hAnsi="Times New Roman"/>
          <w:lang w:val="en-AU"/>
        </w:rPr>
        <w:lastRenderedPageBreak/>
        <w:t>A</w:t>
      </w:r>
      <w:r w:rsidR="00B83CCE" w:rsidRPr="00CC30E1">
        <w:rPr>
          <w:rFonts w:ascii="Times New Roman" w:hAnsi="Times New Roman"/>
          <w:lang w:val="en-AU"/>
        </w:rPr>
        <w:t>cknowledgements</w:t>
      </w:r>
    </w:p>
    <w:p w14:paraId="2ACECE4D" w14:textId="77777777" w:rsidR="00413910" w:rsidRDefault="00413910" w:rsidP="00413910">
      <w:pPr>
        <w:rPr>
          <w:ins w:id="1220" w:author="Rachael Maree Woods" w:date="2016-03-24T10:04:00Z"/>
          <w:sz w:val="20"/>
          <w:lang w:val="en-AU"/>
        </w:rPr>
      </w:pPr>
      <w:ins w:id="1221" w:author="Rachael Maree Woods" w:date="2016-03-16T14:05:00Z">
        <w:r w:rsidRPr="00CC30E1">
          <w:rPr>
            <w:sz w:val="20"/>
            <w:lang w:val="en-AU"/>
          </w:rPr>
          <w:t xml:space="preserve">We would like to acknowledge and thank the Quantitative Ecology and Evolution Laboratory from Macquarie University, for their helpful comments and suggestions. JSM and AHB were supported by the Australian Research Council. </w:t>
        </w:r>
      </w:ins>
    </w:p>
    <w:p w14:paraId="45861172" w14:textId="77777777" w:rsidR="006F4FF6" w:rsidRPr="00CC30E1" w:rsidRDefault="006F4FF6" w:rsidP="00413910">
      <w:pPr>
        <w:rPr>
          <w:ins w:id="1222" w:author="Rachael Maree Woods" w:date="2016-03-16T14:05:00Z"/>
          <w:sz w:val="20"/>
          <w:lang w:val="en-AU"/>
        </w:rPr>
      </w:pPr>
    </w:p>
    <w:p w14:paraId="207DD446" w14:textId="5DAA586F" w:rsidR="00A103A4" w:rsidRPr="00CC30E1" w:rsidDel="00413910" w:rsidRDefault="00B83CCE" w:rsidP="001F4CC8">
      <w:pPr>
        <w:rPr>
          <w:del w:id="1223" w:author="Rachael Maree Woods" w:date="2016-03-16T14:05:00Z"/>
          <w:sz w:val="20"/>
          <w:lang w:val="en-AU"/>
        </w:rPr>
      </w:pPr>
      <w:del w:id="1224" w:author="Rachael Maree Woods" w:date="2016-03-16T14:05:00Z">
        <w:r w:rsidRPr="00CC30E1" w:rsidDel="00413910">
          <w:rPr>
            <w:sz w:val="20"/>
            <w:lang w:val="en-AU"/>
          </w:rPr>
          <w:delText>I would like to acknowledge and thank</w:delText>
        </w:r>
        <w:r w:rsidR="00A103A4" w:rsidRPr="00CC30E1" w:rsidDel="00413910">
          <w:rPr>
            <w:sz w:val="20"/>
            <w:lang w:val="en-AU"/>
          </w:rPr>
          <w:delText xml:space="preserve"> Dr Osmar Luiz Jr, Dr Diego Barneche and Sheena Su </w:delText>
        </w:r>
        <w:r w:rsidR="00D56D85" w:rsidRPr="00CC30E1" w:rsidDel="00413910">
          <w:rPr>
            <w:sz w:val="20"/>
            <w:lang w:val="en-AU"/>
          </w:rPr>
          <w:delText>from</w:delText>
        </w:r>
        <w:r w:rsidR="00A103A4" w:rsidRPr="00CC30E1" w:rsidDel="00413910">
          <w:rPr>
            <w:sz w:val="20"/>
            <w:lang w:val="en-AU"/>
          </w:rPr>
          <w:delText xml:space="preserve"> Macquarie University, for their helpful comments and suggestions. JSM and AHB were supported by the Australian Research Council. </w:delText>
        </w:r>
      </w:del>
    </w:p>
    <w:p w14:paraId="7696D87A" w14:textId="6B0F920F" w:rsidR="00A103A4" w:rsidRPr="00CC30E1" w:rsidDel="00413910" w:rsidRDefault="00A103A4" w:rsidP="001F4CC8">
      <w:pPr>
        <w:rPr>
          <w:del w:id="1225" w:author="Rachael Maree Woods" w:date="2016-03-16T14:05:00Z"/>
          <w:sz w:val="20"/>
          <w:lang w:val="en-AU"/>
        </w:rPr>
      </w:pPr>
    </w:p>
    <w:p w14:paraId="1895DEAD" w14:textId="77777777" w:rsidR="00B83CCE" w:rsidRPr="00CC30E1" w:rsidRDefault="00B83CCE" w:rsidP="009219E1">
      <w:pPr>
        <w:pStyle w:val="heading10"/>
        <w:spacing w:line="240" w:lineRule="auto"/>
        <w:rPr>
          <w:rFonts w:ascii="Times New Roman" w:hAnsi="Times New Roman"/>
          <w:lang w:val="en-AU"/>
        </w:rPr>
      </w:pPr>
      <w:r w:rsidRPr="00CC30E1">
        <w:rPr>
          <w:rFonts w:ascii="Times New Roman" w:hAnsi="Times New Roman"/>
          <w:lang w:val="en-AU"/>
        </w:rPr>
        <w:t>Reference List</w:t>
      </w:r>
    </w:p>
    <w:commentRangeStart w:id="1226"/>
    <w:p w14:paraId="5CBD97C6" w14:textId="77777777" w:rsidR="00196F2F" w:rsidRPr="00CC30E1" w:rsidDel="00F70765" w:rsidRDefault="006B2A4C" w:rsidP="00196F2F">
      <w:pPr>
        <w:pStyle w:val="EndNoteBibliography"/>
        <w:ind w:left="720" w:hanging="720"/>
        <w:rPr>
          <w:del w:id="1227" w:author="Rachael Maree Woods" w:date="2016-03-24T09:53:00Z"/>
          <w:sz w:val="20"/>
          <w:lang w:val="en-AU"/>
          <w:rPrChange w:id="1228" w:author="Rachael Maree Woods" w:date="2016-03-16T14:26:00Z">
            <w:rPr>
              <w:del w:id="1229" w:author="Rachael Maree Woods" w:date="2016-03-24T09:53:00Z"/>
              <w:sz w:val="20"/>
            </w:rPr>
          </w:rPrChange>
        </w:rPr>
      </w:pPr>
      <w:r w:rsidRPr="007B765C">
        <w:rPr>
          <w:lang w:val="en-AU"/>
          <w:rPrChange w:id="1230" w:author="Rachael Maree Woods" w:date="2016-03-16T14:26:00Z">
            <w:rPr>
              <w:noProof w:val="0"/>
              <w:lang w:val="en-AU"/>
            </w:rPr>
          </w:rPrChange>
        </w:rPr>
        <w:fldChar w:fldCharType="begin"/>
      </w:r>
      <w:r w:rsidR="00C1356A" w:rsidRPr="00CC30E1">
        <w:rPr>
          <w:lang w:val="en-AU"/>
        </w:rPr>
        <w:instrText xml:space="preserve"> ADDIN EN.REFLIST </w:instrText>
      </w:r>
      <w:r w:rsidRPr="007B765C">
        <w:rPr>
          <w:lang w:val="en-AU"/>
          <w:rPrChange w:id="1231" w:author="Rachael Maree Woods" w:date="2016-03-16T14:26:00Z">
            <w:rPr>
              <w:lang w:val="en-AU"/>
            </w:rPr>
          </w:rPrChange>
        </w:rPr>
        <w:fldChar w:fldCharType="separate"/>
      </w:r>
      <w:bookmarkStart w:id="1232" w:name="_ENREF_1"/>
      <w:del w:id="1233" w:author="Rachael Maree Woods" w:date="2016-03-24T09:53:00Z">
        <w:r w:rsidR="00196F2F" w:rsidRPr="00CC30E1" w:rsidDel="00F70765">
          <w:rPr>
            <w:sz w:val="20"/>
            <w:lang w:val="en-AU"/>
            <w:rPrChange w:id="1234" w:author="Rachael Maree Woods" w:date="2016-03-16T14:26:00Z">
              <w:rPr>
                <w:sz w:val="20"/>
              </w:rPr>
            </w:rPrChange>
          </w:rPr>
          <w:delText>Ahsanullah M, Arnott G (1978) Acute Toxicity of Copper, Cadmium, and zinc to Larvae of the Crab Paragrapus quadridentatus (H. Milne Edwards), and Implications for Water Quality Criteria. Marine and Freshwater Research 29:1-8</w:delText>
        </w:r>
        <w:bookmarkEnd w:id="1232"/>
      </w:del>
    </w:p>
    <w:p w14:paraId="138B2780" w14:textId="42FFA618" w:rsidR="00196F2F" w:rsidRPr="00CC30E1" w:rsidDel="00F70765" w:rsidRDefault="00196F2F" w:rsidP="00F70765">
      <w:pPr>
        <w:pStyle w:val="EndNoteBibliography"/>
        <w:ind w:left="720" w:hanging="720"/>
        <w:rPr>
          <w:del w:id="1235" w:author="Rachael Maree Woods" w:date="2016-03-24T09:53:00Z"/>
          <w:sz w:val="20"/>
          <w:lang w:val="en-AU"/>
          <w:rPrChange w:id="1236" w:author="Rachael Maree Woods" w:date="2016-03-16T14:26:00Z">
            <w:rPr>
              <w:del w:id="1237" w:author="Rachael Maree Woods" w:date="2016-03-24T09:53:00Z"/>
              <w:sz w:val="20"/>
            </w:rPr>
          </w:rPrChange>
        </w:rPr>
        <w:pPrChange w:id="1238" w:author="Rachael Maree Woods" w:date="2016-03-24T09:53:00Z">
          <w:pPr>
            <w:pStyle w:val="EndNoteBibliography"/>
            <w:ind w:left="720" w:hanging="720"/>
          </w:pPr>
        </w:pPrChange>
      </w:pPr>
      <w:bookmarkStart w:id="1239" w:name="_ENREF_3"/>
      <w:del w:id="1240" w:author="Rachael Maree Woods" w:date="2016-03-24T09:53:00Z">
        <w:r w:rsidRPr="00CC30E1" w:rsidDel="00F70765">
          <w:rPr>
            <w:sz w:val="20"/>
            <w:lang w:val="en-AU"/>
            <w:rPrChange w:id="1241" w:author="Rachael Maree Woods" w:date="2016-03-16T14:26:00Z">
              <w:rPr>
                <w:sz w:val="20"/>
              </w:rPr>
            </w:rPrChange>
          </w:rPr>
          <w:delText>Albright R, Mason B, Miller M, Langdon C (2010) Ocean acidification compromises recruitment success of the threatened Caribbean coral Acropora palmata. Proceedings of the National Academy of Sciences 107:20400-20404</w:delText>
        </w:r>
        <w:bookmarkEnd w:id="1239"/>
      </w:del>
    </w:p>
    <w:p w14:paraId="69F847BE" w14:textId="0D9D97D5" w:rsidR="00D57E92" w:rsidRPr="00CC30E1" w:rsidRDefault="00D57E92" w:rsidP="00F70765">
      <w:pPr>
        <w:pStyle w:val="EndNoteBibliography"/>
        <w:ind w:left="720" w:hanging="720"/>
        <w:rPr>
          <w:sz w:val="20"/>
          <w:lang w:val="en-AU"/>
          <w:rPrChange w:id="1242" w:author="Rachael Maree Woods" w:date="2016-03-16T14:26:00Z">
            <w:rPr>
              <w:noProof/>
              <w:sz w:val="20"/>
              <w:lang w:val="de-DE"/>
            </w:rPr>
          </w:rPrChange>
        </w:rPr>
        <w:pPrChange w:id="1243" w:author="Rachael Maree Woods" w:date="2016-03-24T09:53:00Z">
          <w:pPr>
            <w:overflowPunct/>
            <w:spacing w:line="240" w:lineRule="auto"/>
            <w:ind w:left="720" w:hanging="720"/>
            <w:textAlignment w:val="auto"/>
          </w:pPr>
        </w:pPrChange>
      </w:pPr>
      <w:bookmarkStart w:id="1244" w:name="_ENREF_4"/>
      <w:r w:rsidRPr="00CC30E1">
        <w:rPr>
          <w:sz w:val="20"/>
          <w:lang w:val="en-AU"/>
          <w:rPrChange w:id="1245" w:author="Rachael Maree Woods" w:date="2016-03-16T14:26:00Z">
            <w:rPr>
              <w:noProof/>
              <w:sz w:val="20"/>
              <w:lang w:val="de-DE"/>
            </w:rPr>
          </w:rPrChange>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CC30E1" w:rsidRDefault="00196F2F" w:rsidP="00196F2F">
      <w:pPr>
        <w:pStyle w:val="EndNoteBibliography"/>
        <w:ind w:left="720" w:hanging="720"/>
        <w:rPr>
          <w:sz w:val="20"/>
          <w:lang w:val="en-AU"/>
          <w:rPrChange w:id="1246" w:author="Rachael Maree Woods" w:date="2016-03-16T14:26:00Z">
            <w:rPr>
              <w:sz w:val="20"/>
            </w:rPr>
          </w:rPrChange>
        </w:rPr>
      </w:pPr>
      <w:bookmarkStart w:id="1247" w:name="_ENREF_5"/>
      <w:bookmarkEnd w:id="1244"/>
      <w:r w:rsidRPr="00CC30E1">
        <w:rPr>
          <w:sz w:val="20"/>
          <w:lang w:val="en-AU"/>
          <w:rPrChange w:id="1248" w:author="Rachael Maree Woods" w:date="2016-03-16T14:26:00Z">
            <w:rPr>
              <w:sz w:val="20"/>
            </w:rPr>
          </w:rPrChange>
        </w:rPr>
        <w:t>Baird AH, Gilmour JP, Kamiki TM, Nonaka M, Pratchett MS, Yamamoto HH, Yamasaki H (2006) Temperature tolerance of symbiotic and non-symbiotic coral larvae</w:t>
      </w:r>
      <w:bookmarkEnd w:id="1247"/>
    </w:p>
    <w:p w14:paraId="6D964358" w14:textId="7964A917" w:rsidR="008D34BF" w:rsidRPr="00CC30E1" w:rsidRDefault="008D34BF" w:rsidP="008D34BF">
      <w:pPr>
        <w:overflowPunct/>
        <w:spacing w:line="240" w:lineRule="auto"/>
        <w:ind w:left="720" w:hanging="720"/>
        <w:textAlignment w:val="auto"/>
        <w:rPr>
          <w:noProof/>
          <w:sz w:val="20"/>
          <w:lang w:val="en-AU"/>
          <w:rPrChange w:id="1249" w:author="Rachael Maree Woods" w:date="2016-03-16T14:26:00Z">
            <w:rPr>
              <w:noProof/>
              <w:sz w:val="20"/>
              <w:lang w:val="de-DE"/>
            </w:rPr>
          </w:rPrChange>
        </w:rPr>
      </w:pPr>
      <w:bookmarkStart w:id="1250" w:name="_ENREF_6"/>
      <w:r w:rsidRPr="00CC30E1">
        <w:rPr>
          <w:noProof/>
          <w:sz w:val="20"/>
          <w:lang w:val="en-AU"/>
          <w:rPrChange w:id="1251" w:author="Rachael Maree Woods" w:date="2016-03-16T14:26:00Z">
            <w:rPr>
              <w:noProof/>
              <w:sz w:val="20"/>
              <w:lang w:val="de-DE"/>
            </w:rPr>
          </w:rPrChange>
        </w:rPr>
        <w:t>Baird AH, Guest JR, Willis BL (2009) Systematic and biogeographical patterns in the reproductive biology of scleractinian corals. Annual Review of Ecology, Evolution, and Systematics 40:551-571</w:t>
      </w:r>
    </w:p>
    <w:p w14:paraId="41C0903B" w14:textId="77777777" w:rsidR="00196F2F" w:rsidRPr="00CC30E1" w:rsidRDefault="00196F2F" w:rsidP="00196F2F">
      <w:pPr>
        <w:pStyle w:val="EndNoteBibliography"/>
        <w:ind w:left="720" w:hanging="720"/>
        <w:rPr>
          <w:sz w:val="20"/>
          <w:lang w:val="en-AU"/>
          <w:rPrChange w:id="1252" w:author="Rachael Maree Woods" w:date="2016-03-16T14:26:00Z">
            <w:rPr>
              <w:sz w:val="20"/>
            </w:rPr>
          </w:rPrChange>
        </w:rPr>
      </w:pPr>
      <w:r w:rsidRPr="00CC30E1">
        <w:rPr>
          <w:sz w:val="20"/>
          <w:lang w:val="en-AU"/>
          <w:rPrChange w:id="1253" w:author="Rachael Maree Woods" w:date="2016-03-16T14:26:00Z">
            <w:rPr>
              <w:sz w:val="20"/>
            </w:rPr>
          </w:rPrChange>
        </w:rPr>
        <w:t>Bassim K, Sammarco P (2003) Effects of temperature and ammonium on larval development and survivorship in a scleractinian coral (Diploria strigosa). Marine Biology 142:241-252</w:t>
      </w:r>
      <w:bookmarkEnd w:id="1250"/>
    </w:p>
    <w:p w14:paraId="670451FA" w14:textId="77777777" w:rsidR="00196F2F" w:rsidRPr="00CC30E1" w:rsidDel="00F70765" w:rsidRDefault="00196F2F" w:rsidP="00196F2F">
      <w:pPr>
        <w:pStyle w:val="EndNoteBibliography"/>
        <w:ind w:left="720" w:hanging="720"/>
        <w:rPr>
          <w:del w:id="1254" w:author="Rachael Maree Woods" w:date="2016-03-24T09:54:00Z"/>
          <w:sz w:val="20"/>
          <w:lang w:val="en-AU"/>
          <w:rPrChange w:id="1255" w:author="Rachael Maree Woods" w:date="2016-03-16T14:26:00Z">
            <w:rPr>
              <w:del w:id="1256" w:author="Rachael Maree Woods" w:date="2016-03-24T09:54:00Z"/>
              <w:sz w:val="20"/>
            </w:rPr>
          </w:rPrChange>
        </w:rPr>
      </w:pPr>
      <w:bookmarkStart w:id="1257" w:name="_ENREF_7"/>
      <w:r w:rsidRPr="00CC30E1">
        <w:rPr>
          <w:sz w:val="20"/>
          <w:lang w:val="en-AU"/>
          <w:rPrChange w:id="1258" w:author="Rachael Maree Woods" w:date="2016-03-16T14:26:00Z">
            <w:rPr>
              <w:sz w:val="20"/>
            </w:rPr>
          </w:rPrChange>
        </w:rPr>
        <w:t>Bates D, Maechler M, Bolker B (2012) lme4: Linear mixed-effects models using S4 classes</w:t>
      </w:r>
      <w:bookmarkEnd w:id="1257"/>
    </w:p>
    <w:p w14:paraId="370C7362" w14:textId="77777777" w:rsidR="00196F2F" w:rsidRPr="00CC30E1" w:rsidRDefault="00196F2F" w:rsidP="00F70765">
      <w:pPr>
        <w:pStyle w:val="EndNoteBibliography"/>
        <w:ind w:left="720" w:hanging="720"/>
        <w:rPr>
          <w:sz w:val="20"/>
          <w:lang w:val="en-AU"/>
          <w:rPrChange w:id="1259" w:author="Rachael Maree Woods" w:date="2016-03-16T14:26:00Z">
            <w:rPr>
              <w:sz w:val="20"/>
            </w:rPr>
          </w:rPrChange>
        </w:rPr>
        <w:pPrChange w:id="1260" w:author="Rachael Maree Woods" w:date="2016-03-24T09:54:00Z">
          <w:pPr>
            <w:pStyle w:val="EndNoteBibliography"/>
            <w:ind w:left="720" w:hanging="720"/>
          </w:pPr>
        </w:pPrChange>
      </w:pPr>
      <w:bookmarkStart w:id="1261" w:name="_ENREF_8"/>
      <w:del w:id="1262" w:author="Rachael Maree Woods" w:date="2016-03-24T09:54:00Z">
        <w:r w:rsidRPr="00CC30E1" w:rsidDel="00F70765">
          <w:rPr>
            <w:sz w:val="20"/>
            <w:lang w:val="en-AU"/>
            <w:rPrChange w:id="1263" w:author="Rachael Maree Woods" w:date="2016-03-16T14:26:00Z">
              <w:rPr>
                <w:sz w:val="20"/>
              </w:rPr>
            </w:rPrChange>
          </w:rPr>
          <w:delText>Bilotta G, Brazier R (2008) Understanding the influence of suspended solids on water quality and a</w:delText>
        </w:r>
      </w:del>
      <w:del w:id="1264" w:author="Rachael Maree Woods" w:date="2016-03-24T09:53:00Z">
        <w:r w:rsidRPr="00CC30E1" w:rsidDel="00F70765">
          <w:rPr>
            <w:sz w:val="20"/>
            <w:lang w:val="en-AU"/>
            <w:rPrChange w:id="1265" w:author="Rachael Maree Woods" w:date="2016-03-16T14:26:00Z">
              <w:rPr>
                <w:sz w:val="20"/>
              </w:rPr>
            </w:rPrChange>
          </w:rPr>
          <w:delText>quatic biota. Water research 42:2849-2861</w:delText>
        </w:r>
      </w:del>
      <w:bookmarkEnd w:id="1261"/>
    </w:p>
    <w:p w14:paraId="3180A210" w14:textId="77777777" w:rsidR="00196F2F" w:rsidRPr="00CC30E1" w:rsidRDefault="00196F2F" w:rsidP="00196F2F">
      <w:pPr>
        <w:pStyle w:val="EndNoteBibliography"/>
        <w:ind w:left="720" w:hanging="720"/>
        <w:rPr>
          <w:sz w:val="20"/>
          <w:lang w:val="en-AU"/>
          <w:rPrChange w:id="1266" w:author="Rachael Maree Woods" w:date="2016-03-16T14:26:00Z">
            <w:rPr>
              <w:sz w:val="20"/>
            </w:rPr>
          </w:rPrChange>
        </w:rPr>
      </w:pPr>
      <w:bookmarkStart w:id="1267" w:name="_ENREF_11"/>
      <w:r w:rsidRPr="00CC30E1">
        <w:rPr>
          <w:sz w:val="20"/>
          <w:lang w:val="en-AU"/>
          <w:rPrChange w:id="1268" w:author="Rachael Maree Woods" w:date="2016-03-16T14:26:00Z">
            <w:rPr>
              <w:sz w:val="20"/>
            </w:rPr>
          </w:rPrChange>
        </w:rPr>
        <w:t>Calabrese A, MacInnes J, Nelson D, Miller J (1977) Survival and growth of bivalve larvae under heavy-metal stress. Marine Biology 41:179-184</w:t>
      </w:r>
      <w:bookmarkEnd w:id="1267"/>
    </w:p>
    <w:p w14:paraId="68C696D7" w14:textId="5F67F3A8" w:rsidR="00196F2F" w:rsidRPr="00CC30E1" w:rsidDel="00F70765" w:rsidRDefault="00196F2F" w:rsidP="00196F2F">
      <w:pPr>
        <w:pStyle w:val="EndNoteBibliography"/>
        <w:ind w:left="720" w:hanging="720"/>
        <w:rPr>
          <w:del w:id="1269" w:author="Rachael Maree Woods" w:date="2016-03-24T09:54:00Z"/>
          <w:sz w:val="20"/>
          <w:lang w:val="en-AU"/>
          <w:rPrChange w:id="1270" w:author="Rachael Maree Woods" w:date="2016-03-16T14:26:00Z">
            <w:rPr>
              <w:del w:id="1271" w:author="Rachael Maree Woods" w:date="2016-03-24T09:54:00Z"/>
              <w:sz w:val="20"/>
            </w:rPr>
          </w:rPrChange>
        </w:rPr>
      </w:pPr>
      <w:bookmarkStart w:id="1272" w:name="_ENREF_12"/>
      <w:del w:id="1273" w:author="Rachael Maree Woods" w:date="2016-03-24T09:54:00Z">
        <w:r w:rsidRPr="00CC30E1" w:rsidDel="00F70765">
          <w:rPr>
            <w:sz w:val="20"/>
            <w:lang w:val="en-AU"/>
            <w:rPrChange w:id="1274" w:author="Rachael Maree Woods" w:date="2016-03-16T14:26:00Z">
              <w:rPr>
                <w:sz w:val="20"/>
              </w:rPr>
            </w:rPrChange>
          </w:rPr>
          <w:delText>Caldwell GS, Lewis C, Pickavance G, Taylor RL, Bentley MG (2011) Exposure to copper and a cytotoxic polyunsaturated aldehyde induces reproductive failure in the marine polychaete&lt; i&gt; Nereis virens&lt;/i&gt;(Sars). Aquatic Toxicology 104:126-134</w:delText>
        </w:r>
        <w:bookmarkEnd w:id="1272"/>
      </w:del>
    </w:p>
    <w:p w14:paraId="624A6639" w14:textId="77777777" w:rsidR="009C72A9" w:rsidRPr="00CC30E1" w:rsidRDefault="009C72A9" w:rsidP="009C72A9">
      <w:pPr>
        <w:pStyle w:val="EndNoteBibliography"/>
        <w:ind w:left="720" w:hanging="720"/>
        <w:rPr>
          <w:sz w:val="20"/>
          <w:lang w:val="en-AU"/>
          <w:rPrChange w:id="1275" w:author="Rachael Maree Woods" w:date="2016-03-16T14:26:00Z">
            <w:rPr>
              <w:sz w:val="20"/>
            </w:rPr>
          </w:rPrChange>
        </w:rPr>
      </w:pPr>
      <w:bookmarkStart w:id="1276" w:name="_ENREF_13"/>
      <w:r w:rsidRPr="00CC30E1">
        <w:rPr>
          <w:sz w:val="20"/>
          <w:lang w:val="en-AU"/>
          <w:rPrChange w:id="1277" w:author="Rachael Maree Woods" w:date="2016-03-16T14:26:00Z">
            <w:rPr>
              <w:sz w:val="20"/>
            </w:rPr>
          </w:rPrChange>
        </w:rPr>
        <w:t>Chua C-M, Leggat W, Moya A, Baird AH (2013) Near-future reductions in pH will have no consistent ecological effects on the early life-history stages of reef corals. Mar Ecol Progr Ser 486:143-151</w:t>
      </w:r>
    </w:p>
    <w:p w14:paraId="7A915ECE" w14:textId="77777777" w:rsidR="009C72A9" w:rsidRPr="00CC30E1" w:rsidRDefault="009C72A9" w:rsidP="009C72A9">
      <w:pPr>
        <w:overflowPunct/>
        <w:spacing w:line="240" w:lineRule="auto"/>
        <w:ind w:left="720" w:hanging="720"/>
        <w:textAlignment w:val="auto"/>
        <w:rPr>
          <w:noProof/>
          <w:sz w:val="20"/>
          <w:lang w:val="en-AU"/>
          <w:rPrChange w:id="1278" w:author="Rachael Maree Woods" w:date="2016-03-16T14:26:00Z">
            <w:rPr>
              <w:noProof/>
              <w:sz w:val="20"/>
              <w:lang w:val="de-DE"/>
            </w:rPr>
          </w:rPrChange>
        </w:rPr>
      </w:pPr>
      <w:r w:rsidRPr="00CC30E1">
        <w:rPr>
          <w:noProof/>
          <w:sz w:val="20"/>
          <w:lang w:val="en-AU"/>
          <w:rPrChange w:id="1279" w:author="Rachael Maree Woods" w:date="2016-03-16T14:26:00Z">
            <w:rPr>
              <w:noProof/>
              <w:sz w:val="20"/>
              <w:lang w:val="de-DE"/>
            </w:rPr>
          </w:rPrChange>
        </w:rPr>
        <w:t>Chua CM, Leggat W, Moya A, Baird AH (2013) Temperature affects the early life history stages of corals more than near future ocean acidification. Marine ecology Progress series 475:85-92</w:t>
      </w:r>
    </w:p>
    <w:p w14:paraId="7815EDAF" w14:textId="77777777" w:rsidR="00196F2F" w:rsidRPr="00CC30E1" w:rsidRDefault="00196F2F" w:rsidP="00196F2F">
      <w:pPr>
        <w:pStyle w:val="EndNoteBibliography"/>
        <w:ind w:left="720" w:hanging="720"/>
        <w:rPr>
          <w:sz w:val="20"/>
          <w:lang w:val="en-AU"/>
          <w:rPrChange w:id="1280" w:author="Rachael Maree Woods" w:date="2016-03-16T14:26:00Z">
            <w:rPr>
              <w:sz w:val="20"/>
            </w:rPr>
          </w:rPrChange>
        </w:rPr>
      </w:pPr>
      <w:r w:rsidRPr="00CC30E1">
        <w:rPr>
          <w:sz w:val="20"/>
          <w:lang w:val="en-AU"/>
          <w:rPrChange w:id="1281" w:author="Rachael Maree Woods" w:date="2016-03-16T14:26:00Z">
            <w:rPr>
              <w:sz w:val="20"/>
            </w:rPr>
          </w:rPrChange>
        </w:rPr>
        <w:t>Connolly SR, Baird AH (2010) Estimating dispersal potential for marine larvae: dynamic models applied to scleractinian corals. Ecology 91:3572-3583</w:t>
      </w:r>
      <w:bookmarkEnd w:id="1276"/>
    </w:p>
    <w:p w14:paraId="064B0DF8" w14:textId="77777777" w:rsidR="00196F2F" w:rsidRPr="00CC30E1" w:rsidRDefault="00196F2F" w:rsidP="00196F2F">
      <w:pPr>
        <w:pStyle w:val="EndNoteBibliography"/>
        <w:ind w:left="720" w:hanging="720"/>
        <w:rPr>
          <w:sz w:val="20"/>
          <w:lang w:val="en-AU"/>
          <w:rPrChange w:id="1282" w:author="Rachael Maree Woods" w:date="2016-03-16T14:26:00Z">
            <w:rPr>
              <w:sz w:val="20"/>
            </w:rPr>
          </w:rPrChange>
        </w:rPr>
      </w:pPr>
      <w:bookmarkStart w:id="1283" w:name="_ENREF_14"/>
      <w:r w:rsidRPr="00CC30E1">
        <w:rPr>
          <w:sz w:val="20"/>
          <w:lang w:val="en-AU"/>
          <w:rPrChange w:id="1284" w:author="Rachael Maree Woods" w:date="2016-03-16T14:26:00Z">
            <w:rPr>
              <w:sz w:val="20"/>
            </w:rPr>
          </w:rPrChange>
        </w:rPr>
        <w:t>Copat C, Bella F, Castaing M, Fallico R, Sciacca S, Ferrante M (2012) Heavy metals concentrations in fish from Sicily (Mediterranean Sea) and evaluation of possible health risks to consumers. Bulletin of environmental contamination and toxicology 88:78-83</w:t>
      </w:r>
      <w:bookmarkEnd w:id="1283"/>
    </w:p>
    <w:p w14:paraId="584A51D5" w14:textId="77777777" w:rsidR="00196F2F" w:rsidRPr="00CC30E1" w:rsidRDefault="00196F2F" w:rsidP="00196F2F">
      <w:pPr>
        <w:pStyle w:val="EndNoteBibliography"/>
        <w:ind w:left="720" w:hanging="720"/>
        <w:rPr>
          <w:sz w:val="20"/>
          <w:lang w:val="en-AU"/>
          <w:rPrChange w:id="1285" w:author="Rachael Maree Woods" w:date="2016-03-16T14:26:00Z">
            <w:rPr>
              <w:sz w:val="20"/>
            </w:rPr>
          </w:rPrChange>
        </w:rPr>
      </w:pPr>
      <w:bookmarkStart w:id="1286" w:name="_ENREF_15"/>
      <w:r w:rsidRPr="00CC30E1">
        <w:rPr>
          <w:sz w:val="20"/>
          <w:lang w:val="en-AU"/>
          <w:rPrChange w:id="1287" w:author="Rachael Maree Woods" w:date="2016-03-16T14:26:00Z">
            <w:rPr>
              <w:sz w:val="20"/>
            </w:rPr>
          </w:rPrChange>
        </w:rPr>
        <w:t>Correll DL (1998) The Role of Phosphorus in the Eutrophication of Receiving Waters: A Review. J Environ Qual 27:261-266</w:t>
      </w:r>
      <w:bookmarkEnd w:id="1286"/>
    </w:p>
    <w:p w14:paraId="429A3387" w14:textId="77777777" w:rsidR="00196F2F" w:rsidRPr="00CC30E1" w:rsidRDefault="00196F2F" w:rsidP="00196F2F">
      <w:pPr>
        <w:pStyle w:val="EndNoteBibliography"/>
        <w:ind w:left="720" w:hanging="720"/>
        <w:rPr>
          <w:sz w:val="20"/>
          <w:lang w:val="en-AU"/>
          <w:rPrChange w:id="1288" w:author="Rachael Maree Woods" w:date="2016-03-16T14:26:00Z">
            <w:rPr>
              <w:sz w:val="20"/>
            </w:rPr>
          </w:rPrChange>
        </w:rPr>
      </w:pPr>
      <w:bookmarkStart w:id="1289" w:name="_ENREF_16"/>
      <w:r w:rsidRPr="00CC30E1">
        <w:rPr>
          <w:sz w:val="20"/>
          <w:lang w:val="en-AU"/>
          <w:rPrChange w:id="1290" w:author="Rachael Maree Woods" w:date="2016-03-16T14:26:00Z">
            <w:rPr>
              <w:sz w:val="20"/>
            </w:rPr>
          </w:rPrChange>
        </w:rPr>
        <w:t>Cowen RK, Sponaugle S (2009) Larval dispersal and marine population connectivity. Annual Review of Marine Science 1:443-466</w:t>
      </w:r>
      <w:bookmarkEnd w:id="1289"/>
    </w:p>
    <w:p w14:paraId="4AB82009" w14:textId="77777777" w:rsidR="009C72A9" w:rsidRPr="00CC30E1" w:rsidRDefault="009C72A9" w:rsidP="009C72A9">
      <w:pPr>
        <w:overflowPunct/>
        <w:spacing w:line="240" w:lineRule="auto"/>
        <w:ind w:left="720" w:hanging="720"/>
        <w:textAlignment w:val="auto"/>
        <w:rPr>
          <w:noProof/>
          <w:sz w:val="20"/>
          <w:lang w:val="en-AU"/>
          <w:rPrChange w:id="1291" w:author="Rachael Maree Woods" w:date="2016-03-16T14:26:00Z">
            <w:rPr>
              <w:noProof/>
              <w:sz w:val="20"/>
              <w:lang w:val="de-DE"/>
            </w:rPr>
          </w:rPrChange>
        </w:rPr>
      </w:pPr>
      <w:bookmarkStart w:id="1292" w:name="_ENREF_17"/>
      <w:r w:rsidRPr="00CC30E1">
        <w:rPr>
          <w:noProof/>
          <w:sz w:val="20"/>
          <w:lang w:val="en-AU"/>
          <w:rPrChange w:id="1293" w:author="Rachael Maree Woods" w:date="2016-03-16T14:26:00Z">
            <w:rPr>
              <w:noProof/>
              <w:sz w:val="20"/>
              <w:lang w:val="de-DE"/>
            </w:rPr>
          </w:rPrChange>
        </w:rPr>
        <w:t>Cox EF, Ward S (2002) Impact of elevated ammonium on reproduction in two Hawaiian scleractinian corals with different life history patterns. Marine Pollution Bulletin 44:1230-1235</w:t>
      </w:r>
    </w:p>
    <w:p w14:paraId="1CA53D5B" w14:textId="77777777" w:rsidR="00196F2F" w:rsidRPr="00CC30E1" w:rsidRDefault="00196F2F" w:rsidP="00196F2F">
      <w:pPr>
        <w:pStyle w:val="EndNoteBibliography"/>
        <w:ind w:left="720" w:hanging="720"/>
        <w:rPr>
          <w:sz w:val="20"/>
          <w:lang w:val="en-AU"/>
          <w:rPrChange w:id="1294" w:author="Rachael Maree Woods" w:date="2016-03-16T14:26:00Z">
            <w:rPr>
              <w:sz w:val="20"/>
            </w:rPr>
          </w:rPrChange>
        </w:rPr>
      </w:pPr>
      <w:r w:rsidRPr="00CC30E1">
        <w:rPr>
          <w:sz w:val="20"/>
          <w:lang w:val="en-AU"/>
          <w:rPrChange w:id="1295" w:author="Rachael Maree Woods" w:date="2016-03-16T14:26:00Z">
            <w:rPr>
              <w:sz w:val="20"/>
            </w:rPr>
          </w:rPrChange>
        </w:rPr>
        <w:t>De-Bashan LE, Bashan Y (2004) Recent advances in removing phosphorus from wastewater and its future use as fertilizer (1997–2003). Water research 38:4222-4246</w:t>
      </w:r>
      <w:bookmarkEnd w:id="1292"/>
    </w:p>
    <w:p w14:paraId="4324A5EB" w14:textId="77777777" w:rsidR="00196F2F" w:rsidRPr="00CC30E1" w:rsidRDefault="00196F2F" w:rsidP="00196F2F">
      <w:pPr>
        <w:pStyle w:val="EndNoteBibliography"/>
        <w:ind w:left="720" w:hanging="720"/>
        <w:rPr>
          <w:sz w:val="20"/>
          <w:lang w:val="en-AU"/>
          <w:rPrChange w:id="1296" w:author="Rachael Maree Woods" w:date="2016-03-16T14:26:00Z">
            <w:rPr>
              <w:sz w:val="20"/>
            </w:rPr>
          </w:rPrChange>
        </w:rPr>
      </w:pPr>
      <w:bookmarkStart w:id="1297" w:name="_ENREF_19"/>
      <w:r w:rsidRPr="00CC30E1">
        <w:rPr>
          <w:sz w:val="20"/>
          <w:lang w:val="en-AU"/>
          <w:rPrChange w:id="1298" w:author="Rachael Maree Woods" w:date="2016-03-16T14:26:00Z">
            <w:rPr>
              <w:sz w:val="20"/>
            </w:rPr>
          </w:rPrChange>
        </w:rPr>
        <w:t>Erftemeijer PL, Hagedorn M, Laterveer M, Craggs J, Guest JR (2012) Effect of suspended sediment on fertilization success in the scleractinian coral Pectinia lactuca. Journal of the Marine Biological Association of the United Kingdom 92:741-745</w:t>
      </w:r>
      <w:bookmarkEnd w:id="1297"/>
    </w:p>
    <w:p w14:paraId="7EB8E282" w14:textId="77777777" w:rsidR="00196F2F" w:rsidRPr="00CC30E1" w:rsidRDefault="00196F2F" w:rsidP="00196F2F">
      <w:pPr>
        <w:pStyle w:val="EndNoteBibliography"/>
        <w:ind w:left="720" w:hanging="720"/>
        <w:rPr>
          <w:sz w:val="20"/>
          <w:lang w:val="en-AU"/>
          <w:rPrChange w:id="1299" w:author="Rachael Maree Woods" w:date="2016-03-16T14:26:00Z">
            <w:rPr>
              <w:sz w:val="20"/>
            </w:rPr>
          </w:rPrChange>
        </w:rPr>
      </w:pPr>
      <w:bookmarkStart w:id="1300" w:name="_ENREF_20"/>
      <w:r w:rsidRPr="00CC30E1">
        <w:rPr>
          <w:sz w:val="20"/>
          <w:lang w:val="en-AU"/>
          <w:rPrChange w:id="1301" w:author="Rachael Maree Woods" w:date="2016-03-16T14:26:00Z">
            <w:rPr>
              <w:sz w:val="20"/>
            </w:rPr>
          </w:rPrChange>
        </w:rPr>
        <w:t>Erwin PM, Szmant A (2010) Settlement induction of Acropora palmata planulae by a GLW-amide neuropeptide. Coral Reefs 29:929-939</w:t>
      </w:r>
      <w:bookmarkEnd w:id="1300"/>
    </w:p>
    <w:p w14:paraId="43FC7FEA" w14:textId="7AB0D989" w:rsidR="008D34BF" w:rsidRPr="00CC30E1" w:rsidRDefault="008D34BF" w:rsidP="008D34BF">
      <w:pPr>
        <w:overflowPunct/>
        <w:spacing w:line="240" w:lineRule="auto"/>
        <w:ind w:left="720" w:hanging="720"/>
        <w:textAlignment w:val="auto"/>
        <w:rPr>
          <w:noProof/>
          <w:sz w:val="20"/>
          <w:lang w:val="en-AU"/>
          <w:rPrChange w:id="1302" w:author="Rachael Maree Woods" w:date="2016-03-16T14:26:00Z">
            <w:rPr>
              <w:noProof/>
              <w:sz w:val="20"/>
              <w:lang w:val="de-DE"/>
            </w:rPr>
          </w:rPrChange>
        </w:rPr>
      </w:pPr>
      <w:bookmarkStart w:id="1303" w:name="_ENREF_22"/>
      <w:r w:rsidRPr="00CC30E1">
        <w:rPr>
          <w:noProof/>
          <w:sz w:val="20"/>
          <w:lang w:val="en-AU"/>
          <w:rPrChange w:id="1304" w:author="Rachael Maree Woods" w:date="2016-03-16T14:26:00Z">
            <w:rPr>
              <w:noProof/>
              <w:sz w:val="20"/>
              <w:lang w:val="de-DE"/>
            </w:rPr>
          </w:rPrChange>
        </w:rPr>
        <w:t>Farina O, Ramos R, Bastidas C, García E (2008) Biochemical responses of cnidarian larvae to mercury and benzo (a) pyrene exposure. Bulletin of environmental contamination and toxicology 81:553-557</w:t>
      </w:r>
    </w:p>
    <w:p w14:paraId="3132A9A0" w14:textId="100BE372" w:rsidR="0079228A" w:rsidRPr="00CC30E1" w:rsidRDefault="0079228A" w:rsidP="0079228A">
      <w:pPr>
        <w:overflowPunct/>
        <w:spacing w:line="240" w:lineRule="auto"/>
        <w:ind w:left="720" w:hanging="720"/>
        <w:textAlignment w:val="auto"/>
        <w:rPr>
          <w:noProof/>
          <w:sz w:val="20"/>
          <w:lang w:val="en-AU"/>
          <w:rPrChange w:id="1305" w:author="Rachael Maree Woods" w:date="2016-03-16T14:26:00Z">
            <w:rPr>
              <w:noProof/>
              <w:sz w:val="20"/>
              <w:lang w:val="de-DE"/>
            </w:rPr>
          </w:rPrChange>
        </w:rPr>
      </w:pPr>
      <w:r w:rsidRPr="00CC30E1">
        <w:rPr>
          <w:noProof/>
          <w:sz w:val="20"/>
          <w:lang w:val="en-AU"/>
          <w:rPrChange w:id="1306" w:author="Rachael Maree Woods" w:date="2016-03-16T14:26:00Z">
            <w:rPr>
              <w:noProof/>
              <w:sz w:val="20"/>
              <w:lang w:val="de-DE"/>
            </w:rPr>
          </w:rPrChange>
        </w:rPr>
        <w:t>Figueiredo J, Baird AH, Connolly SR (2013) Synthesizing larval competence dynamics and reef-scale retention reveals a high potential for self-recruitment in corals. Ecology 94:650-659</w:t>
      </w:r>
    </w:p>
    <w:p w14:paraId="7673EABD" w14:textId="4DDEC808" w:rsidR="00196F2F" w:rsidRPr="00CC30E1" w:rsidDel="00F70765" w:rsidRDefault="00196F2F" w:rsidP="00196F2F">
      <w:pPr>
        <w:pStyle w:val="EndNoteBibliography"/>
        <w:ind w:left="720" w:hanging="720"/>
        <w:rPr>
          <w:del w:id="1307" w:author="Rachael Maree Woods" w:date="2016-03-24T09:54:00Z"/>
          <w:sz w:val="20"/>
          <w:lang w:val="en-AU"/>
          <w:rPrChange w:id="1308" w:author="Rachael Maree Woods" w:date="2016-03-16T14:26:00Z">
            <w:rPr>
              <w:del w:id="1309" w:author="Rachael Maree Woods" w:date="2016-03-24T09:54:00Z"/>
              <w:sz w:val="20"/>
            </w:rPr>
          </w:rPrChange>
        </w:rPr>
      </w:pPr>
      <w:del w:id="1310" w:author="Rachael Maree Woods" w:date="2016-03-24T09:54:00Z">
        <w:r w:rsidRPr="00CC30E1" w:rsidDel="00F70765">
          <w:rPr>
            <w:sz w:val="20"/>
            <w:lang w:val="en-AU"/>
            <w:rPrChange w:id="1311" w:author="Rachael Maree Woods" w:date="2016-03-16T14:26:00Z">
              <w:rPr>
                <w:sz w:val="20"/>
              </w:rPr>
            </w:rPrChange>
          </w:rPr>
          <w:delText>Fitzpatrick J, Nadella S, Bucking C, Balshine S, Wood C (2008) The relative sensitivity of sperm, eggs and embryos to copper in the blue mussel (&lt; i&gt; Mytilus trossulus&lt;/i&gt;). Comparative Biochemistry and Physiology Part C: Toxicology &amp; Pharmacology 147:441-449</w:delText>
        </w:r>
        <w:bookmarkEnd w:id="1303"/>
      </w:del>
    </w:p>
    <w:p w14:paraId="47830433" w14:textId="77777777" w:rsidR="00196F2F" w:rsidRPr="00CC30E1" w:rsidRDefault="00196F2F" w:rsidP="00196F2F">
      <w:pPr>
        <w:pStyle w:val="EndNoteBibliography"/>
        <w:ind w:left="720" w:hanging="720"/>
        <w:rPr>
          <w:sz w:val="20"/>
          <w:lang w:val="en-AU"/>
          <w:rPrChange w:id="1312" w:author="Rachael Maree Woods" w:date="2016-03-16T14:26:00Z">
            <w:rPr>
              <w:sz w:val="20"/>
            </w:rPr>
          </w:rPrChange>
        </w:rPr>
      </w:pPr>
      <w:bookmarkStart w:id="1313" w:name="_ENREF_23"/>
      <w:r w:rsidRPr="00CC30E1">
        <w:rPr>
          <w:sz w:val="20"/>
          <w:lang w:val="en-AU"/>
          <w:rPrChange w:id="1314" w:author="Rachael Maree Woods" w:date="2016-03-16T14:26:00Z">
            <w:rPr>
              <w:sz w:val="20"/>
            </w:rPr>
          </w:rPrChange>
        </w:rPr>
        <w:t>Gaylord B, Hodin J, Ferner MC (2013) Turbulent shear spurs settlement in larval sea urchins. Proceedings of the National Academy of Sciences 110:6901-6906</w:t>
      </w:r>
      <w:bookmarkEnd w:id="1313"/>
    </w:p>
    <w:p w14:paraId="7A8F9CEA" w14:textId="77777777" w:rsidR="00196F2F" w:rsidRPr="00CC30E1" w:rsidRDefault="00196F2F" w:rsidP="00196F2F">
      <w:pPr>
        <w:pStyle w:val="EndNoteBibliography"/>
        <w:ind w:left="720" w:hanging="720"/>
        <w:rPr>
          <w:sz w:val="20"/>
          <w:lang w:val="en-AU"/>
          <w:rPrChange w:id="1315" w:author="Rachael Maree Woods" w:date="2016-03-16T14:26:00Z">
            <w:rPr>
              <w:sz w:val="20"/>
            </w:rPr>
          </w:rPrChange>
        </w:rPr>
      </w:pPr>
      <w:bookmarkStart w:id="1316" w:name="_ENREF_24"/>
      <w:r w:rsidRPr="00CC30E1">
        <w:rPr>
          <w:sz w:val="20"/>
          <w:lang w:val="en-AU"/>
          <w:rPrChange w:id="1317" w:author="Rachael Maree Woods" w:date="2016-03-16T14:26:00Z">
            <w:rPr>
              <w:sz w:val="20"/>
            </w:rPr>
          </w:rPrChange>
        </w:rPr>
        <w:lastRenderedPageBreak/>
        <w:t>Gilmour J (1999) Experimental investigation into the effects of suspended sediment on fertilisation, larval survival and settlement in a scleractinian coral. Marine Biology 135:451-462</w:t>
      </w:r>
      <w:bookmarkEnd w:id="1316"/>
    </w:p>
    <w:p w14:paraId="5570CC54" w14:textId="77777777" w:rsidR="00196F2F" w:rsidRPr="00CC30E1" w:rsidRDefault="00196F2F" w:rsidP="00196F2F">
      <w:pPr>
        <w:pStyle w:val="EndNoteBibliography"/>
        <w:ind w:left="720" w:hanging="720"/>
        <w:rPr>
          <w:sz w:val="20"/>
          <w:lang w:val="en-AU"/>
          <w:rPrChange w:id="1318" w:author="Rachael Maree Woods" w:date="2016-03-16T14:26:00Z">
            <w:rPr>
              <w:sz w:val="20"/>
            </w:rPr>
          </w:rPrChange>
        </w:rPr>
      </w:pPr>
      <w:bookmarkStart w:id="1319" w:name="_ENREF_25"/>
      <w:r w:rsidRPr="00CC30E1">
        <w:rPr>
          <w:sz w:val="20"/>
          <w:lang w:val="en-AU"/>
          <w:rPrChange w:id="1320" w:author="Rachael Maree Woods" w:date="2016-03-16T14:26:00Z">
            <w:rPr>
              <w:sz w:val="20"/>
            </w:rPr>
          </w:rPrChange>
        </w:rPr>
        <w:t>Gopalakrishnan S, Thilagam H, Raja PV (2008) Comparison of heavy metal toxicity in life stages (spermiotoxicity, egg toxicity, embryotoxicity and larval toxicity) of&lt; i&gt; Hydroides elegans&lt;/i&gt;. Chemosphere 71:515-528</w:t>
      </w:r>
      <w:bookmarkEnd w:id="1319"/>
    </w:p>
    <w:p w14:paraId="4E4EC0C0" w14:textId="245E89B2" w:rsidR="00196F2F" w:rsidRPr="00CC30E1" w:rsidDel="00F70765" w:rsidRDefault="00196F2F" w:rsidP="00196F2F">
      <w:pPr>
        <w:pStyle w:val="EndNoteBibliography"/>
        <w:ind w:left="720" w:hanging="720"/>
        <w:rPr>
          <w:del w:id="1321" w:author="Rachael Maree Woods" w:date="2016-03-24T09:54:00Z"/>
          <w:sz w:val="20"/>
          <w:lang w:val="en-AU"/>
          <w:rPrChange w:id="1322" w:author="Rachael Maree Woods" w:date="2016-03-16T14:26:00Z">
            <w:rPr>
              <w:del w:id="1323" w:author="Rachael Maree Woods" w:date="2016-03-24T09:54:00Z"/>
              <w:sz w:val="20"/>
            </w:rPr>
          </w:rPrChange>
        </w:rPr>
      </w:pPr>
      <w:bookmarkStart w:id="1324" w:name="_ENREF_26"/>
      <w:del w:id="1325" w:author="Rachael Maree Woods" w:date="2016-03-24T09:54:00Z">
        <w:r w:rsidRPr="00CC30E1" w:rsidDel="00F70765">
          <w:rPr>
            <w:sz w:val="20"/>
            <w:lang w:val="en-AU"/>
            <w:rPrChange w:id="1326" w:author="Rachael Maree Woods" w:date="2016-03-16T14:26:00Z">
              <w:rPr>
                <w:sz w:val="20"/>
              </w:rPr>
            </w:rPrChange>
          </w:rPr>
          <w:delText>Graham N, Barnett T (1987) Sea surface temperature, surface wind divergence, and convection over tropical oceans. Science 238:657-659</w:delText>
        </w:r>
        <w:bookmarkEnd w:id="1324"/>
      </w:del>
    </w:p>
    <w:p w14:paraId="5DC4DAAC" w14:textId="1941879B" w:rsidR="00787E59" w:rsidRPr="00CC30E1" w:rsidRDefault="00787E59" w:rsidP="00787E59">
      <w:pPr>
        <w:overflowPunct/>
        <w:spacing w:line="240" w:lineRule="auto"/>
        <w:ind w:left="720" w:hanging="720"/>
        <w:textAlignment w:val="auto"/>
        <w:rPr>
          <w:noProof/>
          <w:sz w:val="20"/>
          <w:lang w:val="en-AU"/>
          <w:rPrChange w:id="1327" w:author="Rachael Maree Woods" w:date="2016-03-16T14:26:00Z">
            <w:rPr>
              <w:noProof/>
              <w:sz w:val="20"/>
              <w:lang w:val="de-DE"/>
            </w:rPr>
          </w:rPrChange>
        </w:rPr>
      </w:pPr>
      <w:r w:rsidRPr="00CC30E1">
        <w:rPr>
          <w:noProof/>
          <w:sz w:val="20"/>
          <w:lang w:val="en-AU"/>
          <w:rPrChange w:id="1328" w:author="Rachael Maree Woods" w:date="2016-03-16T14:26:00Z">
            <w:rPr>
              <w:noProof/>
              <w:sz w:val="20"/>
              <w:lang w:val="de-DE"/>
            </w:rPr>
          </w:rPrChange>
        </w:rPr>
        <w:t>Graham E, Baird A, Connolly S (2008) Survival dynamics of scleractinian coral larvae and implications for dispersal. Coral Reefs 27:529-539</w:t>
      </w:r>
    </w:p>
    <w:p w14:paraId="6F829FE3" w14:textId="77777777" w:rsidR="00196F2F" w:rsidRPr="00CC30E1" w:rsidRDefault="00196F2F" w:rsidP="00196F2F">
      <w:pPr>
        <w:pStyle w:val="EndNoteBibliography"/>
        <w:ind w:left="720" w:hanging="720"/>
        <w:rPr>
          <w:sz w:val="20"/>
          <w:lang w:val="en-AU"/>
          <w:rPrChange w:id="1329" w:author="Rachael Maree Woods" w:date="2016-03-16T14:26:00Z">
            <w:rPr>
              <w:sz w:val="20"/>
            </w:rPr>
          </w:rPrChange>
        </w:rPr>
      </w:pPr>
      <w:bookmarkStart w:id="1330" w:name="_ENREF_27"/>
      <w:r w:rsidRPr="00CC30E1">
        <w:rPr>
          <w:sz w:val="20"/>
          <w:lang w:val="en-AU"/>
          <w:rPrChange w:id="1331" w:author="Rachael Maree Woods" w:date="2016-03-16T14:26:00Z">
            <w:rPr>
              <w:sz w:val="20"/>
            </w:rPr>
          </w:rPrChange>
        </w:rPr>
        <w:t>Grantham BA, Eckert GL, Shanks AL (2003) Dispersal potential of marine invertebrates in diverse habitats. Ecological Applications 13:108-116</w:t>
      </w:r>
      <w:bookmarkEnd w:id="1330"/>
    </w:p>
    <w:p w14:paraId="48FD4037" w14:textId="77777777" w:rsidR="00196F2F" w:rsidRPr="00CC30E1" w:rsidRDefault="00196F2F" w:rsidP="00196F2F">
      <w:pPr>
        <w:pStyle w:val="EndNoteBibliography"/>
        <w:ind w:left="720" w:hanging="720"/>
        <w:rPr>
          <w:sz w:val="20"/>
          <w:lang w:val="en-AU"/>
          <w:rPrChange w:id="1332" w:author="Rachael Maree Woods" w:date="2016-03-16T14:26:00Z">
            <w:rPr>
              <w:sz w:val="20"/>
            </w:rPr>
          </w:rPrChange>
        </w:rPr>
      </w:pPr>
      <w:bookmarkStart w:id="1333" w:name="_ENREF_28"/>
      <w:r w:rsidRPr="00CC30E1">
        <w:rPr>
          <w:sz w:val="20"/>
          <w:lang w:val="en-AU"/>
          <w:rPrChange w:id="1334" w:author="Rachael Maree Woods" w:date="2016-03-16T14:26:00Z">
            <w:rPr>
              <w:sz w:val="20"/>
            </w:rPr>
          </w:rPrChange>
        </w:rPr>
        <w:t>Halpern BS, Walbridge S, Selkoe KA, Kappel CV, Micheli F, D'Agrosa C, Bruno JF, Casey KS, Ebert C, Fox HE (2008) A global map of human impact on marine ecosystems. Science 319:948-952</w:t>
      </w:r>
      <w:bookmarkEnd w:id="1333"/>
    </w:p>
    <w:p w14:paraId="3A7EDD97" w14:textId="77777777" w:rsidR="00196F2F" w:rsidRPr="00CC30E1" w:rsidDel="00F70765" w:rsidRDefault="00196F2F" w:rsidP="00196F2F">
      <w:pPr>
        <w:pStyle w:val="EndNoteBibliography"/>
        <w:ind w:left="720" w:hanging="720"/>
        <w:rPr>
          <w:del w:id="1335" w:author="Rachael Maree Woods" w:date="2016-03-24T09:56:00Z"/>
          <w:sz w:val="20"/>
          <w:lang w:val="en-AU"/>
          <w:rPrChange w:id="1336" w:author="Rachael Maree Woods" w:date="2016-03-16T14:26:00Z">
            <w:rPr>
              <w:del w:id="1337" w:author="Rachael Maree Woods" w:date="2016-03-24T09:56:00Z"/>
              <w:sz w:val="20"/>
            </w:rPr>
          </w:rPrChange>
        </w:rPr>
      </w:pPr>
      <w:bookmarkStart w:id="1338" w:name="_ENREF_30"/>
      <w:r w:rsidRPr="00CC30E1">
        <w:rPr>
          <w:sz w:val="20"/>
          <w:lang w:val="en-AU"/>
          <w:rPrChange w:id="1339" w:author="Rachael Maree Woods" w:date="2016-03-16T14:26:00Z">
            <w:rPr>
              <w:sz w:val="20"/>
            </w:rPr>
          </w:rPrChange>
        </w:rPr>
        <w:t>Harley CD, Randall Hughes A, Hultgren KM, Miner BG, Sorte CJ, Thornber CS, Rodriguez LF, Tomanek L, Williams SL (2006) The impacts of climate change in coastal marine systems. Ecology letters 9:228-241</w:t>
      </w:r>
      <w:bookmarkEnd w:id="1338"/>
    </w:p>
    <w:p w14:paraId="2FB5A797" w14:textId="77777777" w:rsidR="00F70765" w:rsidRDefault="00F70765" w:rsidP="00F70765">
      <w:pPr>
        <w:pStyle w:val="EndNoteBibliography"/>
        <w:ind w:left="720" w:hanging="720"/>
        <w:rPr>
          <w:ins w:id="1340" w:author="Rachael Maree Woods" w:date="2016-03-24T09:56:00Z"/>
          <w:sz w:val="20"/>
          <w:lang w:val="en-AU"/>
        </w:rPr>
        <w:pPrChange w:id="1341" w:author="Rachael Maree Woods" w:date="2016-03-24T09:56:00Z">
          <w:pPr>
            <w:pStyle w:val="EndNoteBibliography"/>
            <w:ind w:left="720" w:hanging="720"/>
          </w:pPr>
        </w:pPrChange>
      </w:pPr>
      <w:bookmarkStart w:id="1342" w:name="_ENREF_31"/>
    </w:p>
    <w:p w14:paraId="2F56E93F" w14:textId="77777777" w:rsidR="00196F2F" w:rsidRPr="00CC30E1" w:rsidRDefault="00196F2F" w:rsidP="00196F2F">
      <w:pPr>
        <w:pStyle w:val="EndNoteBibliography"/>
        <w:ind w:left="720" w:hanging="720"/>
        <w:rPr>
          <w:sz w:val="20"/>
          <w:lang w:val="en-AU"/>
          <w:rPrChange w:id="1343" w:author="Rachael Maree Woods" w:date="2016-03-16T14:26:00Z">
            <w:rPr>
              <w:sz w:val="20"/>
            </w:rPr>
          </w:rPrChange>
        </w:rPr>
      </w:pPr>
      <w:r w:rsidRPr="00CC30E1">
        <w:rPr>
          <w:sz w:val="20"/>
          <w:lang w:val="en-AU"/>
          <w:rPrChange w:id="1344" w:author="Rachael Maree Woods" w:date="2016-03-16T14:26:00Z">
            <w:rPr>
              <w:sz w:val="20"/>
            </w:rPr>
          </w:rPrChange>
        </w:rPr>
        <w:t>Harrison P, Ward S (2001) Elevated levels of nitrogen and phosphorus reduce fertilisation success of gametes from scleractinian reef corals. Marine Biology 139:1057-1068</w:t>
      </w:r>
      <w:bookmarkEnd w:id="1342"/>
    </w:p>
    <w:p w14:paraId="4979EB66" w14:textId="0BA2C511" w:rsidR="00F70765" w:rsidRDefault="00F70765" w:rsidP="00F70765">
      <w:pPr>
        <w:pStyle w:val="EndNoteBibliography"/>
        <w:ind w:left="720" w:hanging="720"/>
        <w:rPr>
          <w:ins w:id="1345" w:author="Rachael Maree Woods" w:date="2016-03-24T09:56:00Z"/>
          <w:sz w:val="20"/>
          <w:lang w:val="en-AU"/>
        </w:rPr>
        <w:pPrChange w:id="1346" w:author="Rachael Maree Woods" w:date="2016-03-24T09:56:00Z">
          <w:pPr>
            <w:pStyle w:val="EndNoteBibliography"/>
            <w:ind w:left="720" w:hanging="720"/>
          </w:pPr>
        </w:pPrChange>
      </w:pPr>
      <w:bookmarkStart w:id="1347" w:name="_ENREF_32"/>
      <w:ins w:id="1348" w:author="Rachael Maree Woods" w:date="2016-03-24T09:56:00Z">
        <w:r w:rsidRPr="00C30A08">
          <w:rPr>
            <w:sz w:val="20"/>
            <w:lang w:val="en-AU"/>
          </w:rPr>
          <w:t>Hartman AC, Marhaver KL, Chamberland VF, Sandin SA, Vermeij MJA (2013) Large birth size does not reduce negative latent effects of harsh environments across life stages in two coral species. Ecology 94:1966-1976</w:t>
        </w:r>
      </w:ins>
    </w:p>
    <w:p w14:paraId="1B31ACE8" w14:textId="77777777" w:rsidR="00196F2F" w:rsidRPr="00CC30E1" w:rsidRDefault="00196F2F" w:rsidP="00196F2F">
      <w:pPr>
        <w:pStyle w:val="EndNoteBibliography"/>
        <w:ind w:left="720" w:hanging="720"/>
        <w:rPr>
          <w:sz w:val="20"/>
          <w:lang w:val="en-AU"/>
          <w:rPrChange w:id="1349" w:author="Rachael Maree Woods" w:date="2016-03-16T14:26:00Z">
            <w:rPr>
              <w:sz w:val="20"/>
            </w:rPr>
          </w:rPrChange>
        </w:rPr>
      </w:pPr>
      <w:r w:rsidRPr="00CC30E1">
        <w:rPr>
          <w:sz w:val="20"/>
          <w:lang w:val="en-AU"/>
          <w:rPrChange w:id="1350" w:author="Rachael Maree Woods" w:date="2016-03-16T14:26:00Z">
            <w:rPr>
              <w:sz w:val="20"/>
            </w:rPr>
          </w:rPrChange>
        </w:rPr>
        <w:t>Hédouin L, Gates RD (2013) Assessing fertilization success of the coral&lt; i&gt; Montipora capitata&lt;/i&gt; under copper exposure: Does the night of spawning matter? Marine pollution bulletin 66:221-224</w:t>
      </w:r>
      <w:bookmarkEnd w:id="1347"/>
    </w:p>
    <w:p w14:paraId="65CB3492" w14:textId="77777777" w:rsidR="00196F2F" w:rsidRPr="00CC30E1" w:rsidRDefault="00196F2F" w:rsidP="00196F2F">
      <w:pPr>
        <w:pStyle w:val="EndNoteBibliography"/>
        <w:ind w:left="720" w:hanging="720"/>
        <w:rPr>
          <w:sz w:val="20"/>
          <w:lang w:val="en-AU"/>
          <w:rPrChange w:id="1351" w:author="Rachael Maree Woods" w:date="2016-03-16T14:26:00Z">
            <w:rPr>
              <w:sz w:val="20"/>
            </w:rPr>
          </w:rPrChange>
        </w:rPr>
      </w:pPr>
      <w:bookmarkStart w:id="1352" w:name="_ENREF_33"/>
      <w:r w:rsidRPr="00CC30E1">
        <w:rPr>
          <w:sz w:val="20"/>
          <w:lang w:val="en-AU"/>
          <w:rPrChange w:id="1353" w:author="Rachael Maree Woods" w:date="2016-03-16T14:26:00Z">
            <w:rPr>
              <w:sz w:val="20"/>
            </w:rPr>
          </w:rPrChange>
        </w:rPr>
        <w:t>Heslinga G (1976) Effects of copper on the coral-reef echinoid Echinometra mathaei. Marine Biology 35:155-160</w:t>
      </w:r>
      <w:bookmarkEnd w:id="1352"/>
    </w:p>
    <w:p w14:paraId="067118A8" w14:textId="5B64F139" w:rsidR="00D57E92" w:rsidRPr="00CC30E1" w:rsidRDefault="00D57E92" w:rsidP="00D57E92">
      <w:pPr>
        <w:overflowPunct/>
        <w:spacing w:line="240" w:lineRule="auto"/>
        <w:ind w:left="720" w:hanging="720"/>
        <w:textAlignment w:val="auto"/>
        <w:rPr>
          <w:noProof/>
          <w:sz w:val="20"/>
          <w:lang w:val="en-AU"/>
          <w:rPrChange w:id="1354" w:author="Rachael Maree Woods" w:date="2016-03-16T14:26:00Z">
            <w:rPr>
              <w:noProof/>
              <w:sz w:val="20"/>
              <w:lang w:val="de-DE"/>
            </w:rPr>
          </w:rPrChange>
        </w:rPr>
      </w:pPr>
      <w:bookmarkStart w:id="1355" w:name="_ENREF_34"/>
      <w:r w:rsidRPr="00CC30E1">
        <w:rPr>
          <w:noProof/>
          <w:sz w:val="20"/>
          <w:lang w:val="en-AU"/>
          <w:rPrChange w:id="1356" w:author="Rachael Maree Woods" w:date="2016-03-16T14:26:00Z">
            <w:rPr>
              <w:noProof/>
              <w:sz w:val="20"/>
              <w:lang w:val="de-DE"/>
            </w:rPr>
          </w:rPrChange>
        </w:rPr>
        <w:t>Hoegh-Guldberg O (1999) Climate change, coral bleaching and the future of the world's coral reefs. Marine and Freshwater Research 50:839-866</w:t>
      </w:r>
    </w:p>
    <w:p w14:paraId="70F363CB" w14:textId="77777777" w:rsidR="00196F2F" w:rsidRPr="00CC30E1" w:rsidRDefault="00196F2F" w:rsidP="00196F2F">
      <w:pPr>
        <w:pStyle w:val="EndNoteBibliography"/>
        <w:ind w:left="720" w:hanging="720"/>
        <w:rPr>
          <w:sz w:val="20"/>
          <w:lang w:val="en-AU"/>
          <w:rPrChange w:id="1357" w:author="Rachael Maree Woods" w:date="2016-03-16T14:26:00Z">
            <w:rPr>
              <w:sz w:val="20"/>
            </w:rPr>
          </w:rPrChange>
        </w:rPr>
      </w:pPr>
      <w:r w:rsidRPr="00CC30E1">
        <w:rPr>
          <w:sz w:val="20"/>
          <w:lang w:val="en-AU"/>
          <w:rPrChange w:id="1358" w:author="Rachael Maree Woods" w:date="2016-03-16T14:26:00Z">
            <w:rPr>
              <w:sz w:val="20"/>
            </w:rPr>
          </w:rPrChange>
        </w:rPr>
        <w:t>Howarth RW, Marino R (2006) Nitrogen as the limiting nutrient for eutrophication in coastal marine ecosystems: evolving views over three decades. Limnology and Oceanography 51:364-376</w:t>
      </w:r>
      <w:bookmarkEnd w:id="1355"/>
    </w:p>
    <w:p w14:paraId="6EA766A4" w14:textId="0A0DEDA7" w:rsidR="00085260" w:rsidRPr="00CC30E1" w:rsidRDefault="00085260" w:rsidP="00085260">
      <w:pPr>
        <w:overflowPunct/>
        <w:spacing w:line="240" w:lineRule="auto"/>
        <w:ind w:left="720" w:hanging="720"/>
        <w:textAlignment w:val="auto"/>
        <w:rPr>
          <w:noProof/>
          <w:sz w:val="20"/>
          <w:lang w:val="en-AU"/>
          <w:rPrChange w:id="1359" w:author="Rachael Maree Woods" w:date="2016-03-16T14:26:00Z">
            <w:rPr>
              <w:noProof/>
              <w:sz w:val="20"/>
              <w:lang w:val="de-DE"/>
            </w:rPr>
          </w:rPrChange>
        </w:rPr>
      </w:pPr>
      <w:bookmarkStart w:id="1360" w:name="_ENREF_35"/>
      <w:r w:rsidRPr="00CC30E1">
        <w:rPr>
          <w:noProof/>
          <w:sz w:val="20"/>
          <w:lang w:val="en-AU"/>
          <w:rPrChange w:id="1361" w:author="Rachael Maree Woods" w:date="2016-03-16T14:26:00Z">
            <w:rPr>
              <w:noProof/>
              <w:sz w:val="20"/>
              <w:lang w:val="de-DE"/>
            </w:rPr>
          </w:rPrChang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CC30E1" w:rsidRDefault="00196F2F" w:rsidP="00196F2F">
      <w:pPr>
        <w:pStyle w:val="EndNoteBibliography"/>
        <w:ind w:left="720" w:hanging="720"/>
        <w:rPr>
          <w:sz w:val="20"/>
          <w:lang w:val="en-AU"/>
          <w:rPrChange w:id="1362" w:author="Rachael Maree Woods" w:date="2016-03-16T14:26:00Z">
            <w:rPr>
              <w:sz w:val="20"/>
            </w:rPr>
          </w:rPrChange>
        </w:rPr>
      </w:pPr>
      <w:r w:rsidRPr="00CC30E1">
        <w:rPr>
          <w:sz w:val="20"/>
          <w:lang w:val="en-AU"/>
          <w:rPrChange w:id="1363" w:author="Rachael Maree Woods" w:date="2016-03-16T14:26:00Z">
            <w:rPr>
              <w:sz w:val="20"/>
            </w:rPr>
          </w:rPrChange>
        </w:rPr>
        <w:t>Humphrey C, Weber M, Lott C, Cooper T, Fabricius K (2008) Effects of suspended sediments, dissolved inorganic nutrients and salinity on fertilisation and embryo development in the coral Acropora millepora (Ehrenberg, 1834). Coral Reefs 27:837-850</w:t>
      </w:r>
      <w:bookmarkEnd w:id="1360"/>
    </w:p>
    <w:p w14:paraId="14CF2400" w14:textId="77777777" w:rsidR="00196F2F" w:rsidRPr="00CC30E1" w:rsidRDefault="00196F2F" w:rsidP="00196F2F">
      <w:pPr>
        <w:pStyle w:val="EndNoteBibliography"/>
        <w:ind w:left="720" w:hanging="720"/>
        <w:rPr>
          <w:sz w:val="20"/>
          <w:lang w:val="en-AU"/>
          <w:rPrChange w:id="1364" w:author="Rachael Maree Woods" w:date="2016-03-16T14:26:00Z">
            <w:rPr>
              <w:sz w:val="20"/>
            </w:rPr>
          </w:rPrChange>
        </w:rPr>
      </w:pPr>
      <w:bookmarkStart w:id="1365" w:name="_ENREF_36"/>
      <w:r w:rsidRPr="00CC30E1">
        <w:rPr>
          <w:sz w:val="20"/>
          <w:lang w:val="en-AU"/>
          <w:rPrChange w:id="1366" w:author="Rachael Maree Woods" w:date="2016-03-16T14:26:00Z">
            <w:rPr>
              <w:sz w:val="20"/>
            </w:rPr>
          </w:rPrChange>
        </w:rPr>
        <w:t>Jackson J (1986) Modes of dispersal of clonal benthic invertebrates: consequences for species' distributions and genetic structure of local populations. Bulletin of Marine Science 39:588-606</w:t>
      </w:r>
      <w:bookmarkEnd w:id="1365"/>
    </w:p>
    <w:p w14:paraId="64238821" w14:textId="2DA3CC21" w:rsidR="003B21A7" w:rsidRPr="00CC30E1" w:rsidRDefault="003B21A7" w:rsidP="003B21A7">
      <w:pPr>
        <w:overflowPunct/>
        <w:spacing w:line="240" w:lineRule="auto"/>
        <w:ind w:left="720" w:hanging="720"/>
        <w:textAlignment w:val="auto"/>
        <w:rPr>
          <w:noProof/>
          <w:sz w:val="20"/>
          <w:lang w:val="en-AU"/>
          <w:rPrChange w:id="1367" w:author="Rachael Maree Woods" w:date="2016-03-16T14:26:00Z">
            <w:rPr>
              <w:noProof/>
              <w:sz w:val="20"/>
              <w:lang w:val="de-DE"/>
            </w:rPr>
          </w:rPrChange>
        </w:rPr>
      </w:pPr>
      <w:bookmarkStart w:id="1368" w:name="_ENREF_37"/>
      <w:r w:rsidRPr="00CC30E1">
        <w:rPr>
          <w:noProof/>
          <w:sz w:val="20"/>
          <w:lang w:val="en-AU"/>
          <w:rPrChange w:id="1369" w:author="Rachael Maree Woods" w:date="2016-03-16T14:26:00Z">
            <w:rPr>
              <w:noProof/>
              <w:sz w:val="20"/>
              <w:lang w:val="de-DE"/>
            </w:rPr>
          </w:rPrChange>
        </w:rPr>
        <w:t>Knutson TR, McBride JL, Chan J, Emanuel K, Holland G, Landsea C, Held I, Kossin JP, Srivastava AK, Sugi M (2010) Tropical cyclones and climate change. Nature Geosci 3:157-163</w:t>
      </w:r>
    </w:p>
    <w:p w14:paraId="5A53B670" w14:textId="77777777" w:rsidR="00196F2F" w:rsidRPr="00CC30E1" w:rsidRDefault="00196F2F" w:rsidP="00196F2F">
      <w:pPr>
        <w:pStyle w:val="EndNoteBibliography"/>
        <w:ind w:left="720" w:hanging="720"/>
        <w:rPr>
          <w:sz w:val="20"/>
          <w:lang w:val="en-AU"/>
          <w:rPrChange w:id="1370" w:author="Rachael Maree Woods" w:date="2016-03-16T14:26:00Z">
            <w:rPr>
              <w:sz w:val="20"/>
            </w:rPr>
          </w:rPrChange>
        </w:rPr>
      </w:pPr>
      <w:bookmarkStart w:id="1371" w:name="_ENREF_38"/>
      <w:bookmarkEnd w:id="1368"/>
      <w:r w:rsidRPr="00CC30E1">
        <w:rPr>
          <w:sz w:val="20"/>
          <w:lang w:val="en-AU"/>
          <w:rPrChange w:id="1372" w:author="Rachael Maree Woods" w:date="2016-03-16T14:26:00Z">
            <w:rPr>
              <w:sz w:val="20"/>
            </w:rPr>
          </w:rPrChange>
        </w:rPr>
        <w:t>Kurihara H (2008) Effects of CO2-driven ocean acidification on the early developmental stages of invertebrates</w:t>
      </w:r>
      <w:bookmarkEnd w:id="1371"/>
    </w:p>
    <w:p w14:paraId="3247C5F6" w14:textId="6B0E7670" w:rsidR="00196F2F" w:rsidRPr="00CC30E1" w:rsidDel="00F70765" w:rsidRDefault="00196F2F" w:rsidP="00196F2F">
      <w:pPr>
        <w:pStyle w:val="EndNoteBibliography"/>
        <w:ind w:left="720" w:hanging="720"/>
        <w:rPr>
          <w:del w:id="1373" w:author="Rachael Maree Woods" w:date="2016-03-24T09:54:00Z"/>
          <w:sz w:val="20"/>
          <w:lang w:val="en-AU"/>
          <w:rPrChange w:id="1374" w:author="Rachael Maree Woods" w:date="2016-03-16T14:26:00Z">
            <w:rPr>
              <w:del w:id="1375" w:author="Rachael Maree Woods" w:date="2016-03-24T09:54:00Z"/>
              <w:sz w:val="20"/>
            </w:rPr>
          </w:rPrChange>
        </w:rPr>
      </w:pPr>
      <w:bookmarkStart w:id="1376" w:name="_ENREF_39"/>
      <w:del w:id="1377" w:author="Rachael Maree Woods" w:date="2016-03-24T09:54:00Z">
        <w:r w:rsidRPr="00CC30E1" w:rsidDel="00F70765">
          <w:rPr>
            <w:sz w:val="20"/>
            <w:lang w:val="en-AU"/>
            <w:rPrChange w:id="1378" w:author="Rachael Maree Woods" w:date="2016-03-16T14:26:00Z">
              <w:rPr>
                <w:sz w:val="20"/>
              </w:rPr>
            </w:rPrChange>
          </w:rPr>
          <w:delText>Lee K, Tong LT, Millero FJ, Sabine CL, Dickson AG, Goyet C, Park GH, Wanninkhof R, Feely RA, Key RM (2006) Global relationships of total alkalinity with salinity and temperature in surface waters of the world's oceans. Geophysical Research Letters 33</w:delText>
        </w:r>
        <w:bookmarkEnd w:id="1376"/>
      </w:del>
    </w:p>
    <w:p w14:paraId="4EF38C9B" w14:textId="77777777" w:rsidR="00196F2F" w:rsidRPr="00CC30E1" w:rsidRDefault="00196F2F" w:rsidP="00196F2F">
      <w:pPr>
        <w:pStyle w:val="EndNoteBibliography"/>
        <w:ind w:left="720" w:hanging="720"/>
        <w:rPr>
          <w:sz w:val="20"/>
          <w:lang w:val="en-AU"/>
          <w:rPrChange w:id="1379" w:author="Rachael Maree Woods" w:date="2016-03-16T14:26:00Z">
            <w:rPr>
              <w:sz w:val="20"/>
            </w:rPr>
          </w:rPrChange>
        </w:rPr>
      </w:pPr>
      <w:bookmarkStart w:id="1380" w:name="_ENREF_40"/>
      <w:r w:rsidRPr="00CC30E1">
        <w:rPr>
          <w:sz w:val="20"/>
          <w:lang w:val="en-AU"/>
          <w:rPrChange w:id="1381" w:author="Rachael Maree Woods" w:date="2016-03-16T14:26:00Z">
            <w:rPr>
              <w:sz w:val="20"/>
            </w:rPr>
          </w:rPrChange>
        </w:rPr>
        <w:t>Li X, Poon C-s, Liu PS (2001) Heavy metal contamination of urban soils and street dusts in Hong Kong. Applied Geochemistry 16:1361-1368</w:t>
      </w:r>
      <w:bookmarkEnd w:id="1380"/>
    </w:p>
    <w:p w14:paraId="13BB6C7D" w14:textId="3D9A0E1A" w:rsidR="00CF2247" w:rsidRPr="00CC30E1" w:rsidRDefault="00CF2247" w:rsidP="00CF2247">
      <w:pPr>
        <w:overflowPunct/>
        <w:spacing w:line="240" w:lineRule="auto"/>
        <w:ind w:left="720" w:hanging="720"/>
        <w:textAlignment w:val="auto"/>
        <w:rPr>
          <w:noProof/>
          <w:sz w:val="20"/>
          <w:lang w:val="en-AU"/>
          <w:rPrChange w:id="1382" w:author="Rachael Maree Woods" w:date="2016-03-16T14:26:00Z">
            <w:rPr>
              <w:noProof/>
              <w:sz w:val="20"/>
              <w:lang w:val="de-DE"/>
            </w:rPr>
          </w:rPrChange>
        </w:rPr>
      </w:pPr>
      <w:bookmarkStart w:id="1383" w:name="_ENREF_41"/>
      <w:r w:rsidRPr="00CC30E1">
        <w:rPr>
          <w:noProof/>
          <w:sz w:val="20"/>
          <w:lang w:val="en-AU"/>
          <w:rPrChange w:id="1384" w:author="Rachael Maree Woods" w:date="2016-03-16T14:26:00Z">
            <w:rPr>
              <w:noProof/>
              <w:sz w:val="20"/>
              <w:lang w:val="de-DE"/>
            </w:rPr>
          </w:rPrChange>
        </w:rPr>
        <w:t>McCook LJ (1999) Macroalgae, nutrients and phase shifts on coral reefs: scientific issues and management consequences for the Great Barrier Reef. Coral Reefs 18:357-367</w:t>
      </w:r>
    </w:p>
    <w:p w14:paraId="61E8FD07" w14:textId="77777777" w:rsidR="00196F2F" w:rsidRPr="00CC30E1" w:rsidRDefault="00196F2F" w:rsidP="00196F2F">
      <w:pPr>
        <w:pStyle w:val="EndNoteBibliography"/>
        <w:ind w:left="720" w:hanging="720"/>
        <w:rPr>
          <w:sz w:val="20"/>
          <w:lang w:val="en-AU"/>
          <w:rPrChange w:id="1385" w:author="Rachael Maree Woods" w:date="2016-03-16T14:26:00Z">
            <w:rPr>
              <w:sz w:val="20"/>
            </w:rPr>
          </w:rPrChange>
        </w:rPr>
      </w:pPr>
      <w:bookmarkStart w:id="1386" w:name="_ENREF_42"/>
      <w:bookmarkEnd w:id="1383"/>
      <w:r w:rsidRPr="00CC30E1">
        <w:rPr>
          <w:sz w:val="20"/>
          <w:lang w:val="en-AU"/>
          <w:rPrChange w:id="1387" w:author="Rachael Maree Woods" w:date="2016-03-16T14:26:00Z">
            <w:rPr>
              <w:sz w:val="20"/>
            </w:rPr>
          </w:rPrChange>
        </w:rPr>
        <w:t>Nakamura M, Ohki S, Suzuki A, Sakai K (2011) Coral larvae under ocean acidification: survival, metabolism, and metamorphosis. PLoS One 6:e14521</w:t>
      </w:r>
      <w:bookmarkEnd w:id="1386"/>
    </w:p>
    <w:p w14:paraId="2A25592C" w14:textId="77777777" w:rsidR="00196F2F" w:rsidRPr="00CC30E1" w:rsidRDefault="00196F2F" w:rsidP="00196F2F">
      <w:pPr>
        <w:pStyle w:val="EndNoteBibliography"/>
        <w:ind w:left="720" w:hanging="720"/>
        <w:rPr>
          <w:sz w:val="20"/>
          <w:lang w:val="en-AU"/>
          <w:rPrChange w:id="1388" w:author="Rachael Maree Woods" w:date="2016-03-16T14:26:00Z">
            <w:rPr>
              <w:sz w:val="20"/>
            </w:rPr>
          </w:rPrChange>
        </w:rPr>
      </w:pPr>
      <w:bookmarkStart w:id="1389" w:name="_ENREF_43"/>
      <w:r w:rsidRPr="00CC30E1">
        <w:rPr>
          <w:sz w:val="20"/>
          <w:lang w:val="en-AU"/>
          <w:rPrChange w:id="1390" w:author="Rachael Maree Woods" w:date="2016-03-16T14:26:00Z">
            <w:rPr>
              <w:sz w:val="20"/>
            </w:rPr>
          </w:rPrChange>
        </w:rPr>
        <w:t>Negri A, Heyward A (2001) Inhibition of coral fertilisation and larval metamorphosis by tributyltin and copper. Marine environmental research 51:17-27</w:t>
      </w:r>
      <w:bookmarkEnd w:id="1389"/>
    </w:p>
    <w:p w14:paraId="053D836A" w14:textId="68ABBF4B" w:rsidR="00196F2F" w:rsidRPr="00CC30E1" w:rsidDel="00F70765" w:rsidRDefault="00196F2F" w:rsidP="00196F2F">
      <w:pPr>
        <w:pStyle w:val="EndNoteBibliography"/>
        <w:ind w:left="720" w:hanging="720"/>
        <w:rPr>
          <w:del w:id="1391" w:author="Rachael Maree Woods" w:date="2016-03-24T09:54:00Z"/>
          <w:sz w:val="20"/>
          <w:lang w:val="en-AU"/>
          <w:rPrChange w:id="1392" w:author="Rachael Maree Woods" w:date="2016-03-16T14:26:00Z">
            <w:rPr>
              <w:del w:id="1393" w:author="Rachael Maree Woods" w:date="2016-03-24T09:54:00Z"/>
              <w:sz w:val="20"/>
            </w:rPr>
          </w:rPrChange>
        </w:rPr>
      </w:pPr>
      <w:bookmarkStart w:id="1394" w:name="_ENREF_44"/>
      <w:del w:id="1395" w:author="Rachael Maree Woods" w:date="2016-03-24T09:54:00Z">
        <w:r w:rsidRPr="00CC30E1" w:rsidDel="00F70765">
          <w:rPr>
            <w:sz w:val="20"/>
            <w:lang w:val="en-AU"/>
            <w:rPrChange w:id="1396" w:author="Rachael Maree Woods" w:date="2016-03-16T14:26:00Z">
              <w:rPr>
                <w:sz w:val="20"/>
              </w:rPr>
            </w:rPrChange>
          </w:rPr>
          <w:delText>Orr JC, Fabry VJ, Aumont O, Bopp L, Doney SC, Feely RA, Gnanadesikan A, Gruber N, Ishida A, Joos F (2005) Anthropogenic ocean acidification over the twenty-first century and its impact on calcifying organisms. Nature 437:681-686</w:delText>
        </w:r>
        <w:bookmarkEnd w:id="1394"/>
      </w:del>
    </w:p>
    <w:p w14:paraId="5F737081" w14:textId="5F51663F" w:rsidR="00196F2F" w:rsidRPr="00CC30E1" w:rsidDel="00F70765" w:rsidRDefault="00196F2F" w:rsidP="00196F2F">
      <w:pPr>
        <w:pStyle w:val="EndNoteBibliography"/>
        <w:ind w:left="720" w:hanging="720"/>
        <w:rPr>
          <w:del w:id="1397" w:author="Rachael Maree Woods" w:date="2016-03-24T09:55:00Z"/>
          <w:sz w:val="20"/>
          <w:lang w:val="en-AU"/>
          <w:rPrChange w:id="1398" w:author="Rachael Maree Woods" w:date="2016-03-16T14:26:00Z">
            <w:rPr>
              <w:del w:id="1399" w:author="Rachael Maree Woods" w:date="2016-03-24T09:55:00Z"/>
              <w:sz w:val="20"/>
            </w:rPr>
          </w:rPrChange>
        </w:rPr>
      </w:pPr>
      <w:bookmarkStart w:id="1400" w:name="_ENREF_45"/>
      <w:del w:id="1401" w:author="Rachael Maree Woods" w:date="2016-03-24T09:55:00Z">
        <w:r w:rsidRPr="00CC30E1" w:rsidDel="00F70765">
          <w:rPr>
            <w:sz w:val="20"/>
            <w:lang w:val="en-AU"/>
            <w:rPrChange w:id="1402" w:author="Rachael Maree Woods" w:date="2016-03-16T14:26:00Z">
              <w:rPr>
                <w:sz w:val="20"/>
              </w:rPr>
            </w:rPrChange>
          </w:rPr>
          <w:delText>Pagano G, Anselmi B, Dinnel P, Esposito A, Guida M, Iaccarino M, Melluso G, Pascale M, Trieff N (1993) Effects on sea urchin fertilization and embryogenesis of water and sediment from two rivers in Campania, Italy. Archives of Environmental Contamination and Toxicology 25:20-26</w:delText>
        </w:r>
        <w:bookmarkEnd w:id="1400"/>
      </w:del>
    </w:p>
    <w:p w14:paraId="5233AF36" w14:textId="77777777" w:rsidR="00196F2F" w:rsidRPr="00CC30E1" w:rsidRDefault="00196F2F" w:rsidP="00196F2F">
      <w:pPr>
        <w:pStyle w:val="EndNoteBibliography"/>
        <w:ind w:left="720" w:hanging="720"/>
        <w:rPr>
          <w:sz w:val="20"/>
          <w:lang w:val="en-AU"/>
          <w:rPrChange w:id="1403" w:author="Rachael Maree Woods" w:date="2016-03-16T14:26:00Z">
            <w:rPr>
              <w:sz w:val="20"/>
            </w:rPr>
          </w:rPrChange>
        </w:rPr>
      </w:pPr>
      <w:bookmarkStart w:id="1404" w:name="_ENREF_47"/>
      <w:r w:rsidRPr="00CC30E1">
        <w:rPr>
          <w:sz w:val="20"/>
          <w:lang w:val="en-AU"/>
          <w:rPrChange w:id="1405" w:author="Rachael Maree Woods" w:date="2016-03-16T14:26:00Z">
            <w:rPr>
              <w:sz w:val="20"/>
            </w:rPr>
          </w:rPrChange>
        </w:rPr>
        <w:t>Polkowska Ż, Grynkiewicz M, Zabiegała B, Namieśnik J (2001) Levels of pollutants in runoff water from roads with high traffic intensity in the city of Gdańsk, Poland. Pol J Environ Stud 10:351-363</w:t>
      </w:r>
      <w:bookmarkEnd w:id="1404"/>
    </w:p>
    <w:p w14:paraId="29E159F9" w14:textId="77777777" w:rsidR="00196F2F" w:rsidRPr="00CC30E1" w:rsidRDefault="00196F2F" w:rsidP="00196F2F">
      <w:pPr>
        <w:pStyle w:val="EndNoteBibliography"/>
        <w:ind w:left="720" w:hanging="720"/>
        <w:rPr>
          <w:sz w:val="20"/>
          <w:lang w:val="en-AU"/>
          <w:rPrChange w:id="1406" w:author="Rachael Maree Woods" w:date="2016-03-16T14:26:00Z">
            <w:rPr>
              <w:sz w:val="20"/>
            </w:rPr>
          </w:rPrChange>
        </w:rPr>
      </w:pPr>
      <w:bookmarkStart w:id="1407" w:name="_ENREF_48"/>
      <w:r w:rsidRPr="00CC30E1">
        <w:rPr>
          <w:sz w:val="20"/>
          <w:lang w:val="en-AU"/>
          <w:rPrChange w:id="1408" w:author="Rachael Maree Woods" w:date="2016-03-16T14:26:00Z">
            <w:rPr>
              <w:sz w:val="20"/>
            </w:rPr>
          </w:rPrChange>
        </w:rPr>
        <w:t>Randall C, Szmant A (2009) Elevated temperature reduces survivorship and settlement of the larvae of the Caribbean scleractinian coral, Favia fragum (Esper). Coral Reefs 28:537-545</w:t>
      </w:r>
      <w:bookmarkEnd w:id="1407"/>
    </w:p>
    <w:p w14:paraId="6F56A562" w14:textId="77777777" w:rsidR="00196F2F" w:rsidRPr="00CC30E1" w:rsidRDefault="00196F2F" w:rsidP="00196F2F">
      <w:pPr>
        <w:pStyle w:val="EndNoteBibliography"/>
        <w:ind w:left="720" w:hanging="720"/>
        <w:rPr>
          <w:sz w:val="20"/>
          <w:lang w:val="en-AU"/>
          <w:rPrChange w:id="1409" w:author="Rachael Maree Woods" w:date="2016-03-16T14:26:00Z">
            <w:rPr>
              <w:sz w:val="20"/>
            </w:rPr>
          </w:rPrChange>
        </w:rPr>
      </w:pPr>
      <w:bookmarkStart w:id="1410" w:name="_ENREF_50"/>
      <w:r w:rsidRPr="00CC30E1">
        <w:rPr>
          <w:sz w:val="20"/>
          <w:lang w:val="en-AU"/>
          <w:rPrChange w:id="1411" w:author="Rachael Maree Woods" w:date="2016-03-16T14:26:00Z">
            <w:rPr>
              <w:sz w:val="20"/>
            </w:rPr>
          </w:rPrChange>
        </w:rPr>
        <w:lastRenderedPageBreak/>
        <w:t>Reichelt-Brushett A, Harrison P (1999) The effect of copper, zinc and cadmium on fertilization success of gametes from scleractinian reef corals. Marine Pollution Bulletin 38:182-187</w:t>
      </w:r>
      <w:bookmarkEnd w:id="1410"/>
    </w:p>
    <w:p w14:paraId="4A009C37" w14:textId="77777777" w:rsidR="00196F2F" w:rsidRPr="00CC30E1" w:rsidRDefault="00196F2F" w:rsidP="00196F2F">
      <w:pPr>
        <w:pStyle w:val="EndNoteBibliography"/>
        <w:ind w:left="720" w:hanging="720"/>
        <w:rPr>
          <w:sz w:val="20"/>
          <w:lang w:val="en-AU"/>
          <w:rPrChange w:id="1412" w:author="Rachael Maree Woods" w:date="2016-03-16T14:26:00Z">
            <w:rPr>
              <w:sz w:val="20"/>
            </w:rPr>
          </w:rPrChange>
        </w:rPr>
      </w:pPr>
      <w:bookmarkStart w:id="1413" w:name="_ENREF_51"/>
      <w:r w:rsidRPr="00CC30E1">
        <w:rPr>
          <w:sz w:val="20"/>
          <w:lang w:val="en-AU"/>
          <w:rPrChange w:id="1414" w:author="Rachael Maree Woods" w:date="2016-03-16T14:26:00Z">
            <w:rPr>
              <w:sz w:val="20"/>
            </w:rPr>
          </w:rPrChange>
        </w:rPr>
        <w:t>Reichelt-Brushett AJ, Harrison PL (2004) Development of a sublethal test to determine the effects of copper and lead on scleractinian coral larvae. Archives of environmental contamination and toxicology 47:40-55</w:t>
      </w:r>
      <w:bookmarkEnd w:id="1413"/>
    </w:p>
    <w:p w14:paraId="541A590B" w14:textId="77777777" w:rsidR="00196F2F" w:rsidRPr="00CC30E1" w:rsidDel="00F42A83" w:rsidRDefault="00196F2F" w:rsidP="00196F2F">
      <w:pPr>
        <w:pStyle w:val="EndNoteBibliography"/>
        <w:ind w:left="720" w:hanging="720"/>
        <w:rPr>
          <w:del w:id="1415" w:author="Rachael Maree Woods" w:date="2016-03-16T14:34:00Z"/>
          <w:sz w:val="20"/>
          <w:lang w:val="en-AU"/>
          <w:rPrChange w:id="1416" w:author="Rachael Maree Woods" w:date="2016-03-16T14:26:00Z">
            <w:rPr>
              <w:del w:id="1417" w:author="Rachael Maree Woods" w:date="2016-03-16T14:34:00Z"/>
              <w:sz w:val="20"/>
            </w:rPr>
          </w:rPrChange>
        </w:rPr>
      </w:pPr>
      <w:bookmarkStart w:id="1418" w:name="_ENREF_52"/>
      <w:r w:rsidRPr="00CC30E1">
        <w:rPr>
          <w:sz w:val="20"/>
          <w:lang w:val="en-AU"/>
          <w:rPrChange w:id="1419" w:author="Rachael Maree Woods" w:date="2016-03-16T14:26:00Z">
            <w:rPr>
              <w:sz w:val="20"/>
            </w:rPr>
          </w:rPrChange>
        </w:rPr>
        <w:t>Reichelt-Brushett AJ, Harrison PL (2005) The effect of selected trace metals on the fertilization success of several scleractinian coral species. Coral Reefs 24:524-534</w:t>
      </w:r>
      <w:bookmarkEnd w:id="1418"/>
    </w:p>
    <w:p w14:paraId="7B4AF4EB" w14:textId="77777777" w:rsidR="00196F2F" w:rsidRPr="00CC30E1" w:rsidRDefault="00196F2F">
      <w:pPr>
        <w:pStyle w:val="EndNoteBibliography"/>
        <w:ind w:left="720" w:hanging="720"/>
        <w:rPr>
          <w:sz w:val="20"/>
          <w:lang w:val="en-AU"/>
          <w:rPrChange w:id="1420" w:author="Rachael Maree Woods" w:date="2016-03-16T14:26:00Z">
            <w:rPr>
              <w:sz w:val="20"/>
            </w:rPr>
          </w:rPrChange>
        </w:rPr>
      </w:pPr>
      <w:bookmarkStart w:id="1421" w:name="_ENREF_53"/>
      <w:del w:id="1422" w:author="Rachael Maree Woods" w:date="2016-03-16T14:34:00Z">
        <w:r w:rsidRPr="00CC30E1" w:rsidDel="00F42A83">
          <w:rPr>
            <w:sz w:val="20"/>
            <w:lang w:val="en-AU"/>
            <w:rPrChange w:id="1423" w:author="Rachael Maree Woods" w:date="2016-03-16T14:26:00Z">
              <w:rPr>
                <w:sz w:val="20"/>
              </w:rPr>
            </w:rPrChange>
          </w:rPr>
          <w:delText>Richmond RH (1996) Effects of coastal runoff on coral reproduction. Biological Conservation 76:211-211</w:delText>
        </w:r>
      </w:del>
      <w:bookmarkEnd w:id="1421"/>
    </w:p>
    <w:p w14:paraId="69F2792C" w14:textId="77777777" w:rsidR="00196F2F" w:rsidRPr="00CC30E1" w:rsidRDefault="00196F2F" w:rsidP="00196F2F">
      <w:pPr>
        <w:pStyle w:val="EndNoteBibliography"/>
        <w:ind w:left="720" w:hanging="720"/>
        <w:rPr>
          <w:sz w:val="20"/>
          <w:lang w:val="en-AU"/>
          <w:rPrChange w:id="1424" w:author="Rachael Maree Woods" w:date="2016-03-16T14:26:00Z">
            <w:rPr>
              <w:sz w:val="20"/>
            </w:rPr>
          </w:rPrChange>
        </w:rPr>
      </w:pPr>
      <w:bookmarkStart w:id="1425" w:name="_ENREF_54"/>
      <w:r w:rsidRPr="00CC30E1">
        <w:rPr>
          <w:sz w:val="20"/>
          <w:lang w:val="en-AU"/>
          <w:rPrChange w:id="1426" w:author="Rachael Maree Woods" w:date="2016-03-16T14:26:00Z">
            <w:rPr>
              <w:sz w:val="20"/>
            </w:rPr>
          </w:rPrChange>
        </w:rPr>
        <w:t>Richmond RH (1997) Reproduction and recruitment in corals: critical links in the persistence of reefs. Life and death of coral reefs Chapman &amp; Hall, New York:175-197</w:t>
      </w:r>
      <w:bookmarkEnd w:id="1425"/>
    </w:p>
    <w:p w14:paraId="3AFF44F7" w14:textId="497A0200" w:rsidR="00196F2F" w:rsidRPr="00CC30E1" w:rsidDel="00F70765" w:rsidRDefault="00196F2F" w:rsidP="00196F2F">
      <w:pPr>
        <w:pStyle w:val="EndNoteBibliography"/>
        <w:ind w:left="720" w:hanging="720"/>
        <w:rPr>
          <w:del w:id="1427" w:author="Rachael Maree Woods" w:date="2016-03-24T09:55:00Z"/>
          <w:sz w:val="20"/>
          <w:lang w:val="en-AU"/>
          <w:rPrChange w:id="1428" w:author="Rachael Maree Woods" w:date="2016-03-16T14:26:00Z">
            <w:rPr>
              <w:del w:id="1429" w:author="Rachael Maree Woods" w:date="2016-03-24T09:55:00Z"/>
              <w:sz w:val="20"/>
            </w:rPr>
          </w:rPrChange>
        </w:rPr>
      </w:pPr>
      <w:bookmarkStart w:id="1430" w:name="_ENREF_55"/>
      <w:del w:id="1431" w:author="Rachael Maree Woods" w:date="2016-03-24T09:55:00Z">
        <w:r w:rsidRPr="00CC30E1" w:rsidDel="00F70765">
          <w:rPr>
            <w:sz w:val="20"/>
            <w:lang w:val="en-AU"/>
            <w:rPrChange w:id="1432" w:author="Rachael Maree Woods" w:date="2016-03-16T14:26:00Z">
              <w:rPr>
                <w:sz w:val="20"/>
              </w:rPr>
            </w:rPrChange>
          </w:rPr>
          <w:delText>Rivera-Duarte I, Rosen G, Lapota D, Chadwick DB, Kear-Padilla L, Zirino A (2005) Copper toxicity to larval stages of three marine invertebrates and copper complexation capacity in San Diego Bay, California. Environmental science &amp; technology 39:1542-1546</w:delText>
        </w:r>
        <w:bookmarkEnd w:id="1430"/>
      </w:del>
    </w:p>
    <w:p w14:paraId="661AE4D8" w14:textId="77777777" w:rsidR="00196F2F" w:rsidRPr="00CC30E1" w:rsidRDefault="00196F2F" w:rsidP="00196F2F">
      <w:pPr>
        <w:pStyle w:val="EndNoteBibliography"/>
        <w:ind w:left="720" w:hanging="720"/>
        <w:rPr>
          <w:sz w:val="20"/>
          <w:lang w:val="en-AU"/>
          <w:rPrChange w:id="1433" w:author="Rachael Maree Woods" w:date="2016-03-16T14:26:00Z">
            <w:rPr>
              <w:sz w:val="20"/>
            </w:rPr>
          </w:rPrChange>
        </w:rPr>
      </w:pPr>
      <w:bookmarkStart w:id="1434" w:name="_ENREF_57"/>
      <w:r w:rsidRPr="00CC30E1">
        <w:rPr>
          <w:sz w:val="20"/>
          <w:lang w:val="en-AU"/>
          <w:rPrChange w:id="1435" w:author="Rachael Maree Woods" w:date="2016-03-16T14:26:00Z">
            <w:rPr>
              <w:sz w:val="20"/>
            </w:rPr>
          </w:rPrChange>
        </w:rPr>
        <w:t>Schlegel P, Havenhand JN, Gillings MR, Williamson JE (2012) Individual Variability in Reproductive Success Determines Winners and Losers under Ocean Acidification: A Case Study with Sea Urchins. PLoS ONE 7:e53118</w:t>
      </w:r>
      <w:bookmarkEnd w:id="1434"/>
    </w:p>
    <w:p w14:paraId="243F1FE8" w14:textId="77777777" w:rsidR="00196F2F" w:rsidRPr="00CC30E1" w:rsidRDefault="00196F2F" w:rsidP="00196F2F">
      <w:pPr>
        <w:pStyle w:val="EndNoteBibliography"/>
        <w:ind w:left="720" w:hanging="720"/>
        <w:rPr>
          <w:sz w:val="20"/>
          <w:lang w:val="en-AU"/>
          <w:rPrChange w:id="1436" w:author="Rachael Maree Woods" w:date="2016-03-16T14:26:00Z">
            <w:rPr>
              <w:sz w:val="20"/>
            </w:rPr>
          </w:rPrChange>
        </w:rPr>
      </w:pPr>
      <w:bookmarkStart w:id="1437" w:name="_ENREF_58"/>
      <w:r w:rsidRPr="00CC30E1">
        <w:rPr>
          <w:sz w:val="20"/>
          <w:lang w:val="en-AU"/>
          <w:rPrChange w:id="1438" w:author="Rachael Maree Woods" w:date="2016-03-16T14:26:00Z">
            <w:rPr>
              <w:sz w:val="20"/>
            </w:rPr>
          </w:rPrChange>
        </w:rPr>
        <w:t>Scott A, Harrison PL, Brooks LO (2013) Reduced salinity decreases the fertilization success and larval survival of two scleractinian coral species. Marine environmental research 92:10-14</w:t>
      </w:r>
      <w:bookmarkEnd w:id="1437"/>
    </w:p>
    <w:p w14:paraId="37443B5C" w14:textId="77777777" w:rsidR="00196F2F" w:rsidRPr="00CC30E1" w:rsidRDefault="00196F2F" w:rsidP="00196F2F">
      <w:pPr>
        <w:pStyle w:val="EndNoteBibliography"/>
        <w:ind w:left="720" w:hanging="720"/>
        <w:rPr>
          <w:sz w:val="20"/>
          <w:lang w:val="en-AU"/>
          <w:rPrChange w:id="1439" w:author="Rachael Maree Woods" w:date="2016-03-16T14:26:00Z">
            <w:rPr>
              <w:sz w:val="20"/>
            </w:rPr>
          </w:rPrChange>
        </w:rPr>
      </w:pPr>
      <w:bookmarkStart w:id="1440" w:name="_ENREF_60"/>
      <w:r w:rsidRPr="00CC30E1">
        <w:rPr>
          <w:sz w:val="20"/>
          <w:lang w:val="en-AU"/>
          <w:rPrChange w:id="1441" w:author="Rachael Maree Woods" w:date="2016-03-16T14:26:00Z">
            <w:rPr>
              <w:sz w:val="20"/>
            </w:rPr>
          </w:rPrChange>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1440"/>
    </w:p>
    <w:p w14:paraId="1CBC88B7" w14:textId="77777777" w:rsidR="00196F2F" w:rsidRPr="00CC30E1" w:rsidRDefault="00196F2F" w:rsidP="00196F2F">
      <w:pPr>
        <w:pStyle w:val="EndNoteBibliography"/>
        <w:ind w:left="720" w:hanging="720"/>
        <w:rPr>
          <w:sz w:val="20"/>
          <w:lang w:val="en-AU"/>
          <w:rPrChange w:id="1442" w:author="Rachael Maree Woods" w:date="2016-03-16T14:26:00Z">
            <w:rPr>
              <w:sz w:val="20"/>
            </w:rPr>
          </w:rPrChange>
        </w:rPr>
      </w:pPr>
      <w:bookmarkStart w:id="1443" w:name="_ENREF_62"/>
      <w:r w:rsidRPr="00CC30E1">
        <w:rPr>
          <w:sz w:val="20"/>
          <w:lang w:val="en-AU"/>
          <w:rPrChange w:id="1444" w:author="Rachael Maree Woods" w:date="2016-03-16T14:26:00Z">
            <w:rPr>
              <w:sz w:val="20"/>
            </w:rPr>
          </w:rPrChange>
        </w:rPr>
        <w:t>Styan CA, Rosser NL (2012) Is monitoring for mass spawning events in coral assemblages in north Western Australia likely to detect spawning? Marine pollution bulletin 64:2523-2527</w:t>
      </w:r>
      <w:bookmarkEnd w:id="1443"/>
    </w:p>
    <w:p w14:paraId="43920090" w14:textId="77777777" w:rsidR="00196F2F" w:rsidRPr="00CC30E1" w:rsidRDefault="00196F2F" w:rsidP="00196F2F">
      <w:pPr>
        <w:pStyle w:val="EndNoteBibliography"/>
        <w:ind w:left="720" w:hanging="720"/>
        <w:rPr>
          <w:sz w:val="20"/>
          <w:lang w:val="en-AU"/>
          <w:rPrChange w:id="1445" w:author="Rachael Maree Woods" w:date="2016-03-16T14:26:00Z">
            <w:rPr>
              <w:sz w:val="20"/>
            </w:rPr>
          </w:rPrChange>
        </w:rPr>
      </w:pPr>
      <w:bookmarkStart w:id="1446" w:name="_ENREF_64"/>
      <w:r w:rsidRPr="00CC30E1">
        <w:rPr>
          <w:sz w:val="20"/>
          <w:lang w:val="en-AU"/>
          <w:rPrChange w:id="1447" w:author="Rachael Maree Woods" w:date="2016-03-16T14:26:00Z">
            <w:rPr>
              <w:sz w:val="20"/>
            </w:rPr>
          </w:rPrChange>
        </w:rPr>
        <w:t>Tilman D, Lehman C (2001) Human-caused environmental change: impacts on plant diversity and evolution. Proceedings of the National Academy of Sciences 98:5433-5440</w:t>
      </w:r>
      <w:bookmarkEnd w:id="1446"/>
    </w:p>
    <w:p w14:paraId="1DC7E552" w14:textId="38692BE7" w:rsidR="00F70765" w:rsidRDefault="00F70765" w:rsidP="00F70765">
      <w:pPr>
        <w:pStyle w:val="EndNoteBibliography"/>
        <w:ind w:left="720" w:hanging="720"/>
        <w:rPr>
          <w:ins w:id="1448" w:author="Rachael Maree Woods" w:date="2016-03-24T09:55:00Z"/>
          <w:sz w:val="20"/>
          <w:lang w:val="en-AU"/>
        </w:rPr>
        <w:pPrChange w:id="1449" w:author="Rachael Maree Woods" w:date="2016-03-24T09:56:00Z">
          <w:pPr>
            <w:pStyle w:val="EndNoteBibliography"/>
            <w:ind w:left="720" w:hanging="720"/>
          </w:pPr>
        </w:pPrChange>
      </w:pPr>
      <w:bookmarkStart w:id="1450" w:name="_ENREF_65"/>
      <w:ins w:id="1451" w:author="Rachael Maree Woods" w:date="2016-03-24T09:55:00Z">
        <w:r w:rsidRPr="00C30A08">
          <w:rPr>
            <w:sz w:val="20"/>
            <w:lang w:val="en-AU"/>
          </w:rPr>
          <w:t xml:space="preserve">Vermeij MJA, Fogarty ND, Miller MW (2006) Pelagic conditions affect larval behaviour, survival, and settlement pattern in the Caribbean coral </w:t>
        </w:r>
        <w:r w:rsidRPr="00C30A08">
          <w:rPr>
            <w:i/>
            <w:sz w:val="20"/>
            <w:lang w:val="en-AU"/>
          </w:rPr>
          <w:t>Monastrea faveolata</w:t>
        </w:r>
        <w:r w:rsidRPr="00C30A08">
          <w:rPr>
            <w:sz w:val="20"/>
            <w:lang w:val="en-AU"/>
          </w:rPr>
          <w:t>. Marine Ecology Progress Series 310:119-128</w:t>
        </w:r>
      </w:ins>
    </w:p>
    <w:p w14:paraId="6D40DA59" w14:textId="77777777" w:rsidR="00196F2F" w:rsidRPr="00CC30E1" w:rsidRDefault="00196F2F" w:rsidP="00196F2F">
      <w:pPr>
        <w:pStyle w:val="EndNoteBibliography"/>
        <w:ind w:left="720" w:hanging="720"/>
        <w:rPr>
          <w:sz w:val="20"/>
          <w:lang w:val="en-AU"/>
          <w:rPrChange w:id="1452" w:author="Rachael Maree Woods" w:date="2016-03-16T14:26:00Z">
            <w:rPr>
              <w:sz w:val="20"/>
            </w:rPr>
          </w:rPrChange>
        </w:rPr>
      </w:pPr>
      <w:r w:rsidRPr="00CC30E1">
        <w:rPr>
          <w:sz w:val="20"/>
          <w:lang w:val="en-AU"/>
          <w:rPrChange w:id="1453" w:author="Rachael Maree Woods" w:date="2016-03-16T14:26:00Z">
            <w:rPr>
              <w:sz w:val="20"/>
            </w:rPr>
          </w:rPrChange>
        </w:rPr>
        <w:t>Victor S, Richmond RH (2005) Effect of copper on fertilization success in the reef coral&lt; i&gt; Acropora surculosa&lt;/i&gt;. Marine pollution bulletin 50:1448-1451</w:t>
      </w:r>
      <w:bookmarkEnd w:id="1450"/>
    </w:p>
    <w:p w14:paraId="1EE4391E" w14:textId="0BBE4040" w:rsidR="00A80FD9" w:rsidRPr="00CC30E1" w:rsidRDefault="00A80FD9" w:rsidP="00196F2F">
      <w:pPr>
        <w:pStyle w:val="EndNoteBibliography"/>
        <w:ind w:left="720" w:hanging="720"/>
        <w:rPr>
          <w:sz w:val="20"/>
          <w:lang w:val="en-AU"/>
          <w:rPrChange w:id="1454" w:author="Rachael Maree Woods" w:date="2016-03-16T14:26:00Z">
            <w:rPr>
              <w:sz w:val="20"/>
            </w:rPr>
          </w:rPrChange>
        </w:rPr>
      </w:pPr>
      <w:bookmarkStart w:id="1455" w:name="_ENREF_66"/>
      <w:r w:rsidRPr="00CC30E1">
        <w:rPr>
          <w:sz w:val="20"/>
          <w:lang w:val="en-AU"/>
          <w:rPrChange w:id="1456" w:author="Rachael Maree Woods" w:date="2016-03-16T14:26:00Z">
            <w:rPr>
              <w:sz w:val="20"/>
            </w:rPr>
          </w:rPrChange>
        </w:rPr>
        <w:t>Walsh C, MacNally R (2013) hier.part: Hierarquical partitioning. R package v1.0-4. Available at http://cran.r-project.org/web/packages/hier.part/index.html. Accessed January 2013.</w:t>
      </w:r>
    </w:p>
    <w:p w14:paraId="2731F11C" w14:textId="249793E4" w:rsidR="00196F2F" w:rsidRPr="00CC30E1" w:rsidDel="00F70765" w:rsidRDefault="00196F2F" w:rsidP="00196F2F">
      <w:pPr>
        <w:pStyle w:val="EndNoteBibliography"/>
        <w:ind w:left="720" w:hanging="720"/>
        <w:rPr>
          <w:del w:id="1457" w:author="Rachael Maree Woods" w:date="2016-03-24T09:55:00Z"/>
          <w:sz w:val="20"/>
          <w:lang w:val="en-AU"/>
          <w:rPrChange w:id="1458" w:author="Rachael Maree Woods" w:date="2016-03-16T14:26:00Z">
            <w:rPr>
              <w:del w:id="1459" w:author="Rachael Maree Woods" w:date="2016-03-24T09:55:00Z"/>
              <w:sz w:val="20"/>
            </w:rPr>
          </w:rPrChange>
        </w:rPr>
      </w:pPr>
      <w:del w:id="1460" w:author="Rachael Maree Woods" w:date="2016-03-24T09:55:00Z">
        <w:r w:rsidRPr="00CC30E1" w:rsidDel="00F70765">
          <w:rPr>
            <w:sz w:val="20"/>
            <w:lang w:val="en-AU"/>
            <w:rPrChange w:id="1461" w:author="Rachael Maree Woods" w:date="2016-03-16T14:26:00Z">
              <w:rPr>
                <w:sz w:val="20"/>
              </w:rPr>
            </w:rPrChange>
          </w:rPr>
          <w:delText>Wang Q, Liu B, Yang H, Wang X, Lin Z (2009) Toxicity of lead, cadmium and mercury on embryogenesis, survival, growth and metamorphosis of Meretrix meretrix larvae. Ecotoxicology 18:829-837</w:delText>
        </w:r>
        <w:bookmarkEnd w:id="1455"/>
      </w:del>
    </w:p>
    <w:p w14:paraId="2F391BF6" w14:textId="3A96B998" w:rsidR="00CD04D3" w:rsidRPr="00CC30E1" w:rsidDel="00F70765" w:rsidRDefault="00CD04D3" w:rsidP="00196F2F">
      <w:pPr>
        <w:pStyle w:val="EndNoteBibliography"/>
        <w:ind w:left="720" w:hanging="720"/>
        <w:rPr>
          <w:del w:id="1462" w:author="Rachael Maree Woods" w:date="2016-03-24T09:55:00Z"/>
          <w:sz w:val="20"/>
          <w:lang w:val="en-AU"/>
          <w:rPrChange w:id="1463" w:author="Rachael Maree Woods" w:date="2016-03-16T14:26:00Z">
            <w:rPr>
              <w:del w:id="1464" w:author="Rachael Maree Woods" w:date="2016-03-24T09:55:00Z"/>
              <w:sz w:val="20"/>
            </w:rPr>
          </w:rPrChange>
        </w:rPr>
      </w:pPr>
      <w:bookmarkStart w:id="1465" w:name="_ENREF_68"/>
      <w:del w:id="1466" w:author="Rachael Maree Woods" w:date="2016-03-24T09:55:00Z">
        <w:r w:rsidRPr="00CC30E1" w:rsidDel="00F70765">
          <w:rPr>
            <w:sz w:val="20"/>
            <w:lang w:val="en-AU"/>
            <w:rPrChange w:id="1467" w:author="Rachael Maree Woods" w:date="2016-03-16T14:26:00Z">
              <w:rPr>
                <w:sz w:val="20"/>
              </w:rPr>
            </w:rPrChange>
          </w:rPr>
          <w:delText>Woolsey ES, Byrne M, Baird AH (2013) The effects of temperature on embryonic development and larval survival in two scleractinian corals. Marine Ecology Progress Series 493:179-184</w:delText>
        </w:r>
      </w:del>
    </w:p>
    <w:p w14:paraId="7DF91713" w14:textId="77777777" w:rsidR="00196F2F" w:rsidRPr="00CC30E1" w:rsidRDefault="00196F2F" w:rsidP="00196F2F">
      <w:pPr>
        <w:pStyle w:val="EndNoteBibliography"/>
        <w:ind w:left="720" w:hanging="720"/>
        <w:rPr>
          <w:sz w:val="20"/>
          <w:lang w:val="en-AU"/>
          <w:rPrChange w:id="1468" w:author="Rachael Maree Woods" w:date="2016-03-16T14:26:00Z">
            <w:rPr>
              <w:sz w:val="20"/>
            </w:rPr>
          </w:rPrChange>
        </w:rPr>
      </w:pPr>
      <w:r w:rsidRPr="00CC30E1">
        <w:rPr>
          <w:sz w:val="20"/>
          <w:lang w:val="en-AU"/>
          <w:rPrChange w:id="1469" w:author="Rachael Maree Woods" w:date="2016-03-16T14:26:00Z">
            <w:rPr>
              <w:sz w:val="20"/>
            </w:rPr>
          </w:rPrChange>
        </w:rPr>
        <w:t>Yamano H, Sugihara K, Nomura K (2011) Rapid poleward range expansion of tropical reef corals in response to rising sea surface temperatures. Geophysical Research Letters 38</w:t>
      </w:r>
      <w:bookmarkEnd w:id="1465"/>
    </w:p>
    <w:p w14:paraId="41436562" w14:textId="695A7595" w:rsidR="00196F2F" w:rsidRPr="00CC30E1" w:rsidDel="00CB7688" w:rsidRDefault="00196F2F" w:rsidP="00196F2F">
      <w:pPr>
        <w:pStyle w:val="EndNoteBibliography"/>
        <w:ind w:left="720" w:hanging="720"/>
        <w:rPr>
          <w:del w:id="1470" w:author="Rachael Maree Woods" w:date="2016-03-16T14:26:00Z"/>
          <w:sz w:val="20"/>
          <w:lang w:val="en-AU"/>
          <w:rPrChange w:id="1471" w:author="Rachael Maree Woods" w:date="2016-03-16T14:26:00Z">
            <w:rPr>
              <w:del w:id="1472" w:author="Rachael Maree Woods" w:date="2016-03-16T14:26:00Z"/>
              <w:sz w:val="20"/>
            </w:rPr>
          </w:rPrChange>
        </w:rPr>
      </w:pPr>
      <w:bookmarkStart w:id="1473" w:name="_ENREF_69"/>
      <w:r w:rsidRPr="00CC30E1">
        <w:rPr>
          <w:sz w:val="20"/>
          <w:lang w:val="en-AU"/>
          <w:rPrChange w:id="1474" w:author="Rachael Maree Woods" w:date="2016-03-16T14:26:00Z">
            <w:rPr>
              <w:sz w:val="20"/>
            </w:rPr>
          </w:rPrChange>
        </w:rPr>
        <w:t>Zuur A, Ieno EN, Walker N, Saveliev AA, Smith GM (2009) Mixed effects models and extensions in ecology with R. Springer</w:t>
      </w:r>
      <w:bookmarkEnd w:id="1473"/>
    </w:p>
    <w:p w14:paraId="30DB8573" w14:textId="57F731EE" w:rsidR="00B83CCE" w:rsidRPr="00BF6499" w:rsidRDefault="006B2A4C">
      <w:pPr>
        <w:pStyle w:val="EndNoteBibliography"/>
        <w:ind w:left="720" w:hanging="720"/>
        <w:rPr>
          <w:lang w:val="en-AU"/>
        </w:rPr>
        <w:pPrChange w:id="1475" w:author="Rachael Maree Woods" w:date="2016-03-16T14:26:00Z">
          <w:pPr>
            <w:overflowPunct/>
            <w:autoSpaceDE/>
            <w:autoSpaceDN/>
            <w:adjustRightInd/>
            <w:spacing w:line="240" w:lineRule="auto"/>
            <w:textAlignment w:val="auto"/>
          </w:pPr>
        </w:pPrChange>
      </w:pPr>
      <w:r w:rsidRPr="007B765C">
        <w:rPr>
          <w:lang w:val="en-AU"/>
        </w:rPr>
        <w:fldChar w:fldCharType="end"/>
      </w:r>
      <w:commentRangeEnd w:id="1226"/>
      <w:r w:rsidR="00B73A2E" w:rsidRPr="00CC30E1">
        <w:rPr>
          <w:rStyle w:val="CommentReference"/>
          <w:lang w:val="en-AU"/>
          <w:rPrChange w:id="1476" w:author="Rachael Maree Woods" w:date="2016-03-16T14:26:00Z">
            <w:rPr>
              <w:rStyle w:val="CommentReference"/>
            </w:rPr>
          </w:rPrChange>
        </w:rPr>
        <w:commentReference w:id="1226"/>
      </w:r>
      <w:r w:rsidR="00B83CCE" w:rsidRPr="00BF6499">
        <w:rPr>
          <w:lang w:val="en-AU"/>
        </w:rPr>
        <w:br w:type="page"/>
      </w:r>
    </w:p>
    <w:p w14:paraId="709B4918" w14:textId="0507E4C2" w:rsidR="00B83CCE" w:rsidRPr="00CC30E1" w:rsidRDefault="00B83CCE" w:rsidP="009219E1">
      <w:pPr>
        <w:pStyle w:val="heading10"/>
        <w:spacing w:line="480" w:lineRule="auto"/>
        <w:rPr>
          <w:rFonts w:ascii="Times New Roman" w:hAnsi="Times New Roman"/>
          <w:lang w:val="en-AU"/>
        </w:rPr>
      </w:pPr>
      <w:r w:rsidRPr="00CC30E1">
        <w:rPr>
          <w:rFonts w:ascii="Times New Roman" w:hAnsi="Times New Roman"/>
          <w:lang w:val="en-AU"/>
        </w:rPr>
        <w:lastRenderedPageBreak/>
        <w:t>Figure Legends</w:t>
      </w:r>
    </w:p>
    <w:p w14:paraId="10500007" w14:textId="7F952062"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1. Effect of the significant factors from the GLMM conducted on the probability of </w:t>
      </w:r>
      <w:r w:rsidR="001F5820" w:rsidRPr="00CC30E1">
        <w:rPr>
          <w:lang w:val="en-AU"/>
        </w:rPr>
        <w:t>fertilisation</w:t>
      </w:r>
      <w:r w:rsidR="00B83CCE" w:rsidRPr="00CC30E1">
        <w:rPr>
          <w:lang w:val="en-AU"/>
        </w:rPr>
        <w:t xml:space="preserve"> with a 95% confidence interval – (a) </w:t>
      </w:r>
      <w:r w:rsidR="00FF618B" w:rsidRPr="00CC30E1">
        <w:rPr>
          <w:lang w:val="en-AU"/>
        </w:rPr>
        <w:t>Copper</w:t>
      </w:r>
      <w:r w:rsidR="00B83CCE" w:rsidRPr="00CC30E1">
        <w:rPr>
          <w:lang w:val="en-AU"/>
        </w:rPr>
        <w:t xml:space="preserve">, (b) </w:t>
      </w:r>
      <w:ins w:id="1477" w:author="Rachael Maree Woods" w:date="2016-03-16T14:27:00Z">
        <w:r w:rsidR="00AE24D3">
          <w:rPr>
            <w:lang w:val="en-AU"/>
          </w:rPr>
          <w:t>Sediment</w:t>
        </w:r>
      </w:ins>
      <w:del w:id="1478" w:author="Rachael Maree Woods" w:date="2016-03-16T14:27:00Z">
        <w:r w:rsidR="00FF618B" w:rsidRPr="00CC30E1" w:rsidDel="00AE24D3">
          <w:rPr>
            <w:lang w:val="en-AU"/>
          </w:rPr>
          <w:delText>Salinity</w:delText>
        </w:r>
      </w:del>
      <w:r w:rsidR="00B83CCE" w:rsidRPr="00CC30E1">
        <w:rPr>
          <w:lang w:val="en-AU"/>
        </w:rPr>
        <w:t xml:space="preserve">, (c) </w:t>
      </w:r>
      <w:ins w:id="1479" w:author="Rachael Maree Woods" w:date="2016-03-16T14:27:00Z">
        <w:r w:rsidR="00AE24D3">
          <w:rPr>
            <w:lang w:val="en-AU"/>
          </w:rPr>
          <w:t>Ammonium</w:t>
        </w:r>
      </w:ins>
      <w:del w:id="1480" w:author="Rachael Maree Woods" w:date="2016-03-16T14:27:00Z">
        <w:r w:rsidR="00FF618B" w:rsidRPr="00CC30E1" w:rsidDel="00AE24D3">
          <w:rPr>
            <w:lang w:val="en-AU"/>
          </w:rPr>
          <w:delText>Sediment</w:delText>
        </w:r>
      </w:del>
      <w:r w:rsidR="00B83CCE" w:rsidRPr="00CC30E1">
        <w:rPr>
          <w:lang w:val="en-AU"/>
        </w:rPr>
        <w:t xml:space="preserve">, (d) </w:t>
      </w:r>
      <w:ins w:id="1481" w:author="Rachael Maree Woods" w:date="2016-02-17T10:12:00Z">
        <w:r w:rsidR="00DE3BDE" w:rsidRPr="00CC30E1">
          <w:rPr>
            <w:lang w:val="en-AU"/>
          </w:rPr>
          <w:t>Phosphate</w:t>
        </w:r>
      </w:ins>
      <w:del w:id="1482" w:author="Rachael Maree Woods" w:date="2016-02-17T10:12:00Z">
        <w:r w:rsidR="00521ACB" w:rsidRPr="00CC30E1" w:rsidDel="00DE3BDE">
          <w:rPr>
            <w:lang w:val="en-AU"/>
          </w:rPr>
          <w:delText>Phosphoru</w:delText>
        </w:r>
        <w:r w:rsidR="00FF618B" w:rsidRPr="00CC30E1" w:rsidDel="00DE3BDE">
          <w:rPr>
            <w:lang w:val="en-AU"/>
          </w:rPr>
          <w:delText>s</w:delText>
        </w:r>
      </w:del>
      <w:ins w:id="1483" w:author="Rachael Maree Woods" w:date="2016-03-16T14:28:00Z">
        <w:r w:rsidR="00AE24D3">
          <w:rPr>
            <w:lang w:val="en-AU"/>
          </w:rPr>
          <w:t xml:space="preserve">, (e) Salinity. </w:t>
        </w:r>
      </w:ins>
      <w:del w:id="1484" w:author="Rachael Maree Woods" w:date="2016-03-16T14:28:00Z">
        <w:r w:rsidR="00B83CCE" w:rsidRPr="00CC30E1" w:rsidDel="00AE24D3">
          <w:rPr>
            <w:lang w:val="en-AU"/>
          </w:rPr>
          <w:delText xml:space="preserve">. </w:delText>
        </w:r>
      </w:del>
    </w:p>
    <w:p w14:paraId="681DCC01" w14:textId="77777777" w:rsidR="00B83CCE" w:rsidRPr="00CC30E1" w:rsidRDefault="00B83CCE" w:rsidP="009219E1">
      <w:pPr>
        <w:spacing w:line="480" w:lineRule="auto"/>
        <w:rPr>
          <w:lang w:val="en-AU"/>
        </w:rPr>
      </w:pPr>
    </w:p>
    <w:p w14:paraId="5A283CCB" w14:textId="7E8B85C7"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2. Effect of the significant factors from the GLMM conducted on the probability of survivorship with a 95% confidence interval – (a) Copper, (b) Lead, </w:t>
      </w:r>
      <w:del w:id="1485" w:author="Rachael Maree Woods" w:date="2016-03-16T14:28:00Z">
        <w:r w:rsidR="00B83CCE" w:rsidRPr="00CC30E1" w:rsidDel="00617EA8">
          <w:rPr>
            <w:lang w:val="en-AU"/>
          </w:rPr>
          <w:delText>(c) Temperature, (d)</w:delText>
        </w:r>
      </w:del>
      <w:ins w:id="1486" w:author="Rachael Maree Woods" w:date="2016-03-16T14:28:00Z">
        <w:r w:rsidR="00617EA8">
          <w:rPr>
            <w:lang w:val="en-AU"/>
          </w:rPr>
          <w:t>(c)</w:t>
        </w:r>
      </w:ins>
      <w:r w:rsidR="00B83CCE" w:rsidRPr="00CC30E1">
        <w:rPr>
          <w:lang w:val="en-AU"/>
        </w:rPr>
        <w:t xml:space="preserve"> Salinity.</w:t>
      </w:r>
    </w:p>
    <w:p w14:paraId="54B1304E" w14:textId="77777777" w:rsidR="00B83CCE" w:rsidRPr="00CC30E1" w:rsidRDefault="00B83CCE" w:rsidP="009219E1">
      <w:pPr>
        <w:spacing w:line="480" w:lineRule="auto"/>
        <w:rPr>
          <w:lang w:val="en-AU"/>
        </w:rPr>
      </w:pPr>
    </w:p>
    <w:p w14:paraId="4667AE47" w14:textId="6DE4834B" w:rsidR="00F55B67" w:rsidRDefault="00F55B67" w:rsidP="00246544">
      <w:pPr>
        <w:spacing w:line="480" w:lineRule="auto"/>
        <w:rPr>
          <w:ins w:id="1487" w:author="Rachael Maree Woods" w:date="2016-03-16T14:28:00Z"/>
          <w:lang w:val="en-AU"/>
        </w:rPr>
      </w:pPr>
      <w:ins w:id="1488" w:author="Rachael Maree Woods" w:date="2016-03-16T14:28:00Z">
        <w:r>
          <w:rPr>
            <w:lang w:val="en-AU"/>
          </w:rPr>
          <w:t xml:space="preserve">Figure 3. </w:t>
        </w:r>
      </w:ins>
      <w:ins w:id="1489" w:author="Rachael Maree Woods" w:date="2016-03-16T14:32:00Z">
        <w:r w:rsidR="005F6D0B">
          <w:rPr>
            <w:lang w:val="en-AU"/>
          </w:rPr>
          <w:t xml:space="preserve">Effect of water sampled from three locations (Chowder Bay, Mona Vale and Lizard Island) on the </w:t>
        </w:r>
        <w:r w:rsidR="005F6D0B" w:rsidRPr="005A283A">
          <w:rPr>
            <w:lang w:val="en-AU"/>
          </w:rPr>
          <w:t xml:space="preserve">percent likelihood of success </w:t>
        </w:r>
      </w:ins>
      <w:ins w:id="1490" w:author="Rachael Maree Woods" w:date="2016-03-16T14:33:00Z">
        <w:r w:rsidR="009779FB">
          <w:rPr>
            <w:lang w:val="en-AU"/>
          </w:rPr>
          <w:t xml:space="preserve">with standard error </w:t>
        </w:r>
      </w:ins>
      <w:ins w:id="1491" w:author="Rachael Maree Woods" w:date="2016-03-16T14:32:00Z">
        <w:r w:rsidR="005F6D0B">
          <w:rPr>
            <w:lang w:val="en-AU"/>
          </w:rPr>
          <w:t>for</w:t>
        </w:r>
      </w:ins>
      <w:ins w:id="1492" w:author="Rachael Maree Woods" w:date="2016-03-16T14:33:00Z">
        <w:r w:rsidR="009779FB">
          <w:rPr>
            <w:lang w:val="en-AU"/>
          </w:rPr>
          <w:t xml:space="preserve"> -</w:t>
        </w:r>
      </w:ins>
      <w:ins w:id="1493" w:author="Rachael Maree Woods" w:date="2016-03-16T14:32:00Z">
        <w:r w:rsidR="005F6D0B">
          <w:rPr>
            <w:lang w:val="en-AU"/>
          </w:rPr>
          <w:t xml:space="preserve"> (a) </w:t>
        </w:r>
        <w:r w:rsidR="009779FB">
          <w:rPr>
            <w:lang w:val="en-AU"/>
          </w:rPr>
          <w:t>F</w:t>
        </w:r>
        <w:r w:rsidR="005F6D0B" w:rsidRPr="005A283A">
          <w:rPr>
            <w:lang w:val="en-AU"/>
          </w:rPr>
          <w:t xml:space="preserve">ertilisation and </w:t>
        </w:r>
      </w:ins>
      <w:ins w:id="1494" w:author="Rachael Maree Woods" w:date="2016-03-16T14:33:00Z">
        <w:r w:rsidR="005F6D0B">
          <w:rPr>
            <w:lang w:val="en-AU"/>
          </w:rPr>
          <w:t>(b)</w:t>
        </w:r>
        <w:r w:rsidR="00C24BFD">
          <w:rPr>
            <w:lang w:val="en-AU"/>
          </w:rPr>
          <w:t xml:space="preserve"> </w:t>
        </w:r>
      </w:ins>
      <w:ins w:id="1495" w:author="Rachael Maree Woods" w:date="2016-03-16T14:32:00Z">
        <w:r w:rsidR="009779FB">
          <w:rPr>
            <w:lang w:val="en-AU"/>
          </w:rPr>
          <w:t>L</w:t>
        </w:r>
        <w:r w:rsidR="002F7ED7">
          <w:rPr>
            <w:lang w:val="en-AU"/>
          </w:rPr>
          <w:t>arval Su</w:t>
        </w:r>
        <w:r w:rsidR="009779FB">
          <w:rPr>
            <w:lang w:val="en-AU"/>
          </w:rPr>
          <w:t>rvivorship.</w:t>
        </w:r>
      </w:ins>
    </w:p>
    <w:p w14:paraId="7E23895D" w14:textId="77777777" w:rsidR="00F55B67" w:rsidRDefault="00F55B67" w:rsidP="00246544">
      <w:pPr>
        <w:spacing w:line="480" w:lineRule="auto"/>
        <w:rPr>
          <w:ins w:id="1496" w:author="Rachael Maree Woods" w:date="2016-03-16T14:28:00Z"/>
          <w:lang w:val="en-AU"/>
        </w:rPr>
      </w:pPr>
    </w:p>
    <w:p w14:paraId="5311A522" w14:textId="3E830E58" w:rsidR="00F55B67" w:rsidRDefault="00E84F0A" w:rsidP="00246544">
      <w:pPr>
        <w:spacing w:line="480" w:lineRule="auto"/>
        <w:rPr>
          <w:ins w:id="1497" w:author="Rachael Maree Woods" w:date="2016-03-16T14:29:00Z"/>
          <w:lang w:val="en-AU"/>
        </w:rPr>
      </w:pPr>
      <w:r w:rsidRPr="00CC30E1">
        <w:rPr>
          <w:lang w:val="en-AU"/>
        </w:rPr>
        <w:t xml:space="preserve">Figure </w:t>
      </w:r>
      <w:del w:id="1498" w:author="Rachael Maree Woods" w:date="2016-03-16T14:28:00Z">
        <w:r w:rsidR="00B83CCE" w:rsidRPr="00CC30E1" w:rsidDel="00F55B67">
          <w:rPr>
            <w:lang w:val="en-AU"/>
          </w:rPr>
          <w:delText>3</w:delText>
        </w:r>
      </w:del>
      <w:ins w:id="1499" w:author="Rachael Maree Woods" w:date="2016-03-16T14:28:00Z">
        <w:r w:rsidR="00F55B67">
          <w:rPr>
            <w:lang w:val="en-AU"/>
          </w:rPr>
          <w:t>4</w:t>
        </w:r>
      </w:ins>
      <w:r w:rsidR="00B83CCE" w:rsidRPr="00CC30E1">
        <w:rPr>
          <w:lang w:val="en-AU"/>
        </w:rPr>
        <w:t xml:space="preserve">. Combined model </w:t>
      </w:r>
      <w:ins w:id="1500" w:author="Rachael Maree Woods" w:date="2016-03-16T14:29:00Z">
        <w:r w:rsidR="00F55B67">
          <w:rPr>
            <w:lang w:val="en-AU"/>
          </w:rPr>
          <w:t xml:space="preserve">using real-world water samples from Chowder Bay, Mona Vale and Lizard Island showing the </w:t>
        </w:r>
      </w:ins>
      <w:ins w:id="1501" w:author="Rachael Maree Woods" w:date="2016-03-16T14:30:00Z">
        <w:r w:rsidR="00F55B67">
          <w:rPr>
            <w:lang w:val="en-AU"/>
          </w:rPr>
          <w:t>likelihood</w:t>
        </w:r>
      </w:ins>
      <w:ins w:id="1502" w:author="Rachael Maree Woods" w:date="2016-03-16T14:29:00Z">
        <w:r w:rsidR="00F55B67">
          <w:rPr>
            <w:lang w:val="en-AU"/>
          </w:rPr>
          <w:t xml:space="preserve"> of success through both life </w:t>
        </w:r>
      </w:ins>
      <w:ins w:id="1503" w:author="Rachael Maree Woods" w:date="2016-03-16T14:30:00Z">
        <w:r w:rsidR="00F55B67">
          <w:rPr>
            <w:lang w:val="en-AU"/>
          </w:rPr>
          <w:t>history</w:t>
        </w:r>
      </w:ins>
      <w:ins w:id="1504" w:author="Rachael Maree Woods" w:date="2016-03-16T14:29:00Z">
        <w:r w:rsidR="00F55B67">
          <w:rPr>
            <w:lang w:val="en-AU"/>
          </w:rPr>
          <w:t xml:space="preserve"> stages (</w:t>
        </w:r>
      </w:ins>
      <w:ins w:id="1505" w:author="Rachael Maree Woods" w:date="2016-03-16T14:30:00Z">
        <w:r w:rsidR="00F55B67">
          <w:rPr>
            <w:lang w:val="en-AU"/>
          </w:rPr>
          <w:t>fertilisation</w:t>
        </w:r>
      </w:ins>
      <w:ins w:id="1506" w:author="Rachael Maree Woods" w:date="2016-03-16T14:29:00Z">
        <w:r w:rsidR="00F55B67">
          <w:rPr>
            <w:lang w:val="en-AU"/>
          </w:rPr>
          <w:t xml:space="preserve"> and larval </w:t>
        </w:r>
      </w:ins>
      <w:ins w:id="1507" w:author="Rachael Maree Woods" w:date="2016-03-16T14:30:00Z">
        <w:r w:rsidR="00F55B67">
          <w:rPr>
            <w:lang w:val="en-AU"/>
          </w:rPr>
          <w:t>survivorship</w:t>
        </w:r>
      </w:ins>
      <w:ins w:id="1508" w:author="Rachael Maree Woods" w:date="2016-03-16T14:29:00Z">
        <w:r w:rsidR="00F55B67">
          <w:rPr>
            <w:lang w:val="en-AU"/>
          </w:rPr>
          <w:t>)</w:t>
        </w:r>
      </w:ins>
      <w:ins w:id="1509" w:author="Rachael Maree Woods" w:date="2016-03-16T14:30:00Z">
        <w:r w:rsidR="00F55B67">
          <w:rPr>
            <w:lang w:val="en-AU"/>
          </w:rPr>
          <w:t xml:space="preserve">. </w:t>
        </w:r>
      </w:ins>
    </w:p>
    <w:p w14:paraId="26D662F4" w14:textId="4AF59BA7" w:rsidR="00B10079" w:rsidRPr="00CC30E1" w:rsidDel="00F55B67" w:rsidRDefault="00B83CCE" w:rsidP="00246544">
      <w:pPr>
        <w:spacing w:line="480" w:lineRule="auto"/>
        <w:rPr>
          <w:del w:id="1510" w:author="Rachael Maree Woods" w:date="2016-03-16T14:30:00Z"/>
          <w:lang w:val="en-AU"/>
        </w:rPr>
        <w:sectPr w:rsidR="00B10079" w:rsidRPr="00CC30E1" w:rsidDel="00F55B67" w:rsidSect="00DA1C7C">
          <w:footerReference w:type="default" r:id="rId10"/>
          <w:footerReference w:type="first" r:id="rId11"/>
          <w:pgSz w:w="11907" w:h="16840"/>
          <w:pgMar w:top="1418" w:right="1418" w:bottom="1134" w:left="2552" w:header="720" w:footer="720" w:gutter="0"/>
          <w:lnNumType w:countBy="1" w:restart="continuous"/>
          <w:pgNumType w:start="0" w:chapStyle="1"/>
          <w:cols w:space="720"/>
          <w:titlePg/>
          <w:docGrid w:linePitch="326"/>
        </w:sectPr>
      </w:pPr>
      <w:del w:id="1511" w:author="Rachael Maree Woods" w:date="2016-03-16T14:30:00Z">
        <w:r w:rsidRPr="00CC30E1" w:rsidDel="00F55B67">
          <w:rPr>
            <w:lang w:val="en-AU"/>
          </w:rPr>
          <w:delText xml:space="preserve">of the effect of </w:delText>
        </w:r>
        <w:r w:rsidR="00AA194E" w:rsidRPr="00CC30E1" w:rsidDel="00F55B67">
          <w:rPr>
            <w:lang w:val="en-AU"/>
          </w:rPr>
          <w:delText>salinity</w:delText>
        </w:r>
        <w:r w:rsidRPr="00CC30E1" w:rsidDel="00F55B67">
          <w:rPr>
            <w:lang w:val="en-AU"/>
          </w:rPr>
          <w:delText xml:space="preserve"> on the probability of both fertilisation and survivorship with </w:delText>
        </w:r>
        <w:r w:rsidR="00AA194E" w:rsidRPr="00CC30E1" w:rsidDel="00F55B67">
          <w:rPr>
            <w:lang w:val="en-AU"/>
          </w:rPr>
          <w:delText>changing units of salinity</w:delText>
        </w:r>
        <w:r w:rsidR="00246544" w:rsidRPr="00CC30E1" w:rsidDel="00F55B67">
          <w:rPr>
            <w:lang w:val="en-AU"/>
          </w:rPr>
          <w:delText>.</w:delText>
        </w:r>
      </w:del>
    </w:p>
    <w:p w14:paraId="2A0B3A17" w14:textId="26EBD0C6" w:rsidR="00B47D47" w:rsidRPr="00CC30E1" w:rsidRDefault="00B47D47" w:rsidP="00246544">
      <w:pPr>
        <w:overflowPunct/>
        <w:autoSpaceDE/>
        <w:autoSpaceDN/>
        <w:adjustRightInd/>
        <w:spacing w:line="240" w:lineRule="auto"/>
        <w:textAlignment w:val="auto"/>
        <w:rPr>
          <w:sz w:val="22"/>
          <w:szCs w:val="22"/>
          <w:lang w:val="en-AU"/>
        </w:rPr>
      </w:pPr>
    </w:p>
    <w:sectPr w:rsidR="00B47D47" w:rsidRPr="00CC30E1"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Rachael Maree Woods" w:date="2016-02-16T14:33:00Z" w:initials="RMW">
    <w:p w14:paraId="3548465C" w14:textId="18DD3BE8" w:rsidR="007B765C" w:rsidRDefault="007B765C">
      <w:pPr>
        <w:pStyle w:val="CommentText"/>
      </w:pPr>
      <w:r>
        <w:rPr>
          <w:rStyle w:val="CommentReference"/>
        </w:rPr>
        <w:annotationRef/>
      </w:r>
      <w:r>
        <w:rPr>
          <w:noProof/>
        </w:rPr>
        <w:t xml:space="preserve">Reviewer 1 - </w:t>
      </w:r>
      <w:r w:rsidRPr="004E7004">
        <w:t>Rather than solely summarizing the literature, it would be useful if the Introduction also discussed the use of meta-analyses in these endeavors and the potential for real-world application of their modeling</w:t>
      </w:r>
    </w:p>
  </w:comment>
  <w:comment w:id="19" w:author="Rachael Maree Woods" w:date="2016-02-23T08:28:00Z" w:initials="RMW">
    <w:p w14:paraId="5ABB9353" w14:textId="716E3D06" w:rsidR="007B765C" w:rsidRDefault="007B765C">
      <w:pPr>
        <w:pStyle w:val="CommentText"/>
      </w:pPr>
      <w:r>
        <w:rPr>
          <w:rStyle w:val="CommentReference"/>
        </w:rPr>
        <w:annotationRef/>
      </w:r>
      <w:r>
        <w:rPr>
          <w:noProof/>
        </w:rPr>
        <w:t>add a sentence about the life stages and what they mean - larval survvorship is larve surving within the plankton only NOT crawling</w:t>
      </w:r>
    </w:p>
  </w:comment>
  <w:comment w:id="24" w:author="Rachael Maree Woods" w:date="2016-02-17T09:14:00Z" w:initials="RMW">
    <w:p w14:paraId="5974A47B" w14:textId="6AD6F89E" w:rsidR="007B765C" w:rsidRDefault="007B765C">
      <w:pPr>
        <w:pStyle w:val="CommentText"/>
      </w:pPr>
      <w:r>
        <w:rPr>
          <w:rStyle w:val="CommentReference"/>
        </w:rPr>
        <w:annotationRef/>
      </w:r>
      <w:r>
        <w:rPr>
          <w:noProof/>
        </w:rPr>
        <w:t xml:space="preserve">don't use this term 'eutrophication' change to a different one </w:t>
      </w:r>
    </w:p>
  </w:comment>
  <w:comment w:id="31" w:author="Rachael Maree Woods" w:date="2016-02-17T09:16:00Z" w:initials="RMW">
    <w:p w14:paraId="135BE207" w14:textId="354F10E8" w:rsidR="007B765C" w:rsidRDefault="007B765C">
      <w:pPr>
        <w:pStyle w:val="CommentText"/>
        <w:rPr>
          <w:noProof/>
        </w:rPr>
      </w:pPr>
      <w:r>
        <w:rPr>
          <w:rStyle w:val="CommentReference"/>
        </w:rPr>
        <w:annotationRef/>
      </w:r>
      <w:r>
        <w:rPr>
          <w:noProof/>
        </w:rPr>
        <w:t>dont assume that heavy metals are pollutants can be different - change this</w:t>
      </w:r>
    </w:p>
    <w:p w14:paraId="354876E3" w14:textId="77777777" w:rsidR="007B765C" w:rsidRDefault="007B765C">
      <w:pPr>
        <w:pStyle w:val="CommentText"/>
      </w:pPr>
    </w:p>
  </w:comment>
  <w:comment w:id="33" w:author="Rachael Maree Woods" w:date="2016-02-17T09:17:00Z" w:initials="RMW">
    <w:p w14:paraId="2CD6C11C" w14:textId="45BB203F" w:rsidR="007B765C" w:rsidRDefault="007B765C">
      <w:pPr>
        <w:pStyle w:val="CommentText"/>
      </w:pPr>
      <w:r>
        <w:rPr>
          <w:rStyle w:val="CommentReference"/>
        </w:rPr>
        <w:annotationRef/>
      </w:r>
      <w:r>
        <w:rPr>
          <w:noProof/>
        </w:rPr>
        <w:t>higher than what? - change this phrase</w:t>
      </w:r>
    </w:p>
  </w:comment>
  <w:comment w:id="53" w:author="Rachael Maree Woods" w:date="2016-02-23T08:35:00Z" w:initials="RMW">
    <w:p w14:paraId="19D6267C" w14:textId="478F18FF" w:rsidR="007B765C" w:rsidRDefault="007B765C">
      <w:pPr>
        <w:pStyle w:val="CommentText"/>
      </w:pPr>
      <w:r>
        <w:rPr>
          <w:rStyle w:val="CommentReference"/>
        </w:rPr>
        <w:annotationRef/>
      </w:r>
      <w:r>
        <w:rPr>
          <w:noProof/>
        </w:rPr>
        <w:t>change this wording - doesn't like this phrase</w:t>
      </w:r>
    </w:p>
  </w:comment>
  <w:comment w:id="48" w:author="Rachael Maree Woods" w:date="2016-02-17T09:08:00Z" w:initials="RMW">
    <w:p w14:paraId="0980AADF" w14:textId="1ABFD12D" w:rsidR="007B765C" w:rsidRDefault="007B765C">
      <w:pPr>
        <w:pStyle w:val="CommentText"/>
        <w:rPr>
          <w:noProof/>
        </w:rPr>
      </w:pPr>
      <w:r>
        <w:rPr>
          <w:rStyle w:val="CommentReference"/>
        </w:rPr>
        <w:annotationRef/>
      </w:r>
      <w:r>
        <w:rPr>
          <w:noProof/>
        </w:rPr>
        <w:t>re-phrase</w:t>
      </w:r>
    </w:p>
    <w:p w14:paraId="4BC87CF2" w14:textId="77777777" w:rsidR="007B765C" w:rsidRDefault="007B765C">
      <w:pPr>
        <w:pStyle w:val="CommentText"/>
      </w:pPr>
    </w:p>
  </w:comment>
  <w:comment w:id="42" w:author="Rachael Maree Woods" w:date="2016-02-17T09:21:00Z" w:initials="RMW">
    <w:p w14:paraId="3835BD26" w14:textId="00A634A6" w:rsidR="007B765C" w:rsidRDefault="007B765C">
      <w:pPr>
        <w:pStyle w:val="CommentText"/>
      </w:pPr>
      <w:r>
        <w:rPr>
          <w:rStyle w:val="CommentReference"/>
        </w:rPr>
        <w:annotationRef/>
      </w:r>
      <w:r>
        <w:rPr>
          <w:noProof/>
        </w:rPr>
        <w:t xml:space="preserve">nutrients not only affect herbivory but affect coral reefs in other ways too </w:t>
      </w:r>
    </w:p>
  </w:comment>
  <w:comment w:id="92" w:author="Rachael Maree Woods" w:date="2016-02-17T09:24:00Z" w:initials="RMW">
    <w:p w14:paraId="3CF919A6" w14:textId="6F0E4978" w:rsidR="007B765C" w:rsidRDefault="007B765C">
      <w:pPr>
        <w:pStyle w:val="CommentText"/>
      </w:pPr>
      <w:r>
        <w:rPr>
          <w:rStyle w:val="CommentReference"/>
        </w:rPr>
        <w:annotationRef/>
      </w:r>
      <w:r>
        <w:rPr>
          <w:noProof/>
        </w:rPr>
        <w:t>Say that the p</w:t>
      </w:r>
      <w:r w:rsidRPr="004E7004">
        <w:t>resence of copper and lead in ocean waters is not mainly the re</w:t>
      </w:r>
      <w:r>
        <w:rPr>
          <w:noProof/>
        </w:rPr>
        <w:t xml:space="preserve">sult of mining and manufacturint but </w:t>
      </w:r>
      <w:r w:rsidRPr="004E7004">
        <w:t xml:space="preserve">INCREASED concentrations above "natural" </w:t>
      </w:r>
      <w:r>
        <w:rPr>
          <w:noProof/>
        </w:rPr>
        <w:t>are</w:t>
      </w:r>
    </w:p>
  </w:comment>
  <w:comment w:id="97" w:author="Rachael Maree Woods" w:date="2016-02-17T09:26:00Z" w:initials="RMW">
    <w:p w14:paraId="7FD9C44A" w14:textId="3B507FDA" w:rsidR="007B765C" w:rsidRDefault="007B765C">
      <w:pPr>
        <w:pStyle w:val="CommentText"/>
      </w:pPr>
      <w:r>
        <w:rPr>
          <w:rStyle w:val="CommentReference"/>
        </w:rPr>
        <w:annotationRef/>
      </w:r>
      <w:r w:rsidRPr="004E7004">
        <w:t>Rewrite this line as it is inacurate as well as not making sense</w:t>
      </w:r>
    </w:p>
  </w:comment>
  <w:comment w:id="108" w:author="Rachael Maree Woods" w:date="2016-02-17T09:28:00Z" w:initials="RMW">
    <w:p w14:paraId="63A43EDB" w14:textId="2F0C421C" w:rsidR="007B765C" w:rsidRDefault="007B765C">
      <w:pPr>
        <w:pStyle w:val="CommentText"/>
      </w:pPr>
      <w:r>
        <w:rPr>
          <w:rStyle w:val="CommentReference"/>
        </w:rPr>
        <w:annotationRef/>
      </w:r>
      <w:r>
        <w:rPr>
          <w:noProof/>
        </w:rPr>
        <w:t xml:space="preserve">clarify freshwater influxes - re-write this sentence </w:t>
      </w:r>
    </w:p>
  </w:comment>
  <w:comment w:id="304" w:author="Rachael Maree Woods" w:date="2016-02-23T08:30:00Z" w:initials="RMW">
    <w:p w14:paraId="34DEB908" w14:textId="77777777" w:rsidR="007B765C" w:rsidRDefault="007B765C">
      <w:pPr>
        <w:pStyle w:val="CommentText"/>
        <w:rPr>
          <w:noProof/>
        </w:rPr>
      </w:pPr>
      <w:r>
        <w:rPr>
          <w:rStyle w:val="CommentReference"/>
        </w:rPr>
        <w:annotationRef/>
      </w:r>
      <w:r>
        <w:rPr>
          <w:noProof/>
        </w:rPr>
        <w:t xml:space="preserve">what does large mean?? meaning that the variation from 0 or near 0 for </w:t>
      </w:r>
    </w:p>
    <w:p w14:paraId="1C736994" w14:textId="0749CA33" w:rsidR="007B765C" w:rsidRDefault="007B765C">
      <w:pPr>
        <w:pStyle w:val="CommentText"/>
      </w:pPr>
      <w:r>
        <w:rPr>
          <w:noProof/>
        </w:rPr>
        <w:t>typical seawater compared to 100 for example - explain better</w:t>
      </w:r>
    </w:p>
  </w:comment>
  <w:comment w:id="331" w:author="Josh Madin" w:date="2016-03-18T15:12:00Z" w:initials="JM">
    <w:p w14:paraId="0E27ECE6" w14:textId="283BEA98" w:rsidR="007B765C" w:rsidRDefault="007B765C">
      <w:pPr>
        <w:pStyle w:val="CommentText"/>
      </w:pPr>
      <w:r>
        <w:rPr>
          <w:rStyle w:val="CommentReference"/>
        </w:rPr>
        <w:annotationRef/>
      </w:r>
      <w:r>
        <w:t>Rach – we actually define these by running a model and finding the peak of the curve, remember?</w:t>
      </w:r>
    </w:p>
  </w:comment>
  <w:comment w:id="687" w:author="Josh Madin" w:date="2016-03-18T15:37:00Z" w:initials="JM">
    <w:p w14:paraId="05EA8559" w14:textId="49E08FE3" w:rsidR="007B765C" w:rsidRDefault="007B765C">
      <w:pPr>
        <w:pStyle w:val="CommentText"/>
      </w:pPr>
      <w:r>
        <w:rPr>
          <w:rStyle w:val="CommentReference"/>
        </w:rPr>
        <w:annotationRef/>
      </w:r>
      <w:r>
        <w:t>Rach – you haven’t explained the joint model at all…? You need to say how this was done.</w:t>
      </w:r>
    </w:p>
  </w:comment>
  <w:comment w:id="899" w:author="Rachael Maree Woods" w:date="2016-02-16T14:46:00Z" w:initials="RMW">
    <w:p w14:paraId="618D5CDB" w14:textId="77777777" w:rsidR="007B765C" w:rsidRDefault="007B765C" w:rsidP="009E3EAA">
      <w:pPr>
        <w:pStyle w:val="NoSpacing"/>
        <w:rPr>
          <w:noProof/>
        </w:rPr>
      </w:pPr>
      <w:r>
        <w:rPr>
          <w:rStyle w:val="CommentReference"/>
        </w:rPr>
        <w:annotationRef/>
      </w:r>
      <w:r>
        <w:rPr>
          <w:noProof/>
        </w:rPr>
        <w:t>Reviwer 1 - Add more on the use of the analysis used.</w:t>
      </w:r>
    </w:p>
    <w:p w14:paraId="2EA42068" w14:textId="77777777" w:rsidR="007B765C" w:rsidRDefault="007B765C" w:rsidP="009E3EAA">
      <w:pPr>
        <w:pStyle w:val="NoSpacing"/>
        <w:rPr>
          <w:noProof/>
        </w:rPr>
      </w:pPr>
      <w:r>
        <w:rPr>
          <w:noProof/>
        </w:rPr>
        <w:t>Dissus the applications and real world scenarios</w:t>
      </w:r>
    </w:p>
    <w:p w14:paraId="78DFD2C6" w14:textId="691AF301" w:rsidR="007B765C" w:rsidRDefault="007B765C" w:rsidP="009E3EAA">
      <w:pPr>
        <w:pStyle w:val="NoSpacing"/>
      </w:pPr>
      <w:r>
        <w:rPr>
          <w:noProof/>
        </w:rPr>
        <w:t>I</w:t>
      </w:r>
      <w:r w:rsidRPr="004E7004">
        <w:t xml:space="preserve">t would be useful to consider the relative or hierarchical strength/degree of harm from each factor as identified by the model. For example, there could be sentences such as “per unit change in nutrient x there is 50% greater change in survivorship that a per unit change in nutrient y.” </w:t>
      </w:r>
    </w:p>
    <w:p w14:paraId="768B3FEF" w14:textId="57209A7A" w:rsidR="007B765C" w:rsidRDefault="007B765C">
      <w:pPr>
        <w:pStyle w:val="CommentText"/>
      </w:pPr>
    </w:p>
  </w:comment>
  <w:comment w:id="914" w:author="Rachael Maree Woods" w:date="2016-02-22T14:03:00Z" w:initials="RMW">
    <w:p w14:paraId="08451A16" w14:textId="5E067104" w:rsidR="007B765C" w:rsidRDefault="007B765C">
      <w:pPr>
        <w:pStyle w:val="CommentText"/>
      </w:pPr>
      <w:r>
        <w:rPr>
          <w:rStyle w:val="CommentReference"/>
        </w:rPr>
        <w:annotationRef/>
      </w:r>
      <w:r>
        <w:rPr>
          <w:noProof/>
        </w:rPr>
        <w:t>more to do with anti-fouling - orgianlly TB used and now copper used</w:t>
      </w:r>
    </w:p>
  </w:comment>
  <w:comment w:id="945" w:author="Rachael Maree Woods" w:date="2016-02-23T08:19:00Z" w:initials="RMW">
    <w:p w14:paraId="459243DA" w14:textId="1741D1C6" w:rsidR="007B765C" w:rsidRDefault="007B765C">
      <w:pPr>
        <w:pStyle w:val="CommentText"/>
      </w:pPr>
      <w:r>
        <w:rPr>
          <w:rStyle w:val="CommentReference"/>
        </w:rPr>
        <w:annotationRef/>
      </w:r>
      <w:r>
        <w:rPr>
          <w:noProof/>
        </w:rPr>
        <w:t>episodic decreases in salinity</w:t>
      </w:r>
    </w:p>
  </w:comment>
  <w:comment w:id="946" w:author="Rachael Maree Woods" w:date="2016-02-17T08:54:00Z" w:initials="RMW">
    <w:p w14:paraId="35C061A3" w14:textId="306E6CFA" w:rsidR="007B765C" w:rsidRDefault="007B765C">
      <w:pPr>
        <w:pStyle w:val="CommentText"/>
      </w:pPr>
      <w:r>
        <w:rPr>
          <w:rStyle w:val="CommentReference"/>
        </w:rPr>
        <w:annotationRef/>
      </w:r>
      <w:r>
        <w:rPr>
          <w:noProof/>
        </w:rPr>
        <w:t>delete the reference richmond 1996</w:t>
      </w:r>
    </w:p>
  </w:comment>
  <w:comment w:id="1208" w:author="Josh Madin" w:date="2016-03-18T16:08:00Z" w:initials="JM">
    <w:p w14:paraId="1E80B26F" w14:textId="70E5C3D3" w:rsidR="007B765C" w:rsidRDefault="007B765C">
      <w:pPr>
        <w:pStyle w:val="CommentText"/>
      </w:pPr>
      <w:r>
        <w:rPr>
          <w:rStyle w:val="CommentReference"/>
        </w:rPr>
        <w:annotationRef/>
      </w:r>
      <w:r>
        <w:t xml:space="preserve">This last sentence is messy and doesn’t make sense to me. I’d just delete it, unless you want to try again. </w:t>
      </w:r>
    </w:p>
  </w:comment>
  <w:comment w:id="1226" w:author="Rachael Maree Woods" w:date="2016-02-17T08:53:00Z" w:initials="RMW">
    <w:p w14:paraId="4B5C1064" w14:textId="77777777" w:rsidR="007B765C" w:rsidRDefault="007B765C" w:rsidP="00B73A2E">
      <w:pPr>
        <w:pStyle w:val="CommentText"/>
        <w:rPr>
          <w:noProof/>
        </w:rPr>
      </w:pPr>
      <w:r>
        <w:rPr>
          <w:rStyle w:val="CommentReference"/>
        </w:rPr>
        <w:annotationRef/>
      </w:r>
      <w:r>
        <w:rPr>
          <w:noProof/>
        </w:rPr>
        <w:t xml:space="preserve">delete this reference - </w:t>
      </w:r>
    </w:p>
    <w:p w14:paraId="0EBAF36E" w14:textId="60237568" w:rsidR="007B765C" w:rsidRDefault="007B765C" w:rsidP="00B73A2E">
      <w:pPr>
        <w:pStyle w:val="CommentText"/>
        <w:rPr>
          <w:noProof/>
        </w:rPr>
      </w:pPr>
      <w:r>
        <w:rPr>
          <w:noProof/>
        </w:rPr>
        <w:t>Richmond 1996</w:t>
      </w:r>
    </w:p>
    <w:p w14:paraId="463F0C31" w14:textId="7BC37E6D" w:rsidR="007B765C" w:rsidRDefault="007B765C">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48465C" w15:done="0"/>
  <w15:commentEx w15:paraId="5ABB9353" w15:done="0"/>
  <w15:commentEx w15:paraId="5974A47B" w15:done="0"/>
  <w15:commentEx w15:paraId="354876E3" w15:done="0"/>
  <w15:commentEx w15:paraId="2CD6C11C" w15:done="0"/>
  <w15:commentEx w15:paraId="19D6267C" w15:done="0"/>
  <w15:commentEx w15:paraId="4BC87CF2" w15:done="0"/>
  <w15:commentEx w15:paraId="3835BD26" w15:done="0"/>
  <w15:commentEx w15:paraId="3CF919A6" w15:done="0"/>
  <w15:commentEx w15:paraId="7FD9C44A" w15:done="0"/>
  <w15:commentEx w15:paraId="63A43EDB" w15:done="0"/>
  <w15:commentEx w15:paraId="1C736994" w15:done="0"/>
  <w15:commentEx w15:paraId="0E27ECE6" w15:done="0"/>
  <w15:commentEx w15:paraId="05EA8559" w15:done="0"/>
  <w15:commentEx w15:paraId="768B3FEF" w15:done="0"/>
  <w15:commentEx w15:paraId="08451A16" w15:done="0"/>
  <w15:commentEx w15:paraId="459243DA" w15:done="0"/>
  <w15:commentEx w15:paraId="35C061A3" w15:done="0"/>
  <w15:commentEx w15:paraId="1E80B26F" w15:done="0"/>
  <w15:commentEx w15:paraId="463F0C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CA6A0B" w14:textId="77777777" w:rsidR="0082682E" w:rsidRDefault="0082682E">
      <w:r>
        <w:separator/>
      </w:r>
    </w:p>
  </w:endnote>
  <w:endnote w:type="continuationSeparator" w:id="0">
    <w:p w14:paraId="45DCD591" w14:textId="77777777" w:rsidR="0082682E" w:rsidRDefault="008268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366755"/>
      <w:docPartObj>
        <w:docPartGallery w:val="Page Numbers (Bottom of Page)"/>
        <w:docPartUnique/>
      </w:docPartObj>
    </w:sdtPr>
    <w:sdtEndPr>
      <w:rPr>
        <w:noProof/>
      </w:rPr>
    </w:sdtEndPr>
    <w:sdtContent>
      <w:p w14:paraId="46C491EC" w14:textId="03280216" w:rsidR="007B765C" w:rsidRDefault="007B765C">
        <w:pPr>
          <w:pStyle w:val="Footer"/>
          <w:jc w:val="right"/>
        </w:pPr>
        <w:r>
          <w:fldChar w:fldCharType="begin"/>
        </w:r>
        <w:r>
          <w:instrText xml:space="preserve"> PAGE   \* MERGEFORMAT </w:instrText>
        </w:r>
        <w:r>
          <w:fldChar w:fldCharType="separate"/>
        </w:r>
        <w:r w:rsidR="00F063A1">
          <w:rPr>
            <w:noProof/>
          </w:rPr>
          <w:t>12</w:t>
        </w:r>
        <w:r>
          <w:rPr>
            <w:noProof/>
          </w:rPr>
          <w:fldChar w:fldCharType="end"/>
        </w:r>
      </w:p>
    </w:sdtContent>
  </w:sdt>
  <w:p w14:paraId="0FD5040A" w14:textId="77777777" w:rsidR="007B765C" w:rsidRDefault="007B765C">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7B765C" w:rsidRDefault="007B765C">
    <w:pPr>
      <w:pStyle w:val="Footer"/>
      <w:jc w:val="right"/>
    </w:pPr>
  </w:p>
  <w:p w14:paraId="57E13F80" w14:textId="77777777" w:rsidR="007B765C" w:rsidRDefault="007B765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ADAC11" w14:textId="77777777" w:rsidR="0082682E" w:rsidRDefault="0082682E">
      <w:r>
        <w:separator/>
      </w:r>
    </w:p>
  </w:footnote>
  <w:footnote w:type="continuationSeparator" w:id="0">
    <w:p w14:paraId="54E9B716" w14:textId="77777777" w:rsidR="0082682E" w:rsidRDefault="0082682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rson w15:author="Josh Madin">
    <w15:presenceInfo w15:providerId="None" w15:userId="Josh Ma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4707"/>
    <w:rsid w:val="00005C0C"/>
    <w:rsid w:val="00007A13"/>
    <w:rsid w:val="00010E88"/>
    <w:rsid w:val="000111F3"/>
    <w:rsid w:val="00015F10"/>
    <w:rsid w:val="00021515"/>
    <w:rsid w:val="00022220"/>
    <w:rsid w:val="00025E4B"/>
    <w:rsid w:val="000276C0"/>
    <w:rsid w:val="00027A60"/>
    <w:rsid w:val="0003347C"/>
    <w:rsid w:val="00035791"/>
    <w:rsid w:val="0003612D"/>
    <w:rsid w:val="0003623E"/>
    <w:rsid w:val="0004058D"/>
    <w:rsid w:val="0004452B"/>
    <w:rsid w:val="00044CC1"/>
    <w:rsid w:val="00046961"/>
    <w:rsid w:val="000528B8"/>
    <w:rsid w:val="00054E25"/>
    <w:rsid w:val="00054F13"/>
    <w:rsid w:val="000568EB"/>
    <w:rsid w:val="000576BE"/>
    <w:rsid w:val="00061AE5"/>
    <w:rsid w:val="000655C3"/>
    <w:rsid w:val="000671F3"/>
    <w:rsid w:val="00072C1B"/>
    <w:rsid w:val="00075235"/>
    <w:rsid w:val="00077DE8"/>
    <w:rsid w:val="00080EC3"/>
    <w:rsid w:val="00082F41"/>
    <w:rsid w:val="00085260"/>
    <w:rsid w:val="00086C06"/>
    <w:rsid w:val="00086DFE"/>
    <w:rsid w:val="000871C7"/>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0B84"/>
    <w:rsid w:val="000D6731"/>
    <w:rsid w:val="000D70C2"/>
    <w:rsid w:val="000E33D0"/>
    <w:rsid w:val="000E36B5"/>
    <w:rsid w:val="000E37E8"/>
    <w:rsid w:val="000E381B"/>
    <w:rsid w:val="000E401A"/>
    <w:rsid w:val="000E6773"/>
    <w:rsid w:val="000F0442"/>
    <w:rsid w:val="000F0FB9"/>
    <w:rsid w:val="000F3B86"/>
    <w:rsid w:val="000F3BEB"/>
    <w:rsid w:val="000F6999"/>
    <w:rsid w:val="000F700E"/>
    <w:rsid w:val="00101077"/>
    <w:rsid w:val="0010376B"/>
    <w:rsid w:val="00106FA3"/>
    <w:rsid w:val="001118EC"/>
    <w:rsid w:val="00111F85"/>
    <w:rsid w:val="00112213"/>
    <w:rsid w:val="00112A06"/>
    <w:rsid w:val="001152A5"/>
    <w:rsid w:val="001179D7"/>
    <w:rsid w:val="00121E38"/>
    <w:rsid w:val="00123AA4"/>
    <w:rsid w:val="00124C0A"/>
    <w:rsid w:val="00127D4A"/>
    <w:rsid w:val="00132257"/>
    <w:rsid w:val="00134457"/>
    <w:rsid w:val="001353FD"/>
    <w:rsid w:val="00137823"/>
    <w:rsid w:val="00142EB7"/>
    <w:rsid w:val="0014727C"/>
    <w:rsid w:val="001512C7"/>
    <w:rsid w:val="00152A1C"/>
    <w:rsid w:val="00152E98"/>
    <w:rsid w:val="00153FF4"/>
    <w:rsid w:val="001557C2"/>
    <w:rsid w:val="00156235"/>
    <w:rsid w:val="00157E06"/>
    <w:rsid w:val="001607AB"/>
    <w:rsid w:val="00161270"/>
    <w:rsid w:val="001627DE"/>
    <w:rsid w:val="001638E5"/>
    <w:rsid w:val="00164CC1"/>
    <w:rsid w:val="00165702"/>
    <w:rsid w:val="00171AD4"/>
    <w:rsid w:val="0017302A"/>
    <w:rsid w:val="00173200"/>
    <w:rsid w:val="00173E12"/>
    <w:rsid w:val="001741D3"/>
    <w:rsid w:val="0017508D"/>
    <w:rsid w:val="00175F4E"/>
    <w:rsid w:val="00176F9C"/>
    <w:rsid w:val="00182782"/>
    <w:rsid w:val="00183C58"/>
    <w:rsid w:val="00187557"/>
    <w:rsid w:val="00194C74"/>
    <w:rsid w:val="00195857"/>
    <w:rsid w:val="00196E9A"/>
    <w:rsid w:val="00196F2F"/>
    <w:rsid w:val="001A3DAF"/>
    <w:rsid w:val="001A5309"/>
    <w:rsid w:val="001A7B71"/>
    <w:rsid w:val="001B2051"/>
    <w:rsid w:val="001B4C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1412"/>
    <w:rsid w:val="001E4202"/>
    <w:rsid w:val="001E488F"/>
    <w:rsid w:val="001E63A7"/>
    <w:rsid w:val="001F1FEB"/>
    <w:rsid w:val="001F37B4"/>
    <w:rsid w:val="001F4CC8"/>
    <w:rsid w:val="001F5820"/>
    <w:rsid w:val="00200654"/>
    <w:rsid w:val="00200A27"/>
    <w:rsid w:val="00203E7F"/>
    <w:rsid w:val="0020534F"/>
    <w:rsid w:val="00205DC9"/>
    <w:rsid w:val="0020633F"/>
    <w:rsid w:val="002106B4"/>
    <w:rsid w:val="0021326E"/>
    <w:rsid w:val="00213459"/>
    <w:rsid w:val="002138DA"/>
    <w:rsid w:val="0021728D"/>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5503D"/>
    <w:rsid w:val="00261ED4"/>
    <w:rsid w:val="002635BD"/>
    <w:rsid w:val="0026397C"/>
    <w:rsid w:val="002706C9"/>
    <w:rsid w:val="0027399D"/>
    <w:rsid w:val="00281E24"/>
    <w:rsid w:val="00283749"/>
    <w:rsid w:val="00286C4E"/>
    <w:rsid w:val="00286FAF"/>
    <w:rsid w:val="00287738"/>
    <w:rsid w:val="00290317"/>
    <w:rsid w:val="00292E34"/>
    <w:rsid w:val="002939D2"/>
    <w:rsid w:val="0029651F"/>
    <w:rsid w:val="002A1910"/>
    <w:rsid w:val="002A3B31"/>
    <w:rsid w:val="002B13B8"/>
    <w:rsid w:val="002B799F"/>
    <w:rsid w:val="002C1E95"/>
    <w:rsid w:val="002D0591"/>
    <w:rsid w:val="002D54B5"/>
    <w:rsid w:val="002D6AD2"/>
    <w:rsid w:val="002D718B"/>
    <w:rsid w:val="002E137B"/>
    <w:rsid w:val="002E2639"/>
    <w:rsid w:val="002E6FA4"/>
    <w:rsid w:val="002E7185"/>
    <w:rsid w:val="002E79E4"/>
    <w:rsid w:val="002F3715"/>
    <w:rsid w:val="002F7ED7"/>
    <w:rsid w:val="0030065B"/>
    <w:rsid w:val="00301CEB"/>
    <w:rsid w:val="003045D9"/>
    <w:rsid w:val="00313F72"/>
    <w:rsid w:val="00316DFF"/>
    <w:rsid w:val="00321177"/>
    <w:rsid w:val="0032416E"/>
    <w:rsid w:val="0032669F"/>
    <w:rsid w:val="00327F40"/>
    <w:rsid w:val="0033017F"/>
    <w:rsid w:val="00331BF1"/>
    <w:rsid w:val="003322A1"/>
    <w:rsid w:val="00343851"/>
    <w:rsid w:val="00343B88"/>
    <w:rsid w:val="0034414C"/>
    <w:rsid w:val="0034516A"/>
    <w:rsid w:val="00345AF6"/>
    <w:rsid w:val="00353BCC"/>
    <w:rsid w:val="003549FA"/>
    <w:rsid w:val="00360952"/>
    <w:rsid w:val="00363FC3"/>
    <w:rsid w:val="00365B3A"/>
    <w:rsid w:val="00365C20"/>
    <w:rsid w:val="00365E32"/>
    <w:rsid w:val="00367333"/>
    <w:rsid w:val="00370001"/>
    <w:rsid w:val="003711E3"/>
    <w:rsid w:val="00382838"/>
    <w:rsid w:val="003829A5"/>
    <w:rsid w:val="00383A82"/>
    <w:rsid w:val="00383E70"/>
    <w:rsid w:val="0038572D"/>
    <w:rsid w:val="00387B7F"/>
    <w:rsid w:val="003915DC"/>
    <w:rsid w:val="00392996"/>
    <w:rsid w:val="00393271"/>
    <w:rsid w:val="003940E6"/>
    <w:rsid w:val="00395F96"/>
    <w:rsid w:val="00397961"/>
    <w:rsid w:val="003A0F2D"/>
    <w:rsid w:val="003A3C6F"/>
    <w:rsid w:val="003A70C9"/>
    <w:rsid w:val="003A7E18"/>
    <w:rsid w:val="003A7FF6"/>
    <w:rsid w:val="003B21A7"/>
    <w:rsid w:val="003C14D6"/>
    <w:rsid w:val="003C3A79"/>
    <w:rsid w:val="003C4117"/>
    <w:rsid w:val="003D11BA"/>
    <w:rsid w:val="003D3B85"/>
    <w:rsid w:val="003D4136"/>
    <w:rsid w:val="003D6791"/>
    <w:rsid w:val="003D6B4D"/>
    <w:rsid w:val="003E1519"/>
    <w:rsid w:val="003E41E4"/>
    <w:rsid w:val="003E5584"/>
    <w:rsid w:val="003F2493"/>
    <w:rsid w:val="003F3BF9"/>
    <w:rsid w:val="003F4A91"/>
    <w:rsid w:val="00400135"/>
    <w:rsid w:val="00403134"/>
    <w:rsid w:val="004053BB"/>
    <w:rsid w:val="0040654D"/>
    <w:rsid w:val="00406C5C"/>
    <w:rsid w:val="00411F7B"/>
    <w:rsid w:val="004120DF"/>
    <w:rsid w:val="00412D2C"/>
    <w:rsid w:val="00413910"/>
    <w:rsid w:val="00413F9F"/>
    <w:rsid w:val="00416922"/>
    <w:rsid w:val="00422584"/>
    <w:rsid w:val="00424EDC"/>
    <w:rsid w:val="00425BA6"/>
    <w:rsid w:val="004264ED"/>
    <w:rsid w:val="00440C18"/>
    <w:rsid w:val="004435D1"/>
    <w:rsid w:val="00443B52"/>
    <w:rsid w:val="00446542"/>
    <w:rsid w:val="004544A3"/>
    <w:rsid w:val="00455A31"/>
    <w:rsid w:val="0045626A"/>
    <w:rsid w:val="00463CE2"/>
    <w:rsid w:val="00464507"/>
    <w:rsid w:val="00465771"/>
    <w:rsid w:val="00467201"/>
    <w:rsid w:val="004766BD"/>
    <w:rsid w:val="00481466"/>
    <w:rsid w:val="004814E6"/>
    <w:rsid w:val="0048157F"/>
    <w:rsid w:val="00481823"/>
    <w:rsid w:val="0048371B"/>
    <w:rsid w:val="00484429"/>
    <w:rsid w:val="004844B0"/>
    <w:rsid w:val="004876D1"/>
    <w:rsid w:val="00490709"/>
    <w:rsid w:val="0049289C"/>
    <w:rsid w:val="00492DC6"/>
    <w:rsid w:val="0049660B"/>
    <w:rsid w:val="004A07DD"/>
    <w:rsid w:val="004A0FBF"/>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39CC"/>
    <w:rsid w:val="004C5C89"/>
    <w:rsid w:val="004D1A96"/>
    <w:rsid w:val="004D6546"/>
    <w:rsid w:val="004E301C"/>
    <w:rsid w:val="004E33B2"/>
    <w:rsid w:val="005017D8"/>
    <w:rsid w:val="005025AE"/>
    <w:rsid w:val="00502920"/>
    <w:rsid w:val="00502C59"/>
    <w:rsid w:val="00503A2E"/>
    <w:rsid w:val="00504E21"/>
    <w:rsid w:val="00506AAF"/>
    <w:rsid w:val="0051623B"/>
    <w:rsid w:val="00520204"/>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283A"/>
    <w:rsid w:val="005A3EDE"/>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3FCB"/>
    <w:rsid w:val="005F42FD"/>
    <w:rsid w:val="005F6D0B"/>
    <w:rsid w:val="005F6DB2"/>
    <w:rsid w:val="00604BA2"/>
    <w:rsid w:val="006054D4"/>
    <w:rsid w:val="006058F6"/>
    <w:rsid w:val="006069C0"/>
    <w:rsid w:val="006108D9"/>
    <w:rsid w:val="00611C17"/>
    <w:rsid w:val="0061732D"/>
    <w:rsid w:val="00617EA8"/>
    <w:rsid w:val="006236DB"/>
    <w:rsid w:val="00626812"/>
    <w:rsid w:val="00630C13"/>
    <w:rsid w:val="006327B6"/>
    <w:rsid w:val="00633066"/>
    <w:rsid w:val="00635E85"/>
    <w:rsid w:val="00636967"/>
    <w:rsid w:val="00641060"/>
    <w:rsid w:val="00641A37"/>
    <w:rsid w:val="00644EBC"/>
    <w:rsid w:val="0064511D"/>
    <w:rsid w:val="006453A9"/>
    <w:rsid w:val="006462C7"/>
    <w:rsid w:val="00647229"/>
    <w:rsid w:val="00651DCC"/>
    <w:rsid w:val="00654F9A"/>
    <w:rsid w:val="00661D11"/>
    <w:rsid w:val="00662A10"/>
    <w:rsid w:val="0066499B"/>
    <w:rsid w:val="006659A6"/>
    <w:rsid w:val="00666386"/>
    <w:rsid w:val="00672CA8"/>
    <w:rsid w:val="006762B0"/>
    <w:rsid w:val="006837C5"/>
    <w:rsid w:val="00687CEB"/>
    <w:rsid w:val="006917E2"/>
    <w:rsid w:val="00691885"/>
    <w:rsid w:val="00691B0D"/>
    <w:rsid w:val="006A2FF3"/>
    <w:rsid w:val="006A7E24"/>
    <w:rsid w:val="006B2A4C"/>
    <w:rsid w:val="006B4532"/>
    <w:rsid w:val="006B58E8"/>
    <w:rsid w:val="006B6474"/>
    <w:rsid w:val="006C3F6E"/>
    <w:rsid w:val="006C6B45"/>
    <w:rsid w:val="006C7CAE"/>
    <w:rsid w:val="006C7F67"/>
    <w:rsid w:val="006D03FD"/>
    <w:rsid w:val="006D2B04"/>
    <w:rsid w:val="006D46AD"/>
    <w:rsid w:val="006D483E"/>
    <w:rsid w:val="006D614A"/>
    <w:rsid w:val="006D7E78"/>
    <w:rsid w:val="006D7EDF"/>
    <w:rsid w:val="006E08BA"/>
    <w:rsid w:val="006E1248"/>
    <w:rsid w:val="006E2BAB"/>
    <w:rsid w:val="006E3CF8"/>
    <w:rsid w:val="006E6F59"/>
    <w:rsid w:val="006F03E5"/>
    <w:rsid w:val="006F0E52"/>
    <w:rsid w:val="006F0FEE"/>
    <w:rsid w:val="006F1E68"/>
    <w:rsid w:val="006F3077"/>
    <w:rsid w:val="006F478E"/>
    <w:rsid w:val="006F4FF6"/>
    <w:rsid w:val="006F6FBF"/>
    <w:rsid w:val="00702A7D"/>
    <w:rsid w:val="00702CE7"/>
    <w:rsid w:val="00703A42"/>
    <w:rsid w:val="00705133"/>
    <w:rsid w:val="00705141"/>
    <w:rsid w:val="00705758"/>
    <w:rsid w:val="00706623"/>
    <w:rsid w:val="00706880"/>
    <w:rsid w:val="0071346C"/>
    <w:rsid w:val="00713834"/>
    <w:rsid w:val="00717E7B"/>
    <w:rsid w:val="00723C5F"/>
    <w:rsid w:val="00724C7A"/>
    <w:rsid w:val="00724F60"/>
    <w:rsid w:val="00725710"/>
    <w:rsid w:val="00730CD0"/>
    <w:rsid w:val="00733CB2"/>
    <w:rsid w:val="00751B2A"/>
    <w:rsid w:val="00753B81"/>
    <w:rsid w:val="00754B72"/>
    <w:rsid w:val="00755884"/>
    <w:rsid w:val="00756297"/>
    <w:rsid w:val="00757C7E"/>
    <w:rsid w:val="007600C2"/>
    <w:rsid w:val="00763756"/>
    <w:rsid w:val="00764C24"/>
    <w:rsid w:val="00764DD2"/>
    <w:rsid w:val="00772874"/>
    <w:rsid w:val="00772B45"/>
    <w:rsid w:val="007768FB"/>
    <w:rsid w:val="00780DEC"/>
    <w:rsid w:val="00782115"/>
    <w:rsid w:val="00783A99"/>
    <w:rsid w:val="00787026"/>
    <w:rsid w:val="00787E59"/>
    <w:rsid w:val="007905A9"/>
    <w:rsid w:val="00790E1A"/>
    <w:rsid w:val="0079228A"/>
    <w:rsid w:val="007950B0"/>
    <w:rsid w:val="007A3341"/>
    <w:rsid w:val="007A4C92"/>
    <w:rsid w:val="007A5D5D"/>
    <w:rsid w:val="007A79F5"/>
    <w:rsid w:val="007B00F3"/>
    <w:rsid w:val="007B2485"/>
    <w:rsid w:val="007B280B"/>
    <w:rsid w:val="007B347A"/>
    <w:rsid w:val="007B3C5E"/>
    <w:rsid w:val="007B765C"/>
    <w:rsid w:val="007C1DC1"/>
    <w:rsid w:val="007C48E4"/>
    <w:rsid w:val="007D758E"/>
    <w:rsid w:val="007E60A1"/>
    <w:rsid w:val="007E616F"/>
    <w:rsid w:val="007F35EB"/>
    <w:rsid w:val="00802544"/>
    <w:rsid w:val="00802B99"/>
    <w:rsid w:val="00804773"/>
    <w:rsid w:val="0080551E"/>
    <w:rsid w:val="00807938"/>
    <w:rsid w:val="00811CD7"/>
    <w:rsid w:val="00812FB8"/>
    <w:rsid w:val="008131FA"/>
    <w:rsid w:val="0081563E"/>
    <w:rsid w:val="00816685"/>
    <w:rsid w:val="00817EE3"/>
    <w:rsid w:val="00822087"/>
    <w:rsid w:val="00823396"/>
    <w:rsid w:val="00823DDE"/>
    <w:rsid w:val="008243F3"/>
    <w:rsid w:val="00826828"/>
    <w:rsid w:val="0082682E"/>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3F3E"/>
    <w:rsid w:val="0086607C"/>
    <w:rsid w:val="00866F64"/>
    <w:rsid w:val="0087067F"/>
    <w:rsid w:val="00871332"/>
    <w:rsid w:val="008726B7"/>
    <w:rsid w:val="008735CB"/>
    <w:rsid w:val="00873D80"/>
    <w:rsid w:val="00875878"/>
    <w:rsid w:val="00875BFC"/>
    <w:rsid w:val="008764EC"/>
    <w:rsid w:val="0088094A"/>
    <w:rsid w:val="00880E70"/>
    <w:rsid w:val="0088181F"/>
    <w:rsid w:val="0088773E"/>
    <w:rsid w:val="008931F2"/>
    <w:rsid w:val="00894FFF"/>
    <w:rsid w:val="00897C61"/>
    <w:rsid w:val="008A2494"/>
    <w:rsid w:val="008A2AEB"/>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A78"/>
    <w:rsid w:val="008D116D"/>
    <w:rsid w:val="008D1E1F"/>
    <w:rsid w:val="008D2A64"/>
    <w:rsid w:val="008D34BF"/>
    <w:rsid w:val="008E10EA"/>
    <w:rsid w:val="008E3183"/>
    <w:rsid w:val="008E61B4"/>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353A4"/>
    <w:rsid w:val="009354A9"/>
    <w:rsid w:val="00946055"/>
    <w:rsid w:val="0095367C"/>
    <w:rsid w:val="009539FE"/>
    <w:rsid w:val="00953E0F"/>
    <w:rsid w:val="00954FAA"/>
    <w:rsid w:val="009553B4"/>
    <w:rsid w:val="00955BDE"/>
    <w:rsid w:val="00955F5F"/>
    <w:rsid w:val="009604BC"/>
    <w:rsid w:val="00960662"/>
    <w:rsid w:val="009606BD"/>
    <w:rsid w:val="00960AF4"/>
    <w:rsid w:val="00964365"/>
    <w:rsid w:val="0096619E"/>
    <w:rsid w:val="00970512"/>
    <w:rsid w:val="00970587"/>
    <w:rsid w:val="00971491"/>
    <w:rsid w:val="00972E44"/>
    <w:rsid w:val="00975F6A"/>
    <w:rsid w:val="009779FB"/>
    <w:rsid w:val="00995061"/>
    <w:rsid w:val="0099663D"/>
    <w:rsid w:val="009A074F"/>
    <w:rsid w:val="009A0AA5"/>
    <w:rsid w:val="009A77D5"/>
    <w:rsid w:val="009B0178"/>
    <w:rsid w:val="009B2276"/>
    <w:rsid w:val="009B2C72"/>
    <w:rsid w:val="009B5F7E"/>
    <w:rsid w:val="009C2380"/>
    <w:rsid w:val="009C72A9"/>
    <w:rsid w:val="009C72C6"/>
    <w:rsid w:val="009D2D82"/>
    <w:rsid w:val="009D31ED"/>
    <w:rsid w:val="009D3FB8"/>
    <w:rsid w:val="009D5F34"/>
    <w:rsid w:val="009D6307"/>
    <w:rsid w:val="009E173B"/>
    <w:rsid w:val="009E2CF9"/>
    <w:rsid w:val="009E3EAA"/>
    <w:rsid w:val="009E702D"/>
    <w:rsid w:val="009E7D79"/>
    <w:rsid w:val="009E7E3F"/>
    <w:rsid w:val="009F2CAA"/>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2790F"/>
    <w:rsid w:val="00A3032D"/>
    <w:rsid w:val="00A316B1"/>
    <w:rsid w:val="00A34F62"/>
    <w:rsid w:val="00A36016"/>
    <w:rsid w:val="00A3643E"/>
    <w:rsid w:val="00A3765D"/>
    <w:rsid w:val="00A42A67"/>
    <w:rsid w:val="00A43F76"/>
    <w:rsid w:val="00A45840"/>
    <w:rsid w:val="00A45CC7"/>
    <w:rsid w:val="00A46A40"/>
    <w:rsid w:val="00A50508"/>
    <w:rsid w:val="00A530C1"/>
    <w:rsid w:val="00A5492C"/>
    <w:rsid w:val="00A55B65"/>
    <w:rsid w:val="00A55C35"/>
    <w:rsid w:val="00A55F29"/>
    <w:rsid w:val="00A56890"/>
    <w:rsid w:val="00A61724"/>
    <w:rsid w:val="00A634A7"/>
    <w:rsid w:val="00A71A13"/>
    <w:rsid w:val="00A72F5A"/>
    <w:rsid w:val="00A73B92"/>
    <w:rsid w:val="00A765E5"/>
    <w:rsid w:val="00A80FD9"/>
    <w:rsid w:val="00A81885"/>
    <w:rsid w:val="00A81BBA"/>
    <w:rsid w:val="00A86161"/>
    <w:rsid w:val="00A864C6"/>
    <w:rsid w:val="00A865C0"/>
    <w:rsid w:val="00A923E7"/>
    <w:rsid w:val="00A92A15"/>
    <w:rsid w:val="00A940D7"/>
    <w:rsid w:val="00A9725A"/>
    <w:rsid w:val="00AA061E"/>
    <w:rsid w:val="00AA1580"/>
    <w:rsid w:val="00AA194E"/>
    <w:rsid w:val="00AA2199"/>
    <w:rsid w:val="00AA6840"/>
    <w:rsid w:val="00AA7B62"/>
    <w:rsid w:val="00AB1F3E"/>
    <w:rsid w:val="00AB2668"/>
    <w:rsid w:val="00AB2CA9"/>
    <w:rsid w:val="00AB32AA"/>
    <w:rsid w:val="00AB618D"/>
    <w:rsid w:val="00AB69AE"/>
    <w:rsid w:val="00AC0CA3"/>
    <w:rsid w:val="00AC1755"/>
    <w:rsid w:val="00AC435D"/>
    <w:rsid w:val="00AC757B"/>
    <w:rsid w:val="00AC7E95"/>
    <w:rsid w:val="00AD0265"/>
    <w:rsid w:val="00AD25A8"/>
    <w:rsid w:val="00AD31AD"/>
    <w:rsid w:val="00AD569A"/>
    <w:rsid w:val="00AD773A"/>
    <w:rsid w:val="00AE0409"/>
    <w:rsid w:val="00AE1B9A"/>
    <w:rsid w:val="00AE24D3"/>
    <w:rsid w:val="00AE4A08"/>
    <w:rsid w:val="00AE5D1E"/>
    <w:rsid w:val="00AF0C4B"/>
    <w:rsid w:val="00AF6470"/>
    <w:rsid w:val="00B0033D"/>
    <w:rsid w:val="00B01122"/>
    <w:rsid w:val="00B03145"/>
    <w:rsid w:val="00B05B6D"/>
    <w:rsid w:val="00B05F56"/>
    <w:rsid w:val="00B07E8C"/>
    <w:rsid w:val="00B10079"/>
    <w:rsid w:val="00B15B9F"/>
    <w:rsid w:val="00B2030D"/>
    <w:rsid w:val="00B21654"/>
    <w:rsid w:val="00B220F4"/>
    <w:rsid w:val="00B254B7"/>
    <w:rsid w:val="00B30494"/>
    <w:rsid w:val="00B30F6B"/>
    <w:rsid w:val="00B312DB"/>
    <w:rsid w:val="00B375DD"/>
    <w:rsid w:val="00B437F0"/>
    <w:rsid w:val="00B44302"/>
    <w:rsid w:val="00B45384"/>
    <w:rsid w:val="00B47D47"/>
    <w:rsid w:val="00B5290F"/>
    <w:rsid w:val="00B61C0A"/>
    <w:rsid w:val="00B64F83"/>
    <w:rsid w:val="00B70B09"/>
    <w:rsid w:val="00B73A2E"/>
    <w:rsid w:val="00B74E2F"/>
    <w:rsid w:val="00B75BB5"/>
    <w:rsid w:val="00B83CCE"/>
    <w:rsid w:val="00B84244"/>
    <w:rsid w:val="00B87E70"/>
    <w:rsid w:val="00B90DE9"/>
    <w:rsid w:val="00B95564"/>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2C12"/>
    <w:rsid w:val="00BD64F9"/>
    <w:rsid w:val="00BE2271"/>
    <w:rsid w:val="00BE2708"/>
    <w:rsid w:val="00BE3AAC"/>
    <w:rsid w:val="00BE5A37"/>
    <w:rsid w:val="00BF03E6"/>
    <w:rsid w:val="00BF3E58"/>
    <w:rsid w:val="00BF5DC6"/>
    <w:rsid w:val="00BF6499"/>
    <w:rsid w:val="00BF77BA"/>
    <w:rsid w:val="00C004C4"/>
    <w:rsid w:val="00C01331"/>
    <w:rsid w:val="00C01648"/>
    <w:rsid w:val="00C01C47"/>
    <w:rsid w:val="00C02F06"/>
    <w:rsid w:val="00C03501"/>
    <w:rsid w:val="00C0399A"/>
    <w:rsid w:val="00C04EBF"/>
    <w:rsid w:val="00C1356A"/>
    <w:rsid w:val="00C15DDA"/>
    <w:rsid w:val="00C17505"/>
    <w:rsid w:val="00C2496A"/>
    <w:rsid w:val="00C24BFD"/>
    <w:rsid w:val="00C35936"/>
    <w:rsid w:val="00C36E52"/>
    <w:rsid w:val="00C371BD"/>
    <w:rsid w:val="00C37B4F"/>
    <w:rsid w:val="00C40A84"/>
    <w:rsid w:val="00C42445"/>
    <w:rsid w:val="00C44349"/>
    <w:rsid w:val="00C44A9C"/>
    <w:rsid w:val="00C44EAB"/>
    <w:rsid w:val="00C460E4"/>
    <w:rsid w:val="00C51DF3"/>
    <w:rsid w:val="00C52E5B"/>
    <w:rsid w:val="00C54D33"/>
    <w:rsid w:val="00C56C94"/>
    <w:rsid w:val="00C63470"/>
    <w:rsid w:val="00C63BC1"/>
    <w:rsid w:val="00C63E8C"/>
    <w:rsid w:val="00C6509A"/>
    <w:rsid w:val="00C65BFA"/>
    <w:rsid w:val="00C65F62"/>
    <w:rsid w:val="00C70478"/>
    <w:rsid w:val="00C7267B"/>
    <w:rsid w:val="00C737B6"/>
    <w:rsid w:val="00C7548D"/>
    <w:rsid w:val="00C81F71"/>
    <w:rsid w:val="00C853E6"/>
    <w:rsid w:val="00C859A0"/>
    <w:rsid w:val="00C87A91"/>
    <w:rsid w:val="00C90DD5"/>
    <w:rsid w:val="00C9425C"/>
    <w:rsid w:val="00C94AAD"/>
    <w:rsid w:val="00C95792"/>
    <w:rsid w:val="00C97990"/>
    <w:rsid w:val="00CA413C"/>
    <w:rsid w:val="00CA4A92"/>
    <w:rsid w:val="00CA5207"/>
    <w:rsid w:val="00CA63BE"/>
    <w:rsid w:val="00CA6EAA"/>
    <w:rsid w:val="00CB4863"/>
    <w:rsid w:val="00CB6805"/>
    <w:rsid w:val="00CB7688"/>
    <w:rsid w:val="00CC02B0"/>
    <w:rsid w:val="00CC08DD"/>
    <w:rsid w:val="00CC30E1"/>
    <w:rsid w:val="00CC345B"/>
    <w:rsid w:val="00CC382B"/>
    <w:rsid w:val="00CC5749"/>
    <w:rsid w:val="00CC735C"/>
    <w:rsid w:val="00CD03B0"/>
    <w:rsid w:val="00CD04D3"/>
    <w:rsid w:val="00CD1182"/>
    <w:rsid w:val="00CD6C3E"/>
    <w:rsid w:val="00CE3481"/>
    <w:rsid w:val="00CE5A1C"/>
    <w:rsid w:val="00CE6305"/>
    <w:rsid w:val="00CF1776"/>
    <w:rsid w:val="00CF2247"/>
    <w:rsid w:val="00CF2477"/>
    <w:rsid w:val="00CF2575"/>
    <w:rsid w:val="00CF2751"/>
    <w:rsid w:val="00CF774F"/>
    <w:rsid w:val="00CF7795"/>
    <w:rsid w:val="00D02AC7"/>
    <w:rsid w:val="00D05699"/>
    <w:rsid w:val="00D0624C"/>
    <w:rsid w:val="00D06518"/>
    <w:rsid w:val="00D06E40"/>
    <w:rsid w:val="00D0731A"/>
    <w:rsid w:val="00D107C5"/>
    <w:rsid w:val="00D141B6"/>
    <w:rsid w:val="00D1422A"/>
    <w:rsid w:val="00D2479A"/>
    <w:rsid w:val="00D2508E"/>
    <w:rsid w:val="00D312CE"/>
    <w:rsid w:val="00D3339F"/>
    <w:rsid w:val="00D350EC"/>
    <w:rsid w:val="00D3521C"/>
    <w:rsid w:val="00D3667E"/>
    <w:rsid w:val="00D43BA8"/>
    <w:rsid w:val="00D44CEE"/>
    <w:rsid w:val="00D45B88"/>
    <w:rsid w:val="00D5077A"/>
    <w:rsid w:val="00D544AB"/>
    <w:rsid w:val="00D56D85"/>
    <w:rsid w:val="00D56DB5"/>
    <w:rsid w:val="00D57E92"/>
    <w:rsid w:val="00D64963"/>
    <w:rsid w:val="00D654B6"/>
    <w:rsid w:val="00D657E0"/>
    <w:rsid w:val="00D73A4B"/>
    <w:rsid w:val="00D747D8"/>
    <w:rsid w:val="00D75180"/>
    <w:rsid w:val="00D7579E"/>
    <w:rsid w:val="00D75BC4"/>
    <w:rsid w:val="00D761AE"/>
    <w:rsid w:val="00D82094"/>
    <w:rsid w:val="00D8670A"/>
    <w:rsid w:val="00D86DE3"/>
    <w:rsid w:val="00D92C23"/>
    <w:rsid w:val="00D95A0D"/>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4CC2"/>
    <w:rsid w:val="00DF687D"/>
    <w:rsid w:val="00E04ACC"/>
    <w:rsid w:val="00E05B65"/>
    <w:rsid w:val="00E0605D"/>
    <w:rsid w:val="00E12F4A"/>
    <w:rsid w:val="00E14C81"/>
    <w:rsid w:val="00E161EA"/>
    <w:rsid w:val="00E21A0C"/>
    <w:rsid w:val="00E2274B"/>
    <w:rsid w:val="00E23E49"/>
    <w:rsid w:val="00E24402"/>
    <w:rsid w:val="00E25A38"/>
    <w:rsid w:val="00E30749"/>
    <w:rsid w:val="00E30C11"/>
    <w:rsid w:val="00E30E9F"/>
    <w:rsid w:val="00E31596"/>
    <w:rsid w:val="00E32052"/>
    <w:rsid w:val="00E34BAF"/>
    <w:rsid w:val="00E34E56"/>
    <w:rsid w:val="00E354CF"/>
    <w:rsid w:val="00E369E5"/>
    <w:rsid w:val="00E37536"/>
    <w:rsid w:val="00E37924"/>
    <w:rsid w:val="00E4310C"/>
    <w:rsid w:val="00E47AC6"/>
    <w:rsid w:val="00E51091"/>
    <w:rsid w:val="00E519EA"/>
    <w:rsid w:val="00E52F7C"/>
    <w:rsid w:val="00E5395A"/>
    <w:rsid w:val="00E53C31"/>
    <w:rsid w:val="00E5403F"/>
    <w:rsid w:val="00E573E5"/>
    <w:rsid w:val="00E60E75"/>
    <w:rsid w:val="00E662E2"/>
    <w:rsid w:val="00E71073"/>
    <w:rsid w:val="00E71223"/>
    <w:rsid w:val="00E726B7"/>
    <w:rsid w:val="00E7287B"/>
    <w:rsid w:val="00E77208"/>
    <w:rsid w:val="00E80AA9"/>
    <w:rsid w:val="00E8154A"/>
    <w:rsid w:val="00E81FE6"/>
    <w:rsid w:val="00E84F0A"/>
    <w:rsid w:val="00E90AA4"/>
    <w:rsid w:val="00E936E4"/>
    <w:rsid w:val="00E938CC"/>
    <w:rsid w:val="00E96667"/>
    <w:rsid w:val="00EA0F7B"/>
    <w:rsid w:val="00EA553C"/>
    <w:rsid w:val="00EA7155"/>
    <w:rsid w:val="00EA7609"/>
    <w:rsid w:val="00EB006C"/>
    <w:rsid w:val="00EB4628"/>
    <w:rsid w:val="00EB4A8A"/>
    <w:rsid w:val="00EC268D"/>
    <w:rsid w:val="00EC48A4"/>
    <w:rsid w:val="00EC48FA"/>
    <w:rsid w:val="00EC6031"/>
    <w:rsid w:val="00EC7434"/>
    <w:rsid w:val="00ED171B"/>
    <w:rsid w:val="00ED1DC3"/>
    <w:rsid w:val="00ED64AD"/>
    <w:rsid w:val="00ED72A1"/>
    <w:rsid w:val="00EE0E9D"/>
    <w:rsid w:val="00EE75AF"/>
    <w:rsid w:val="00EE7A91"/>
    <w:rsid w:val="00EE7DD0"/>
    <w:rsid w:val="00EE7EA7"/>
    <w:rsid w:val="00F01EEA"/>
    <w:rsid w:val="00F028E7"/>
    <w:rsid w:val="00F03987"/>
    <w:rsid w:val="00F04B20"/>
    <w:rsid w:val="00F063A1"/>
    <w:rsid w:val="00F13CEF"/>
    <w:rsid w:val="00F15DF1"/>
    <w:rsid w:val="00F16DDC"/>
    <w:rsid w:val="00F2248A"/>
    <w:rsid w:val="00F23648"/>
    <w:rsid w:val="00F2559E"/>
    <w:rsid w:val="00F27A34"/>
    <w:rsid w:val="00F33313"/>
    <w:rsid w:val="00F34EF5"/>
    <w:rsid w:val="00F37CC7"/>
    <w:rsid w:val="00F40CD7"/>
    <w:rsid w:val="00F41BA6"/>
    <w:rsid w:val="00F42A83"/>
    <w:rsid w:val="00F44642"/>
    <w:rsid w:val="00F4494A"/>
    <w:rsid w:val="00F5088B"/>
    <w:rsid w:val="00F508AD"/>
    <w:rsid w:val="00F54FF0"/>
    <w:rsid w:val="00F551AD"/>
    <w:rsid w:val="00F55B67"/>
    <w:rsid w:val="00F56E8E"/>
    <w:rsid w:val="00F61090"/>
    <w:rsid w:val="00F61117"/>
    <w:rsid w:val="00F62661"/>
    <w:rsid w:val="00F64865"/>
    <w:rsid w:val="00F67B4D"/>
    <w:rsid w:val="00F70765"/>
    <w:rsid w:val="00F73283"/>
    <w:rsid w:val="00F73C87"/>
    <w:rsid w:val="00F746E8"/>
    <w:rsid w:val="00F93A13"/>
    <w:rsid w:val="00F952EA"/>
    <w:rsid w:val="00FA1AB6"/>
    <w:rsid w:val="00FA48D8"/>
    <w:rsid w:val="00FA6906"/>
    <w:rsid w:val="00FA7ED1"/>
    <w:rsid w:val="00FB005E"/>
    <w:rsid w:val="00FB145A"/>
    <w:rsid w:val="00FB19AE"/>
    <w:rsid w:val="00FB3D5B"/>
    <w:rsid w:val="00FB5B92"/>
    <w:rsid w:val="00FC1A4C"/>
    <w:rsid w:val="00FC4DDB"/>
    <w:rsid w:val="00FC7EAD"/>
    <w:rsid w:val="00FD01E6"/>
    <w:rsid w:val="00FD0627"/>
    <w:rsid w:val="00FD280E"/>
    <w:rsid w:val="00FD6714"/>
    <w:rsid w:val="00FE127D"/>
    <w:rsid w:val="00FE1F6C"/>
    <w:rsid w:val="00FE4DD0"/>
    <w:rsid w:val="00FF03DE"/>
    <w:rsid w:val="00FF1CDB"/>
    <w:rsid w:val="00FF3C2D"/>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69C725-E78B-46F9-9353-7F6A0E4A3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14</TotalTime>
  <Pages>17</Pages>
  <Words>13398</Words>
  <Characters>76374</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89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8</cp:revision>
  <cp:lastPrinted>2015-10-27T22:35:00Z</cp:lastPrinted>
  <dcterms:created xsi:type="dcterms:W3CDTF">2016-03-22T03:23:00Z</dcterms:created>
  <dcterms:modified xsi:type="dcterms:W3CDTF">2016-03-23T23:05:00Z</dcterms:modified>
</cp:coreProperties>
</file>